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193A9A" w14:textId="7146662A" w:rsidR="00F1375A" w:rsidRDefault="002B45BA" w:rsidP="00C370DB">
      <w:pPr>
        <w:outlineLvl w:val="0"/>
        <w:rPr>
          <w:rFonts w:ascii="Arial" w:hAnsi="Arial"/>
          <w:b/>
        </w:rPr>
      </w:pPr>
      <w:r>
        <w:rPr>
          <w:rFonts w:ascii="Arial" w:hAnsi="Arial"/>
          <w:b/>
        </w:rPr>
        <w:t xml:space="preserve">Supplementary </w:t>
      </w:r>
      <w:r w:rsidR="00BA4C6F">
        <w:rPr>
          <w:rFonts w:ascii="Arial" w:hAnsi="Arial"/>
          <w:b/>
        </w:rPr>
        <w:t>File</w:t>
      </w:r>
      <w:r>
        <w:rPr>
          <w:rFonts w:ascii="Arial" w:hAnsi="Arial"/>
          <w:b/>
        </w:rPr>
        <w:t xml:space="preserve"> 1</w:t>
      </w:r>
    </w:p>
    <w:p w14:paraId="1568D1D4" w14:textId="77777777" w:rsidR="00F1375A" w:rsidRDefault="00F1375A" w:rsidP="00C370DB">
      <w:pPr>
        <w:outlineLvl w:val="0"/>
        <w:rPr>
          <w:rFonts w:ascii="Arial" w:hAnsi="Arial"/>
          <w:b/>
        </w:rPr>
      </w:pPr>
    </w:p>
    <w:p w14:paraId="37646634" w14:textId="5CE9EE53" w:rsidR="00D509BB" w:rsidRPr="007A5227" w:rsidRDefault="002569B4" w:rsidP="00C370DB">
      <w:pPr>
        <w:outlineLvl w:val="0"/>
        <w:rPr>
          <w:rFonts w:ascii="Arial" w:hAnsi="Arial"/>
          <w:b/>
        </w:rPr>
      </w:pPr>
      <w:r w:rsidRPr="007A5227">
        <w:rPr>
          <w:rFonts w:ascii="Arial" w:hAnsi="Arial"/>
          <w:b/>
        </w:rPr>
        <w:t xml:space="preserve">Flo11-type </w:t>
      </w:r>
      <w:r w:rsidR="00CA7593" w:rsidRPr="007A5227">
        <w:rPr>
          <w:rFonts w:ascii="Arial" w:hAnsi="Arial"/>
          <w:b/>
        </w:rPr>
        <w:t xml:space="preserve">A </w:t>
      </w:r>
      <w:r w:rsidR="00404F9E" w:rsidRPr="007A5227">
        <w:rPr>
          <w:rFonts w:ascii="Arial" w:hAnsi="Arial"/>
          <w:b/>
        </w:rPr>
        <w:t>domain sequences used</w:t>
      </w:r>
      <w:r w:rsidRPr="007A5227">
        <w:rPr>
          <w:rFonts w:ascii="Arial" w:hAnsi="Arial"/>
          <w:b/>
        </w:rPr>
        <w:t xml:space="preserve"> for </w:t>
      </w:r>
      <w:r w:rsidR="00001094" w:rsidRPr="007A5227">
        <w:rPr>
          <w:rFonts w:ascii="Arial" w:hAnsi="Arial"/>
          <w:b/>
        </w:rPr>
        <w:t>phylogenetic</w:t>
      </w:r>
      <w:r w:rsidR="00404F9E" w:rsidRPr="007A5227">
        <w:rPr>
          <w:rFonts w:ascii="Arial" w:hAnsi="Arial"/>
          <w:b/>
        </w:rPr>
        <w:t xml:space="preserve"> </w:t>
      </w:r>
      <w:r w:rsidRPr="007A5227">
        <w:rPr>
          <w:rFonts w:ascii="Arial" w:hAnsi="Arial"/>
          <w:b/>
        </w:rPr>
        <w:t>analysis</w:t>
      </w:r>
      <w:r w:rsidR="00E14029" w:rsidRPr="007A5227">
        <w:rPr>
          <w:rFonts w:ascii="Arial" w:hAnsi="Arial"/>
          <w:b/>
        </w:rPr>
        <w:t>.</w:t>
      </w:r>
    </w:p>
    <w:p w14:paraId="4AF20D19" w14:textId="77777777" w:rsidR="009137E1" w:rsidRPr="007A5227" w:rsidRDefault="009137E1" w:rsidP="009137E1">
      <w:pPr>
        <w:rPr>
          <w:rFonts w:ascii="Arial" w:hAnsi="Arial"/>
          <w:b/>
        </w:rPr>
      </w:pPr>
    </w:p>
    <w:tbl>
      <w:tblPr>
        <w:tblStyle w:val="Tabellenraster"/>
        <w:tblW w:w="5000" w:type="pct"/>
        <w:tblLayout w:type="fixed"/>
        <w:tblLook w:val="04A0" w:firstRow="1" w:lastRow="0" w:firstColumn="1" w:lastColumn="0" w:noHBand="0" w:noVBand="1"/>
      </w:tblPr>
      <w:tblGrid>
        <w:gridCol w:w="2358"/>
        <w:gridCol w:w="2289"/>
        <w:gridCol w:w="7693"/>
        <w:gridCol w:w="2164"/>
      </w:tblGrid>
      <w:tr w:rsidR="003D7218" w:rsidRPr="007A5227" w14:paraId="7F30B630" w14:textId="77777777" w:rsidTr="003D7218">
        <w:tc>
          <w:tcPr>
            <w:tcW w:w="813" w:type="pct"/>
          </w:tcPr>
          <w:p w14:paraId="21B19BF4" w14:textId="1284D92C" w:rsidR="00D509BB" w:rsidRPr="007A5227" w:rsidRDefault="00D509BB" w:rsidP="00076F27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b/>
              </w:rPr>
              <w:t>Strain</w:t>
            </w:r>
            <w:r w:rsidR="00364725" w:rsidRPr="007A5227">
              <w:rPr>
                <w:rFonts w:ascii="Arial" w:hAnsi="Arial"/>
                <w:b/>
                <w:vertAlign w:val="superscript"/>
              </w:rPr>
              <w:t>1</w:t>
            </w:r>
          </w:p>
        </w:tc>
        <w:tc>
          <w:tcPr>
            <w:tcW w:w="789" w:type="pct"/>
          </w:tcPr>
          <w:p w14:paraId="35B8A8EC" w14:textId="604AC5EF" w:rsidR="00D509BB" w:rsidRPr="007A5227" w:rsidRDefault="00D509BB" w:rsidP="00076F27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b/>
              </w:rPr>
              <w:t>Accession number</w:t>
            </w:r>
            <w:r w:rsidR="00222752" w:rsidRPr="007A5227">
              <w:rPr>
                <w:rFonts w:ascii="Arial" w:hAnsi="Arial"/>
                <w:b/>
                <w:vertAlign w:val="superscript"/>
              </w:rPr>
              <w:t>2,3</w:t>
            </w:r>
          </w:p>
        </w:tc>
        <w:tc>
          <w:tcPr>
            <w:tcW w:w="2652" w:type="pct"/>
          </w:tcPr>
          <w:p w14:paraId="083531F1" w14:textId="2FC9F688" w:rsidR="00D509BB" w:rsidRPr="007A5227" w:rsidRDefault="00D509BB" w:rsidP="00076F27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b/>
              </w:rPr>
              <w:t>Protein sequence</w:t>
            </w:r>
          </w:p>
        </w:tc>
        <w:tc>
          <w:tcPr>
            <w:tcW w:w="746" w:type="pct"/>
          </w:tcPr>
          <w:p w14:paraId="7BC9939C" w14:textId="6DED9B1F" w:rsidR="00D509BB" w:rsidRPr="007A5227" w:rsidRDefault="009632F0" w:rsidP="00D509BB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b/>
              </w:rPr>
              <w:t xml:space="preserve">Source or </w:t>
            </w:r>
            <w:r w:rsidR="00020A83" w:rsidRPr="007A5227">
              <w:rPr>
                <w:rFonts w:ascii="Arial" w:hAnsi="Arial"/>
                <w:b/>
              </w:rPr>
              <w:t>Reference</w:t>
            </w:r>
          </w:p>
        </w:tc>
      </w:tr>
      <w:tr w:rsidR="003D7218" w:rsidRPr="007A5227" w14:paraId="7634F907" w14:textId="77777777" w:rsidTr="003D7218">
        <w:trPr>
          <w:cantSplit/>
        </w:trPr>
        <w:tc>
          <w:tcPr>
            <w:tcW w:w="813" w:type="pct"/>
          </w:tcPr>
          <w:p w14:paraId="0ACA4CA5" w14:textId="77777777" w:rsidR="00D509BB" w:rsidRPr="007A5227" w:rsidRDefault="00D509B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S288c</w:t>
            </w:r>
          </w:p>
        </w:tc>
        <w:tc>
          <w:tcPr>
            <w:tcW w:w="789" w:type="pct"/>
          </w:tcPr>
          <w:p w14:paraId="0DEB1D80" w14:textId="652BDEBC" w:rsidR="00D509BB" w:rsidRPr="007A5227" w:rsidRDefault="00D509B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P08640</w:t>
            </w:r>
            <w:r w:rsidR="0022025D" w:rsidRPr="007A5227">
              <w:rPr>
                <w:rFonts w:ascii="Arial" w:hAnsi="Arial"/>
                <w:vertAlign w:val="superscript"/>
              </w:rPr>
              <w:t>2</w:t>
            </w:r>
          </w:p>
        </w:tc>
        <w:tc>
          <w:tcPr>
            <w:tcW w:w="2652" w:type="pct"/>
          </w:tcPr>
          <w:p w14:paraId="0FD77CE3" w14:textId="77777777" w:rsidR="00D509BB" w:rsidRPr="007A5227" w:rsidRDefault="00D509B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DQQNIMQYTLDVTSVSWVQDNTYQITIHVKGKENIDLKYLWSLKIIGVTGPKGTVQLYGYNENTYLIDNPTDFTATFEVYATQDVNSCQVWMPNFQIQFEYLQGSAAQYASSWQWGTTSFDLSTGCNNYDNQGHSQTDFP</w:t>
            </w:r>
          </w:p>
        </w:tc>
        <w:tc>
          <w:tcPr>
            <w:tcW w:w="746" w:type="pct"/>
          </w:tcPr>
          <w:p w14:paraId="58DECB95" w14:textId="5281F71F" w:rsidR="00D509BB" w:rsidRPr="007A5227" w:rsidRDefault="000B2AC3" w:rsidP="00D509BB">
            <w:pPr>
              <w:spacing w:line="480" w:lineRule="auto"/>
              <w:rPr>
                <w:rFonts w:ascii="Arial" w:hAnsi="Arial"/>
              </w:rPr>
            </w:pPr>
            <w:proofErr w:type="spellStart"/>
            <w:r w:rsidRPr="007A5227">
              <w:rPr>
                <w:rFonts w:ascii="Arial" w:hAnsi="Arial"/>
              </w:rPr>
              <w:t>UniProtKB</w:t>
            </w:r>
            <w:proofErr w:type="spellEnd"/>
          </w:p>
        </w:tc>
      </w:tr>
      <w:tr w:rsidR="003D7218" w:rsidRPr="007A5227" w14:paraId="3E8DDABE" w14:textId="77777777" w:rsidTr="003D7218">
        <w:trPr>
          <w:cantSplit/>
        </w:trPr>
        <w:tc>
          <w:tcPr>
            <w:tcW w:w="813" w:type="pct"/>
          </w:tcPr>
          <w:p w14:paraId="694282F1" w14:textId="175809AA" w:rsidR="00D509BB" w:rsidRPr="007A5227" w:rsidRDefault="00882DED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Symbol" w:hAnsi="Symbol"/>
              </w:rPr>
              <w:t></w:t>
            </w:r>
            <w:r w:rsidR="00D509BB" w:rsidRPr="007A5227">
              <w:rPr>
                <w:rFonts w:ascii="Arial" w:hAnsi="Arial"/>
              </w:rPr>
              <w:t>1278b</w:t>
            </w:r>
          </w:p>
        </w:tc>
        <w:tc>
          <w:tcPr>
            <w:tcW w:w="789" w:type="pct"/>
          </w:tcPr>
          <w:p w14:paraId="37A64C11" w14:textId="4EF9D76F" w:rsidR="00D509BB" w:rsidRPr="007A5227" w:rsidRDefault="00D509B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E9P9G2</w:t>
            </w:r>
            <w:r w:rsidR="0022025D" w:rsidRPr="007A5227">
              <w:rPr>
                <w:rFonts w:ascii="Arial" w:hAnsi="Arial"/>
                <w:vertAlign w:val="superscript"/>
              </w:rPr>
              <w:t>2</w:t>
            </w:r>
          </w:p>
        </w:tc>
        <w:tc>
          <w:tcPr>
            <w:tcW w:w="2652" w:type="pct"/>
          </w:tcPr>
          <w:p w14:paraId="01C0ECF7" w14:textId="77777777" w:rsidR="00D509BB" w:rsidRPr="007A5227" w:rsidRDefault="00D509B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EENIDLKYLSSLKIIGVTGPKDTVQLYGYDENTDWIDNPLVSRCDENTYLIDNPTDFTATFEVYATQDVNSCQVWMPNFQIQFEYLQGSAAEYACSWEWGTTSFYLSTGCDNYDNQGYSQTDFP</w:t>
            </w:r>
          </w:p>
        </w:tc>
        <w:tc>
          <w:tcPr>
            <w:tcW w:w="746" w:type="pct"/>
          </w:tcPr>
          <w:p w14:paraId="614F6977" w14:textId="0D7AEB52" w:rsidR="00D509BB" w:rsidRPr="007A5227" w:rsidRDefault="000B2AC3" w:rsidP="00D509BB">
            <w:pPr>
              <w:spacing w:line="480" w:lineRule="auto"/>
              <w:rPr>
                <w:rFonts w:ascii="Arial" w:hAnsi="Arial"/>
              </w:rPr>
            </w:pPr>
            <w:proofErr w:type="spellStart"/>
            <w:r w:rsidRPr="007A5227">
              <w:rPr>
                <w:rFonts w:ascii="Arial" w:hAnsi="Arial"/>
              </w:rPr>
              <w:t>UniProtKB</w:t>
            </w:r>
            <w:proofErr w:type="spellEnd"/>
          </w:p>
        </w:tc>
      </w:tr>
      <w:tr w:rsidR="003D7218" w:rsidRPr="007A5227" w14:paraId="256BB919" w14:textId="77777777" w:rsidTr="003D7218">
        <w:trPr>
          <w:cantSplit/>
        </w:trPr>
        <w:tc>
          <w:tcPr>
            <w:tcW w:w="813" w:type="pct"/>
          </w:tcPr>
          <w:p w14:paraId="64E4295D" w14:textId="7D32E3CE" w:rsidR="00475B5A" w:rsidRPr="007A5227" w:rsidRDefault="00475B5A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YJM789</w:t>
            </w:r>
          </w:p>
        </w:tc>
        <w:tc>
          <w:tcPr>
            <w:tcW w:w="789" w:type="pct"/>
          </w:tcPr>
          <w:p w14:paraId="2013D3B7" w14:textId="245A4628" w:rsidR="00475B5A" w:rsidRPr="007A5227" w:rsidRDefault="00475B5A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A6ZVT8</w:t>
            </w:r>
            <w:r w:rsidRPr="007A5227">
              <w:rPr>
                <w:rFonts w:ascii="Arial" w:hAnsi="Arial"/>
                <w:vertAlign w:val="superscript"/>
              </w:rPr>
              <w:t>2</w:t>
            </w:r>
          </w:p>
        </w:tc>
        <w:tc>
          <w:tcPr>
            <w:tcW w:w="2652" w:type="pct"/>
          </w:tcPr>
          <w:p w14:paraId="33ADE1C8" w14:textId="36422ACC" w:rsidR="00475B5A" w:rsidRPr="007A5227" w:rsidRDefault="00475B5A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EENIDLEYLSSLKIIGVTGPKDTVQLYGYNEDTYLIDNPLVSRCDEYTYLIDNPTDFTATFEVYATQDVNSCQVWMPNFQIQFEYLQDIAPEDECSWEWGTTSFTLSTGCDNYDNQGYSQTDFP</w:t>
            </w:r>
          </w:p>
        </w:tc>
        <w:tc>
          <w:tcPr>
            <w:tcW w:w="746" w:type="pct"/>
          </w:tcPr>
          <w:p w14:paraId="30BB8861" w14:textId="2370ABC7" w:rsidR="00475B5A" w:rsidRPr="007A5227" w:rsidRDefault="00475B5A" w:rsidP="00D509BB">
            <w:pPr>
              <w:spacing w:line="480" w:lineRule="auto"/>
              <w:rPr>
                <w:rFonts w:ascii="Arial" w:hAnsi="Arial"/>
                <w:noProof/>
                <w:vertAlign w:val="superscript"/>
              </w:rPr>
            </w:pPr>
            <w:proofErr w:type="spellStart"/>
            <w:r w:rsidRPr="007A5227">
              <w:rPr>
                <w:rFonts w:ascii="Arial" w:hAnsi="Arial"/>
              </w:rPr>
              <w:t>UniProtKB</w:t>
            </w:r>
            <w:proofErr w:type="spellEnd"/>
          </w:p>
        </w:tc>
      </w:tr>
      <w:tr w:rsidR="003D7218" w:rsidRPr="007A5227" w14:paraId="3FCF697F" w14:textId="77777777" w:rsidTr="003D7218">
        <w:trPr>
          <w:cantSplit/>
        </w:trPr>
        <w:tc>
          <w:tcPr>
            <w:tcW w:w="813" w:type="pct"/>
          </w:tcPr>
          <w:p w14:paraId="6EE25596" w14:textId="4DAFB1A2" w:rsidR="00475B5A" w:rsidRPr="007A5227" w:rsidRDefault="00E45E2E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lastRenderedPageBreak/>
              <w:t>K7</w:t>
            </w:r>
          </w:p>
        </w:tc>
        <w:tc>
          <w:tcPr>
            <w:tcW w:w="789" w:type="pct"/>
          </w:tcPr>
          <w:p w14:paraId="7BFA479C" w14:textId="630C88D6" w:rsidR="00475B5A" w:rsidRPr="007A5227" w:rsidRDefault="00475B5A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2WFU7</w:t>
            </w:r>
            <w:r w:rsidRPr="007A5227">
              <w:rPr>
                <w:rFonts w:ascii="Arial" w:hAnsi="Arial"/>
                <w:vertAlign w:val="superscript"/>
              </w:rPr>
              <w:t>2</w:t>
            </w:r>
          </w:p>
        </w:tc>
        <w:tc>
          <w:tcPr>
            <w:tcW w:w="2652" w:type="pct"/>
          </w:tcPr>
          <w:p w14:paraId="4B9A3012" w14:textId="72EA6377" w:rsidR="00475B5A" w:rsidRPr="007A5227" w:rsidRDefault="00475B5A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EENIDLKYLWSLKIIGVTGPKDTVQLYGYDEDTDWIDNPLVSRCDENTHLIDNPTDFTATFEVYATQDVNSCQVWMPNFQIQFEYLQGSAAEHACSWEWGTTSFYLSTGCDNYDNQGYSQTDFP</w:t>
            </w:r>
          </w:p>
        </w:tc>
        <w:tc>
          <w:tcPr>
            <w:tcW w:w="746" w:type="pct"/>
          </w:tcPr>
          <w:p w14:paraId="7532FAE0" w14:textId="24F6B163" w:rsidR="00475B5A" w:rsidRPr="007A5227" w:rsidRDefault="00475B5A" w:rsidP="00D509BB">
            <w:pPr>
              <w:spacing w:line="480" w:lineRule="auto"/>
              <w:rPr>
                <w:rFonts w:ascii="Arial" w:hAnsi="Arial"/>
                <w:noProof/>
                <w:vertAlign w:val="superscript"/>
              </w:rPr>
            </w:pPr>
            <w:proofErr w:type="spellStart"/>
            <w:r w:rsidRPr="007A5227">
              <w:rPr>
                <w:rFonts w:ascii="Arial" w:hAnsi="Arial"/>
              </w:rPr>
              <w:t>UniProtKB</w:t>
            </w:r>
            <w:proofErr w:type="spellEnd"/>
          </w:p>
        </w:tc>
      </w:tr>
      <w:tr w:rsidR="003D7218" w:rsidRPr="007A5227" w14:paraId="01204AFF" w14:textId="77777777" w:rsidTr="003D7218">
        <w:trPr>
          <w:cantSplit/>
        </w:trPr>
        <w:tc>
          <w:tcPr>
            <w:tcW w:w="813" w:type="pct"/>
          </w:tcPr>
          <w:p w14:paraId="6D37BE3C" w14:textId="26FFDED6" w:rsidR="00475B5A" w:rsidRPr="007A5227" w:rsidRDefault="00475B5A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RM11-1a</w:t>
            </w:r>
          </w:p>
        </w:tc>
        <w:tc>
          <w:tcPr>
            <w:tcW w:w="789" w:type="pct"/>
          </w:tcPr>
          <w:p w14:paraId="0E89E941" w14:textId="4114703D" w:rsidR="00475B5A" w:rsidRPr="007A5227" w:rsidRDefault="00475B5A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B3LTJ0</w:t>
            </w:r>
            <w:r w:rsidRPr="007A5227">
              <w:rPr>
                <w:rFonts w:ascii="Arial" w:hAnsi="Arial"/>
                <w:vertAlign w:val="superscript"/>
              </w:rPr>
              <w:t>2</w:t>
            </w:r>
          </w:p>
        </w:tc>
        <w:tc>
          <w:tcPr>
            <w:tcW w:w="2652" w:type="pct"/>
          </w:tcPr>
          <w:p w14:paraId="5BC613FD" w14:textId="4822AC5A" w:rsidR="00475B5A" w:rsidRPr="007A5227" w:rsidRDefault="00475B5A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TIMQYTLDVTSVSWVQDNTYQITIHVKGKENIDLNYLSSLKIIGVTGPKDTVQLYGCNENTYLIDNPTDFTATFEVYATQDVNSCQVWMPNFQIQFEYLQGSAAQYASSWKWGTTSFNLSTGCNNYDNQGHSQTDFP</w:t>
            </w:r>
          </w:p>
        </w:tc>
        <w:tc>
          <w:tcPr>
            <w:tcW w:w="746" w:type="pct"/>
          </w:tcPr>
          <w:p w14:paraId="58F9C5A6" w14:textId="753ACA84" w:rsidR="00475B5A" w:rsidRPr="007A5227" w:rsidRDefault="00475B5A" w:rsidP="00D509BB">
            <w:pPr>
              <w:spacing w:line="480" w:lineRule="auto"/>
              <w:rPr>
                <w:rFonts w:ascii="Arial" w:hAnsi="Arial"/>
                <w:noProof/>
                <w:vertAlign w:val="superscript"/>
              </w:rPr>
            </w:pPr>
            <w:proofErr w:type="spellStart"/>
            <w:r w:rsidRPr="007A5227">
              <w:rPr>
                <w:rFonts w:ascii="Arial" w:hAnsi="Arial"/>
              </w:rPr>
              <w:t>UniProtKB</w:t>
            </w:r>
            <w:proofErr w:type="spellEnd"/>
          </w:p>
        </w:tc>
      </w:tr>
      <w:tr w:rsidR="003D7218" w:rsidRPr="007A5227" w14:paraId="5CBA94EB" w14:textId="77777777" w:rsidTr="003D7218">
        <w:trPr>
          <w:cantSplit/>
        </w:trPr>
        <w:tc>
          <w:tcPr>
            <w:tcW w:w="813" w:type="pct"/>
          </w:tcPr>
          <w:p w14:paraId="5BBAFEE2" w14:textId="6B781147" w:rsidR="00475B5A" w:rsidRPr="007A5227" w:rsidRDefault="00475B5A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133d</w:t>
            </w:r>
          </w:p>
        </w:tc>
        <w:tc>
          <w:tcPr>
            <w:tcW w:w="789" w:type="pct"/>
          </w:tcPr>
          <w:p w14:paraId="2FD0FC4B" w14:textId="783BBD36" w:rsidR="00475B5A" w:rsidRPr="007A5227" w:rsidRDefault="00475B5A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E9P8M0</w:t>
            </w:r>
            <w:r w:rsidRPr="007A5227">
              <w:rPr>
                <w:rFonts w:ascii="Arial" w:hAnsi="Arial"/>
                <w:vertAlign w:val="superscript"/>
              </w:rPr>
              <w:t>2</w:t>
            </w:r>
          </w:p>
        </w:tc>
        <w:tc>
          <w:tcPr>
            <w:tcW w:w="2652" w:type="pct"/>
          </w:tcPr>
          <w:p w14:paraId="7F6B9B10" w14:textId="26D6BA87" w:rsidR="00475B5A" w:rsidRPr="007A5227" w:rsidRDefault="00475B5A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TIMQYTLDVTSVSWVQDNTYQITIHVKGKENIDLKYLRSLKIIGVTGPKGTVQLYGYNENTYLIDNPTDFTATFEVYATQDVNSCQVWMPNFQIQFEYLQGSAAQYASSWKWGTTSFYLSTGCNNYDNQGHSQTDFP</w:t>
            </w:r>
          </w:p>
        </w:tc>
        <w:tc>
          <w:tcPr>
            <w:tcW w:w="746" w:type="pct"/>
          </w:tcPr>
          <w:p w14:paraId="5E28C280" w14:textId="16BE94E7" w:rsidR="00475B5A" w:rsidRPr="007A5227" w:rsidRDefault="00475B5A" w:rsidP="00D509BB">
            <w:pPr>
              <w:spacing w:line="480" w:lineRule="auto"/>
              <w:rPr>
                <w:rFonts w:ascii="Arial" w:hAnsi="Arial"/>
                <w:noProof/>
                <w:vertAlign w:val="superscript"/>
              </w:rPr>
            </w:pPr>
            <w:proofErr w:type="spellStart"/>
            <w:r w:rsidRPr="007A5227">
              <w:rPr>
                <w:rFonts w:ascii="Arial" w:hAnsi="Arial"/>
              </w:rPr>
              <w:t>UniProtKB</w:t>
            </w:r>
            <w:proofErr w:type="spellEnd"/>
          </w:p>
        </w:tc>
      </w:tr>
      <w:tr w:rsidR="003D7218" w:rsidRPr="007A5227" w14:paraId="6B7803DA" w14:textId="77777777" w:rsidTr="003D7218">
        <w:trPr>
          <w:cantSplit/>
        </w:trPr>
        <w:tc>
          <w:tcPr>
            <w:tcW w:w="813" w:type="pct"/>
          </w:tcPr>
          <w:p w14:paraId="01E7993A" w14:textId="28631CD0" w:rsidR="00475B5A" w:rsidRPr="007A5227" w:rsidRDefault="00475B5A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Lalvin_EC1118</w:t>
            </w:r>
          </w:p>
        </w:tc>
        <w:tc>
          <w:tcPr>
            <w:tcW w:w="789" w:type="pct"/>
          </w:tcPr>
          <w:p w14:paraId="2CEDFF8B" w14:textId="7D55288E" w:rsidR="00475B5A" w:rsidRPr="007A5227" w:rsidRDefault="00475B5A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C8ZAR8</w:t>
            </w:r>
            <w:r w:rsidRPr="007A5227">
              <w:rPr>
                <w:rFonts w:ascii="Arial" w:hAnsi="Arial"/>
                <w:vertAlign w:val="superscript"/>
              </w:rPr>
              <w:t>2</w:t>
            </w:r>
          </w:p>
        </w:tc>
        <w:tc>
          <w:tcPr>
            <w:tcW w:w="2652" w:type="pct"/>
          </w:tcPr>
          <w:p w14:paraId="41713730" w14:textId="4701DD5A" w:rsidR="00475B5A" w:rsidRPr="007A5227" w:rsidRDefault="00475B5A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TIMQYTLDVTSVSWVQDNTYQITIHVKGKENIDLNYLSSLKIIGVTGPKDTVQLYGCNENTYLIDNPTDFTATFEVYATQDVNSCQVWMPNFQIQFEYLQGSAAQYASSWKWGTTSFNLSTGCNNYDNQGHSQTDFP</w:t>
            </w:r>
          </w:p>
        </w:tc>
        <w:tc>
          <w:tcPr>
            <w:tcW w:w="746" w:type="pct"/>
          </w:tcPr>
          <w:p w14:paraId="2F5F060E" w14:textId="2D9592A6" w:rsidR="00475B5A" w:rsidRPr="007A5227" w:rsidRDefault="00475B5A" w:rsidP="00D509BB">
            <w:pPr>
              <w:spacing w:line="480" w:lineRule="auto"/>
              <w:rPr>
                <w:rFonts w:ascii="Arial" w:hAnsi="Arial"/>
                <w:noProof/>
                <w:vertAlign w:val="superscript"/>
              </w:rPr>
            </w:pPr>
            <w:proofErr w:type="spellStart"/>
            <w:r w:rsidRPr="007A5227">
              <w:rPr>
                <w:rFonts w:ascii="Arial" w:hAnsi="Arial"/>
              </w:rPr>
              <w:t>UniProtKB</w:t>
            </w:r>
            <w:proofErr w:type="spellEnd"/>
          </w:p>
        </w:tc>
      </w:tr>
      <w:tr w:rsidR="003D7218" w:rsidRPr="007A5227" w14:paraId="0EDF3E11" w14:textId="77777777" w:rsidTr="003D7218">
        <w:trPr>
          <w:cantSplit/>
        </w:trPr>
        <w:tc>
          <w:tcPr>
            <w:tcW w:w="813" w:type="pct"/>
          </w:tcPr>
          <w:p w14:paraId="7542976C" w14:textId="5E27B2AF" w:rsidR="00475B5A" w:rsidRPr="007A5227" w:rsidRDefault="00475B5A" w:rsidP="00076F27">
            <w:pPr>
              <w:spacing w:line="480" w:lineRule="auto"/>
              <w:rPr>
                <w:rFonts w:ascii="Arial" w:hAnsi="Arial"/>
              </w:rPr>
            </w:pPr>
            <w:proofErr w:type="spellStart"/>
            <w:r w:rsidRPr="007A5227">
              <w:rPr>
                <w:rFonts w:ascii="Arial" w:hAnsi="Arial"/>
              </w:rPr>
              <w:lastRenderedPageBreak/>
              <w:t>FostersO</w:t>
            </w:r>
            <w:proofErr w:type="spellEnd"/>
          </w:p>
        </w:tc>
        <w:tc>
          <w:tcPr>
            <w:tcW w:w="789" w:type="pct"/>
          </w:tcPr>
          <w:p w14:paraId="16B7F469" w14:textId="33FECF3F" w:rsidR="00475B5A" w:rsidRPr="007A5227" w:rsidRDefault="00475B5A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E7NPK4</w:t>
            </w:r>
            <w:r w:rsidRPr="007A5227">
              <w:rPr>
                <w:rFonts w:ascii="Arial" w:hAnsi="Arial"/>
                <w:vertAlign w:val="superscript"/>
              </w:rPr>
              <w:t>2</w:t>
            </w:r>
          </w:p>
        </w:tc>
        <w:tc>
          <w:tcPr>
            <w:tcW w:w="2652" w:type="pct"/>
          </w:tcPr>
          <w:p w14:paraId="2A282275" w14:textId="51617E66" w:rsidR="00475B5A" w:rsidRPr="007A5227" w:rsidRDefault="00475B5A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EENIDLKYLSSLKIIGVTGPKDTVQLYGYDENTDWIXNPLVSRCDENTYLIDNPTDFTATFEVYATQDVNSCQVWMPNFQIQFEYLQGSAAEYACSWEWGTTSFYLSTGCDNYDNQGYSQTDFP</w:t>
            </w:r>
          </w:p>
        </w:tc>
        <w:tc>
          <w:tcPr>
            <w:tcW w:w="746" w:type="pct"/>
          </w:tcPr>
          <w:p w14:paraId="60BEB2D3" w14:textId="243AF915" w:rsidR="00475B5A" w:rsidRPr="007A5227" w:rsidRDefault="00475B5A" w:rsidP="00D509BB">
            <w:pPr>
              <w:spacing w:line="480" w:lineRule="auto"/>
              <w:rPr>
                <w:rFonts w:ascii="Arial" w:hAnsi="Arial"/>
                <w:noProof/>
                <w:vertAlign w:val="superscript"/>
              </w:rPr>
            </w:pPr>
            <w:proofErr w:type="spellStart"/>
            <w:r w:rsidRPr="007A5227">
              <w:rPr>
                <w:rFonts w:ascii="Arial" w:hAnsi="Arial"/>
              </w:rPr>
              <w:t>UniProtKB</w:t>
            </w:r>
            <w:proofErr w:type="spellEnd"/>
          </w:p>
        </w:tc>
      </w:tr>
      <w:tr w:rsidR="003D7218" w:rsidRPr="007A5227" w14:paraId="6EBCAD3A" w14:textId="77777777" w:rsidTr="003D7218">
        <w:trPr>
          <w:cantSplit/>
        </w:trPr>
        <w:tc>
          <w:tcPr>
            <w:tcW w:w="813" w:type="pct"/>
          </w:tcPr>
          <w:p w14:paraId="4BCF0FBC" w14:textId="05724EEF" w:rsidR="00475B5A" w:rsidRPr="007A5227" w:rsidRDefault="00475B5A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AWRI796</w:t>
            </w:r>
          </w:p>
        </w:tc>
        <w:tc>
          <w:tcPr>
            <w:tcW w:w="789" w:type="pct"/>
          </w:tcPr>
          <w:p w14:paraId="619B77A3" w14:textId="0D4AD210" w:rsidR="00475B5A" w:rsidRPr="007A5227" w:rsidRDefault="00475B5A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B5VKV5</w:t>
            </w:r>
            <w:r w:rsidRPr="007A5227">
              <w:rPr>
                <w:rFonts w:ascii="Arial" w:hAnsi="Arial"/>
                <w:vertAlign w:val="superscript"/>
              </w:rPr>
              <w:t>2</w:t>
            </w:r>
          </w:p>
        </w:tc>
        <w:tc>
          <w:tcPr>
            <w:tcW w:w="2652" w:type="pct"/>
          </w:tcPr>
          <w:p w14:paraId="244987FA" w14:textId="0A695BE0" w:rsidR="00475B5A" w:rsidRPr="007A5227" w:rsidRDefault="00475B5A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TIMQYTLDVTSVSWVQDNTYQITIHVKGKENIDLKYLWSLKIIGVTGPKGTVQLYGYNENTYLIDNPTDFTATFEVYATQDVNSCQVWMPNFQIQFEYLQGSAAQYASSWKWGTTSFDLSTGCNNYDNQGHSQTDFP</w:t>
            </w:r>
          </w:p>
        </w:tc>
        <w:tc>
          <w:tcPr>
            <w:tcW w:w="746" w:type="pct"/>
          </w:tcPr>
          <w:p w14:paraId="33F23A8B" w14:textId="06F64C5D" w:rsidR="00475B5A" w:rsidRPr="007A5227" w:rsidRDefault="00475B5A" w:rsidP="00D509BB">
            <w:pPr>
              <w:spacing w:line="480" w:lineRule="auto"/>
              <w:rPr>
                <w:rFonts w:ascii="Arial" w:hAnsi="Arial"/>
                <w:noProof/>
                <w:vertAlign w:val="superscript"/>
              </w:rPr>
            </w:pPr>
            <w:proofErr w:type="spellStart"/>
            <w:r w:rsidRPr="007A5227">
              <w:rPr>
                <w:rFonts w:ascii="Arial" w:hAnsi="Arial"/>
              </w:rPr>
              <w:t>UniProtKB</w:t>
            </w:r>
            <w:proofErr w:type="spellEnd"/>
          </w:p>
        </w:tc>
      </w:tr>
      <w:tr w:rsidR="003D7218" w:rsidRPr="007A5227" w14:paraId="7C1E564E" w14:textId="77777777" w:rsidTr="003D7218">
        <w:trPr>
          <w:cantSplit/>
        </w:trPr>
        <w:tc>
          <w:tcPr>
            <w:tcW w:w="813" w:type="pct"/>
          </w:tcPr>
          <w:p w14:paraId="2D788798" w14:textId="31DC30CD" w:rsidR="00475B5A" w:rsidRPr="007A5227" w:rsidRDefault="00475B5A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P283</w:t>
            </w:r>
          </w:p>
        </w:tc>
        <w:tc>
          <w:tcPr>
            <w:tcW w:w="789" w:type="pct"/>
          </w:tcPr>
          <w:p w14:paraId="03F696C8" w14:textId="6748F7F8" w:rsidR="00475B5A" w:rsidRPr="007A5227" w:rsidRDefault="00475B5A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W7RDJ2</w:t>
            </w:r>
            <w:r w:rsidRPr="007A5227">
              <w:rPr>
                <w:rFonts w:ascii="Arial" w:hAnsi="Arial"/>
                <w:vertAlign w:val="superscript"/>
              </w:rPr>
              <w:t>2</w:t>
            </w:r>
          </w:p>
        </w:tc>
        <w:tc>
          <w:tcPr>
            <w:tcW w:w="2652" w:type="pct"/>
          </w:tcPr>
          <w:p w14:paraId="260331DA" w14:textId="755DDA94" w:rsidR="00475B5A" w:rsidRPr="007A5227" w:rsidRDefault="00475B5A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TIMQYTLDVTSVSWVQDNTYQITIHVKGKENIDLNYLSSLKIIGVTGPKDTVQLYGCNENTYLIDNPTDFTATFEVYATQDVNSCQVWMPNFQIQFEYLQGSAAQYASSWKWGTTSFNLSTGCNNYDNQGHSQTDFP</w:t>
            </w:r>
          </w:p>
        </w:tc>
        <w:tc>
          <w:tcPr>
            <w:tcW w:w="746" w:type="pct"/>
          </w:tcPr>
          <w:p w14:paraId="639C3EB3" w14:textId="2C9758C7" w:rsidR="00475B5A" w:rsidRPr="007A5227" w:rsidRDefault="00475B5A" w:rsidP="00D509BB">
            <w:pPr>
              <w:spacing w:line="480" w:lineRule="auto"/>
              <w:rPr>
                <w:rFonts w:ascii="Arial" w:hAnsi="Arial"/>
                <w:noProof/>
                <w:vertAlign w:val="superscript"/>
              </w:rPr>
            </w:pPr>
            <w:proofErr w:type="spellStart"/>
            <w:r w:rsidRPr="007A5227">
              <w:rPr>
                <w:rFonts w:ascii="Arial" w:hAnsi="Arial"/>
              </w:rPr>
              <w:t>UniProtKB</w:t>
            </w:r>
            <w:proofErr w:type="spellEnd"/>
          </w:p>
        </w:tc>
      </w:tr>
      <w:tr w:rsidR="003D7218" w:rsidRPr="007A5227" w14:paraId="43120AA0" w14:textId="77777777" w:rsidTr="003D7218">
        <w:trPr>
          <w:cantSplit/>
        </w:trPr>
        <w:tc>
          <w:tcPr>
            <w:tcW w:w="813" w:type="pct"/>
          </w:tcPr>
          <w:p w14:paraId="630D73B4" w14:textId="77777777" w:rsidR="00D2604A" w:rsidRPr="007A5227" w:rsidRDefault="00D2604A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SK1</w:t>
            </w:r>
          </w:p>
        </w:tc>
        <w:tc>
          <w:tcPr>
            <w:tcW w:w="789" w:type="pct"/>
          </w:tcPr>
          <w:p w14:paraId="161CA193" w14:textId="77777777" w:rsidR="00D2604A" w:rsidRPr="007A5227" w:rsidRDefault="00D2604A" w:rsidP="00076F27">
            <w:pPr>
              <w:spacing w:line="480" w:lineRule="auto"/>
              <w:rPr>
                <w:rFonts w:ascii="Arial" w:hAnsi="Arial"/>
              </w:rPr>
            </w:pPr>
          </w:p>
        </w:tc>
        <w:tc>
          <w:tcPr>
            <w:tcW w:w="2652" w:type="pct"/>
          </w:tcPr>
          <w:p w14:paraId="636F4E6E" w14:textId="77777777" w:rsidR="00D2604A" w:rsidRPr="007A5227" w:rsidRDefault="00D2604A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DQQNIMEYTLDVTSVSWVQDNTYQITVHVKGKENIDLKYLWSLKIIGVTGPKGTVQLYGYNENTYLIDNPTDFTATFEVYATQDVNSCQVWMPNFQIQFEYLQGSAAQYASSWKWGTTSFDLSTRCNNYDNQGHSQTDFP</w:t>
            </w:r>
          </w:p>
        </w:tc>
        <w:tc>
          <w:tcPr>
            <w:tcW w:w="746" w:type="pct"/>
          </w:tcPr>
          <w:p w14:paraId="6A565C2A" w14:textId="6A39109F" w:rsidR="00773E4A" w:rsidRPr="007A5227" w:rsidRDefault="00D64CEA" w:rsidP="00D1177F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SGRP</w:t>
            </w:r>
            <w:r w:rsidR="007D05B4" w:rsidRPr="007A5227">
              <w:rPr>
                <w:rFonts w:ascii="Arial" w:hAnsi="Arial"/>
                <w:noProof/>
              </w:rPr>
              <w:t xml:space="preserve"> </w: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 </w:instrTex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.DATA </w:instrText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separate"/>
            </w:r>
            <w:r w:rsidR="002B45BA">
              <w:rPr>
                <w:rFonts w:ascii="Arial" w:hAnsi="Arial"/>
                <w:noProof/>
              </w:rPr>
              <w:t>(Liti et al., 2009)</w:t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="00D1177F" w:rsidRPr="007A5227">
              <w:rPr>
                <w:rFonts w:ascii="Arial" w:hAnsi="Arial"/>
                <w:noProof/>
              </w:rPr>
              <w:t>,</w:t>
            </w:r>
          </w:p>
          <w:p w14:paraId="4020BD7C" w14:textId="1E9524B9" w:rsidR="00D1177F" w:rsidRPr="007A5227" w:rsidRDefault="00D1177F" w:rsidP="00D1177F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Sanger Institute</w:t>
            </w:r>
          </w:p>
        </w:tc>
      </w:tr>
      <w:tr w:rsidR="003D7218" w:rsidRPr="007A5227" w14:paraId="0F3C83B8" w14:textId="77777777" w:rsidTr="003D7218">
        <w:trPr>
          <w:cantSplit/>
        </w:trPr>
        <w:tc>
          <w:tcPr>
            <w:tcW w:w="813" w:type="pct"/>
          </w:tcPr>
          <w:p w14:paraId="262E6807" w14:textId="0F68EE46" w:rsidR="00D2604A" w:rsidRPr="007A5227" w:rsidRDefault="00D2604A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W303</w:t>
            </w:r>
          </w:p>
        </w:tc>
        <w:tc>
          <w:tcPr>
            <w:tcW w:w="789" w:type="pct"/>
          </w:tcPr>
          <w:p w14:paraId="5D59AE75" w14:textId="77777777" w:rsidR="00D2604A" w:rsidRPr="007A5227" w:rsidRDefault="00D2604A" w:rsidP="00076F27">
            <w:pPr>
              <w:spacing w:line="480" w:lineRule="auto"/>
              <w:rPr>
                <w:rFonts w:ascii="Arial" w:hAnsi="Arial"/>
              </w:rPr>
            </w:pPr>
          </w:p>
        </w:tc>
        <w:tc>
          <w:tcPr>
            <w:tcW w:w="2652" w:type="pct"/>
          </w:tcPr>
          <w:p w14:paraId="54869725" w14:textId="77777777" w:rsidR="00D2604A" w:rsidRPr="007A5227" w:rsidRDefault="00D2604A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DQQNIMQYTLDVTSVSWVQDNTYQITIHVKGKENIDLKYLWSLKIIGVTGPKGTVQLYGYNENTYLIDNPTDFTATFEVYATQDVNSCQVWMPNFQIQFEYLQGSAAQYASSWQWGTTSFDLSTGCNNYDNQGHSQTDFP</w:t>
            </w:r>
          </w:p>
        </w:tc>
        <w:tc>
          <w:tcPr>
            <w:tcW w:w="746" w:type="pct"/>
          </w:tcPr>
          <w:p w14:paraId="654C24D0" w14:textId="13308021" w:rsidR="00D64CEA" w:rsidRPr="007A5227" w:rsidRDefault="00D64CEA" w:rsidP="00D64CEA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SGRP</w:t>
            </w:r>
            <w:r w:rsidR="007D05B4" w:rsidRPr="007A5227">
              <w:rPr>
                <w:rFonts w:ascii="Arial" w:hAnsi="Arial"/>
                <w:noProof/>
              </w:rPr>
              <w:t xml:space="preserve"> </w: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 </w:instrTex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.DATA </w:instrText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separate"/>
            </w:r>
            <w:r w:rsidR="002B45BA">
              <w:rPr>
                <w:rFonts w:ascii="Arial" w:hAnsi="Arial"/>
                <w:noProof/>
              </w:rPr>
              <w:t>(Liti et al., 2009)</w:t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Pr="007A5227">
              <w:rPr>
                <w:rFonts w:ascii="Arial" w:hAnsi="Arial"/>
                <w:noProof/>
              </w:rPr>
              <w:t>,</w:t>
            </w:r>
          </w:p>
          <w:p w14:paraId="4A613BB6" w14:textId="352D332E" w:rsidR="00D2604A" w:rsidRPr="007A5227" w:rsidRDefault="00D64CEA" w:rsidP="00D64CEA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noProof/>
              </w:rPr>
              <w:t>Sanger Institute</w:t>
            </w:r>
          </w:p>
        </w:tc>
      </w:tr>
      <w:tr w:rsidR="003D7218" w:rsidRPr="007A5227" w14:paraId="650305DA" w14:textId="77777777" w:rsidTr="003D7218">
        <w:trPr>
          <w:cantSplit/>
        </w:trPr>
        <w:tc>
          <w:tcPr>
            <w:tcW w:w="813" w:type="pct"/>
          </w:tcPr>
          <w:p w14:paraId="1F95F214" w14:textId="77777777" w:rsidR="00D2604A" w:rsidRPr="007A5227" w:rsidRDefault="00D2604A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lastRenderedPageBreak/>
              <w:t>322134S</w:t>
            </w:r>
          </w:p>
        </w:tc>
        <w:tc>
          <w:tcPr>
            <w:tcW w:w="789" w:type="pct"/>
          </w:tcPr>
          <w:p w14:paraId="5674A0A3" w14:textId="77777777" w:rsidR="00D2604A" w:rsidRPr="007A5227" w:rsidRDefault="00D2604A" w:rsidP="00076F27">
            <w:pPr>
              <w:spacing w:line="480" w:lineRule="auto"/>
              <w:rPr>
                <w:rFonts w:ascii="Arial" w:hAnsi="Arial"/>
              </w:rPr>
            </w:pPr>
          </w:p>
        </w:tc>
        <w:tc>
          <w:tcPr>
            <w:tcW w:w="2652" w:type="pct"/>
          </w:tcPr>
          <w:p w14:paraId="53436FF8" w14:textId="77777777" w:rsidR="00D2604A" w:rsidRPr="007A5227" w:rsidRDefault="00D2604A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KENIDLKYLSSLKIIGVTGPKDTVQLYGYNENTYLIDNPLVSRCDENTYLIDNPTDFTATFEVYATQDVN</w:t>
            </w:r>
          </w:p>
        </w:tc>
        <w:tc>
          <w:tcPr>
            <w:tcW w:w="746" w:type="pct"/>
          </w:tcPr>
          <w:p w14:paraId="0775D423" w14:textId="06BDE666" w:rsidR="00D64CEA" w:rsidRPr="007A5227" w:rsidRDefault="00D64CEA" w:rsidP="00D64CEA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SGRP</w:t>
            </w:r>
            <w:r w:rsidR="007D05B4" w:rsidRPr="007A5227">
              <w:rPr>
                <w:rFonts w:ascii="Arial" w:hAnsi="Arial"/>
                <w:noProof/>
              </w:rPr>
              <w:t xml:space="preserve"> </w: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 </w:instrTex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.DATA </w:instrText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separate"/>
            </w:r>
            <w:r w:rsidR="002B45BA">
              <w:rPr>
                <w:rFonts w:ascii="Arial" w:hAnsi="Arial"/>
                <w:noProof/>
              </w:rPr>
              <w:t>(Liti et al., 2009)</w:t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Pr="007A5227">
              <w:rPr>
                <w:rFonts w:ascii="Arial" w:hAnsi="Arial"/>
                <w:noProof/>
              </w:rPr>
              <w:t>,</w:t>
            </w:r>
          </w:p>
          <w:p w14:paraId="5D2B665E" w14:textId="4E57F85D" w:rsidR="00D2604A" w:rsidRPr="007A5227" w:rsidRDefault="00D64CEA" w:rsidP="00D64CEA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  <w:noProof/>
              </w:rPr>
              <w:t>Sanger Institute</w:t>
            </w:r>
          </w:p>
        </w:tc>
      </w:tr>
      <w:tr w:rsidR="003D7218" w:rsidRPr="007A5227" w14:paraId="248E5568" w14:textId="77777777" w:rsidTr="003D7218">
        <w:trPr>
          <w:cantSplit/>
        </w:trPr>
        <w:tc>
          <w:tcPr>
            <w:tcW w:w="813" w:type="pct"/>
          </w:tcPr>
          <w:p w14:paraId="40047701" w14:textId="77777777" w:rsidR="00D2604A" w:rsidRPr="007A5227" w:rsidRDefault="00D2604A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YS2</w:t>
            </w:r>
          </w:p>
        </w:tc>
        <w:tc>
          <w:tcPr>
            <w:tcW w:w="789" w:type="pct"/>
          </w:tcPr>
          <w:p w14:paraId="0656300B" w14:textId="77777777" w:rsidR="00D2604A" w:rsidRPr="007A5227" w:rsidRDefault="00D2604A" w:rsidP="00076F27">
            <w:pPr>
              <w:spacing w:line="480" w:lineRule="auto"/>
              <w:rPr>
                <w:rFonts w:ascii="Arial" w:hAnsi="Arial"/>
              </w:rPr>
            </w:pPr>
          </w:p>
        </w:tc>
        <w:tc>
          <w:tcPr>
            <w:tcW w:w="2652" w:type="pct"/>
          </w:tcPr>
          <w:p w14:paraId="337DBED5" w14:textId="77777777" w:rsidR="00D2604A" w:rsidRPr="007A5227" w:rsidRDefault="00D2604A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EENIDLKYLSSLKIIGVTGPKDTVQLYGYDENTDWIDNPLVSRCDENTYLIDNPTDFTATFEVYATQDVNS</w:t>
            </w:r>
          </w:p>
        </w:tc>
        <w:tc>
          <w:tcPr>
            <w:tcW w:w="746" w:type="pct"/>
          </w:tcPr>
          <w:p w14:paraId="6B30052C" w14:textId="7A07C281" w:rsidR="00D64CEA" w:rsidRPr="007A5227" w:rsidRDefault="00D64CEA" w:rsidP="00D64CEA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SGRP</w:t>
            </w:r>
            <w:r w:rsidR="007D05B4" w:rsidRPr="007A5227">
              <w:rPr>
                <w:rFonts w:ascii="Arial" w:hAnsi="Arial"/>
                <w:noProof/>
              </w:rPr>
              <w:t xml:space="preserve"> </w: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 </w:instrTex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.DATA </w:instrText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separate"/>
            </w:r>
            <w:r w:rsidR="002B45BA">
              <w:rPr>
                <w:rFonts w:ascii="Arial" w:hAnsi="Arial"/>
                <w:noProof/>
              </w:rPr>
              <w:t>(Liti et al., 2009)</w:t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Pr="007A5227">
              <w:rPr>
                <w:rFonts w:ascii="Arial" w:hAnsi="Arial"/>
                <w:noProof/>
              </w:rPr>
              <w:t>,</w:t>
            </w:r>
          </w:p>
          <w:p w14:paraId="7A0ECAFD" w14:textId="2C436870" w:rsidR="00D2604A" w:rsidRPr="007A5227" w:rsidRDefault="00D64CEA" w:rsidP="00D64CEA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noProof/>
              </w:rPr>
              <w:t>Sanger Institute</w:t>
            </w:r>
          </w:p>
        </w:tc>
      </w:tr>
      <w:tr w:rsidR="003D7218" w:rsidRPr="007A5227" w14:paraId="65DCF79E" w14:textId="77777777" w:rsidTr="003D7218">
        <w:trPr>
          <w:cantSplit/>
        </w:trPr>
        <w:tc>
          <w:tcPr>
            <w:tcW w:w="813" w:type="pct"/>
          </w:tcPr>
          <w:p w14:paraId="036F3640" w14:textId="77777777" w:rsidR="00D2604A" w:rsidRPr="007A5227" w:rsidRDefault="00D2604A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YS9</w:t>
            </w:r>
          </w:p>
        </w:tc>
        <w:tc>
          <w:tcPr>
            <w:tcW w:w="789" w:type="pct"/>
          </w:tcPr>
          <w:p w14:paraId="5C80E2F4" w14:textId="77777777" w:rsidR="00D2604A" w:rsidRPr="007A5227" w:rsidRDefault="00D2604A" w:rsidP="00076F27">
            <w:pPr>
              <w:spacing w:line="480" w:lineRule="auto"/>
              <w:rPr>
                <w:rFonts w:ascii="Arial" w:hAnsi="Arial"/>
              </w:rPr>
            </w:pPr>
          </w:p>
        </w:tc>
        <w:tc>
          <w:tcPr>
            <w:tcW w:w="2652" w:type="pct"/>
          </w:tcPr>
          <w:p w14:paraId="578FA333" w14:textId="77777777" w:rsidR="00D2604A" w:rsidRPr="007A5227" w:rsidRDefault="00D2604A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EENIDLKYLSSLKIIGVTGPKDTVQLYGYDENTDWIDNPLVSRCDENTYLIDNPTDFTATFEVYATQDVNS</w:t>
            </w:r>
          </w:p>
        </w:tc>
        <w:tc>
          <w:tcPr>
            <w:tcW w:w="746" w:type="pct"/>
          </w:tcPr>
          <w:p w14:paraId="777D5086" w14:textId="5931B567" w:rsidR="00D64CEA" w:rsidRPr="007A5227" w:rsidRDefault="00D64CEA" w:rsidP="00D64CEA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SGRP</w:t>
            </w:r>
            <w:r w:rsidR="007D05B4" w:rsidRPr="007A5227">
              <w:rPr>
                <w:rFonts w:ascii="Arial" w:hAnsi="Arial"/>
                <w:noProof/>
              </w:rPr>
              <w:t xml:space="preserve"> </w: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 </w:instrTex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.DATA </w:instrText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separate"/>
            </w:r>
            <w:r w:rsidR="002B45BA">
              <w:rPr>
                <w:rFonts w:ascii="Arial" w:hAnsi="Arial"/>
                <w:noProof/>
              </w:rPr>
              <w:t>(Liti et al., 2009)</w:t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Pr="007A5227">
              <w:rPr>
                <w:rFonts w:ascii="Arial" w:hAnsi="Arial"/>
                <w:noProof/>
              </w:rPr>
              <w:t>,</w:t>
            </w:r>
          </w:p>
          <w:p w14:paraId="3C74BF55" w14:textId="1D871167" w:rsidR="00D2604A" w:rsidRPr="007A5227" w:rsidRDefault="00D64CEA" w:rsidP="00D64CEA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noProof/>
              </w:rPr>
              <w:t>Sanger Institute</w:t>
            </w:r>
          </w:p>
        </w:tc>
      </w:tr>
      <w:tr w:rsidR="003D7218" w:rsidRPr="007A5227" w14:paraId="7A32F2F7" w14:textId="77777777" w:rsidTr="003D7218">
        <w:trPr>
          <w:cantSplit/>
        </w:trPr>
        <w:tc>
          <w:tcPr>
            <w:tcW w:w="813" w:type="pct"/>
          </w:tcPr>
          <w:p w14:paraId="69145D22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BC187</w:t>
            </w:r>
          </w:p>
        </w:tc>
        <w:tc>
          <w:tcPr>
            <w:tcW w:w="789" w:type="pct"/>
          </w:tcPr>
          <w:p w14:paraId="4D45E167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</w:p>
        </w:tc>
        <w:tc>
          <w:tcPr>
            <w:tcW w:w="2652" w:type="pct"/>
          </w:tcPr>
          <w:p w14:paraId="0CE51685" w14:textId="77777777" w:rsidR="005121AB" w:rsidRPr="007A5227" w:rsidRDefault="005121A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TIMQYTLDVTSVSWVQDNTYQITIHVKGKENIDLNYLSSLKIIGVTGPKDTVQLYGYNENTYLIDNPTDFTATFEVYATQDVNSC</w:t>
            </w:r>
          </w:p>
        </w:tc>
        <w:tc>
          <w:tcPr>
            <w:tcW w:w="746" w:type="pct"/>
          </w:tcPr>
          <w:p w14:paraId="3A48B09E" w14:textId="1EFCACE4" w:rsidR="00D64CEA" w:rsidRPr="007A5227" w:rsidRDefault="00D64CEA" w:rsidP="00D64CEA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SGRP</w:t>
            </w:r>
            <w:r w:rsidR="007D05B4" w:rsidRPr="007A5227">
              <w:rPr>
                <w:rFonts w:ascii="Arial" w:hAnsi="Arial"/>
                <w:noProof/>
              </w:rPr>
              <w:t xml:space="preserve"> </w: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 </w:instrTex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.DATA </w:instrText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separate"/>
            </w:r>
            <w:r w:rsidR="002B45BA">
              <w:rPr>
                <w:rFonts w:ascii="Arial" w:hAnsi="Arial"/>
                <w:noProof/>
              </w:rPr>
              <w:t>(Liti et al., 2009)</w:t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Pr="007A5227">
              <w:rPr>
                <w:rFonts w:ascii="Arial" w:hAnsi="Arial"/>
                <w:noProof/>
              </w:rPr>
              <w:t>,</w:t>
            </w:r>
          </w:p>
          <w:p w14:paraId="4B9DA796" w14:textId="11AC7930" w:rsidR="005121AB" w:rsidRPr="007A5227" w:rsidRDefault="00D64CEA" w:rsidP="00D64CEA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noProof/>
              </w:rPr>
              <w:t>Sanger Institute</w:t>
            </w:r>
          </w:p>
        </w:tc>
      </w:tr>
      <w:tr w:rsidR="003D7218" w:rsidRPr="007A5227" w14:paraId="6C3DF355" w14:textId="77777777" w:rsidTr="003D7218">
        <w:trPr>
          <w:cantSplit/>
        </w:trPr>
        <w:tc>
          <w:tcPr>
            <w:tcW w:w="813" w:type="pct"/>
          </w:tcPr>
          <w:p w14:paraId="0F9FE6E5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DBVPG1106</w:t>
            </w:r>
          </w:p>
        </w:tc>
        <w:tc>
          <w:tcPr>
            <w:tcW w:w="789" w:type="pct"/>
          </w:tcPr>
          <w:p w14:paraId="046987BB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</w:p>
        </w:tc>
        <w:tc>
          <w:tcPr>
            <w:tcW w:w="2652" w:type="pct"/>
          </w:tcPr>
          <w:p w14:paraId="5F88CEAC" w14:textId="77777777" w:rsidR="005121AB" w:rsidRPr="007A5227" w:rsidRDefault="005121A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TIMQYTLDVTSVSWVQDNTYQITIHVKGKENIDLKYLWSLKIIGVTGPKGTVQLYGYNENTYLIDNPTDFTATFEVYATQDVNSC</w:t>
            </w:r>
          </w:p>
        </w:tc>
        <w:tc>
          <w:tcPr>
            <w:tcW w:w="746" w:type="pct"/>
          </w:tcPr>
          <w:p w14:paraId="64EFF5EC" w14:textId="78F88CDF" w:rsidR="00D64CEA" w:rsidRPr="007A5227" w:rsidRDefault="00D64CEA" w:rsidP="00D64CEA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SGRP</w:t>
            </w:r>
            <w:r w:rsidR="007D05B4" w:rsidRPr="007A5227">
              <w:rPr>
                <w:rFonts w:ascii="Arial" w:hAnsi="Arial"/>
                <w:noProof/>
              </w:rPr>
              <w:t xml:space="preserve"> </w: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 </w:instrTex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.DATA </w:instrText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separate"/>
            </w:r>
            <w:r w:rsidR="002B45BA">
              <w:rPr>
                <w:rFonts w:ascii="Arial" w:hAnsi="Arial"/>
                <w:noProof/>
              </w:rPr>
              <w:t>(Liti et al., 2009)</w:t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Pr="007A5227">
              <w:rPr>
                <w:rFonts w:ascii="Arial" w:hAnsi="Arial"/>
                <w:noProof/>
              </w:rPr>
              <w:t>,</w:t>
            </w:r>
          </w:p>
          <w:p w14:paraId="1E6D901A" w14:textId="64BA5D10" w:rsidR="005121AB" w:rsidRPr="007A5227" w:rsidRDefault="00D64CEA" w:rsidP="00D64CEA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noProof/>
              </w:rPr>
              <w:t>Sanger Institute</w:t>
            </w:r>
          </w:p>
        </w:tc>
      </w:tr>
      <w:tr w:rsidR="003D7218" w:rsidRPr="007A5227" w14:paraId="18F48BB1" w14:textId="77777777" w:rsidTr="003D7218">
        <w:trPr>
          <w:cantSplit/>
        </w:trPr>
        <w:tc>
          <w:tcPr>
            <w:tcW w:w="813" w:type="pct"/>
          </w:tcPr>
          <w:p w14:paraId="1FAD056F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lastRenderedPageBreak/>
              <w:t>DBVPG6765</w:t>
            </w:r>
          </w:p>
        </w:tc>
        <w:tc>
          <w:tcPr>
            <w:tcW w:w="789" w:type="pct"/>
          </w:tcPr>
          <w:p w14:paraId="4BB6290C" w14:textId="77777777" w:rsidR="005121AB" w:rsidRPr="007A5227" w:rsidRDefault="005121AB" w:rsidP="00076F27">
            <w:pPr>
              <w:spacing w:line="480" w:lineRule="auto"/>
              <w:jc w:val="both"/>
              <w:rPr>
                <w:rFonts w:ascii="Arial" w:hAnsi="Arial"/>
              </w:rPr>
            </w:pPr>
          </w:p>
        </w:tc>
        <w:tc>
          <w:tcPr>
            <w:tcW w:w="2652" w:type="pct"/>
          </w:tcPr>
          <w:p w14:paraId="26519444" w14:textId="77777777" w:rsidR="005121AB" w:rsidRPr="007A5227" w:rsidRDefault="005121AB" w:rsidP="00076F27">
            <w:pPr>
              <w:spacing w:line="480" w:lineRule="auto"/>
              <w:jc w:val="both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TIMQYTLDVTSVSWVQDNTYQITIHVKGKENIDLNYLWSLKIIGVTGPKGTVQLHSYNENTYLIDNPTDFTATFEVYATQDVNSCQVWMPDFQIQFEYLQDSAAQYASSWKWGTTSFNLSTGCNNYDNQGHSQTDFP</w:t>
            </w:r>
          </w:p>
        </w:tc>
        <w:tc>
          <w:tcPr>
            <w:tcW w:w="746" w:type="pct"/>
          </w:tcPr>
          <w:p w14:paraId="446FF00B" w14:textId="4FACFF77" w:rsidR="00D64CEA" w:rsidRPr="007A5227" w:rsidRDefault="00D64CEA" w:rsidP="00D64CEA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SGRP</w:t>
            </w:r>
            <w:r w:rsidR="007D05B4" w:rsidRPr="007A5227">
              <w:rPr>
                <w:rFonts w:ascii="Arial" w:hAnsi="Arial"/>
                <w:noProof/>
              </w:rPr>
              <w:t xml:space="preserve"> </w: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 </w:instrTex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.DATA </w:instrText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separate"/>
            </w:r>
            <w:r w:rsidR="002B45BA">
              <w:rPr>
                <w:rFonts w:ascii="Arial" w:hAnsi="Arial"/>
                <w:noProof/>
              </w:rPr>
              <w:t>(Liti et al., 2009)</w:t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Pr="007A5227">
              <w:rPr>
                <w:rFonts w:ascii="Arial" w:hAnsi="Arial"/>
                <w:noProof/>
              </w:rPr>
              <w:t>,</w:t>
            </w:r>
          </w:p>
          <w:p w14:paraId="22B1C58E" w14:textId="1558C139" w:rsidR="005121AB" w:rsidRPr="007A5227" w:rsidRDefault="00D64CEA" w:rsidP="00D64CEA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noProof/>
              </w:rPr>
              <w:t>Sanger Institute</w:t>
            </w:r>
          </w:p>
        </w:tc>
      </w:tr>
      <w:tr w:rsidR="003D7218" w:rsidRPr="007A5227" w14:paraId="677E1149" w14:textId="77777777" w:rsidTr="003D7218">
        <w:trPr>
          <w:cantSplit/>
        </w:trPr>
        <w:tc>
          <w:tcPr>
            <w:tcW w:w="813" w:type="pct"/>
          </w:tcPr>
          <w:p w14:paraId="789FB421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DBVPG6040</w:t>
            </w:r>
          </w:p>
        </w:tc>
        <w:tc>
          <w:tcPr>
            <w:tcW w:w="789" w:type="pct"/>
          </w:tcPr>
          <w:p w14:paraId="21CE43FC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</w:p>
        </w:tc>
        <w:tc>
          <w:tcPr>
            <w:tcW w:w="2652" w:type="pct"/>
          </w:tcPr>
          <w:p w14:paraId="0112E6E7" w14:textId="77777777" w:rsidR="005121AB" w:rsidRPr="007A5227" w:rsidRDefault="005121A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TIMQYTLDVTSVSWVQDNTYQITIHVKGKENIDLNYLSSLKIIGVTGPKDTVQLYGCNENTYLIDNPTDFTATFEVYATPDVNSCQVWMPNFQIQFEYLQDSAAQYASSWKWGTTSFALSTGCNNYDDQGYSQTDFP</w:t>
            </w:r>
          </w:p>
        </w:tc>
        <w:tc>
          <w:tcPr>
            <w:tcW w:w="746" w:type="pct"/>
          </w:tcPr>
          <w:p w14:paraId="60C19088" w14:textId="6717FB89" w:rsidR="00D64CEA" w:rsidRPr="007A5227" w:rsidRDefault="00D64CEA" w:rsidP="00D64CEA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SGRP</w:t>
            </w:r>
            <w:r w:rsidR="007D05B4" w:rsidRPr="007A5227">
              <w:rPr>
                <w:rFonts w:ascii="Arial" w:hAnsi="Arial"/>
                <w:noProof/>
              </w:rPr>
              <w:t xml:space="preserve"> </w: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 </w:instrTex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.DATA </w:instrText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separate"/>
            </w:r>
            <w:r w:rsidR="002B45BA">
              <w:rPr>
                <w:rFonts w:ascii="Arial" w:hAnsi="Arial"/>
                <w:noProof/>
              </w:rPr>
              <w:t>(Liti et al., 2009)</w:t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Pr="007A5227">
              <w:rPr>
                <w:rFonts w:ascii="Arial" w:hAnsi="Arial"/>
                <w:noProof/>
              </w:rPr>
              <w:t>,</w:t>
            </w:r>
          </w:p>
          <w:p w14:paraId="4D30E2EA" w14:textId="7CD289D1" w:rsidR="005121AB" w:rsidRPr="007A5227" w:rsidRDefault="00D64CEA" w:rsidP="00D64CEA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noProof/>
              </w:rPr>
              <w:t>Sanger Institute</w:t>
            </w:r>
          </w:p>
        </w:tc>
      </w:tr>
      <w:tr w:rsidR="003D7218" w:rsidRPr="007A5227" w14:paraId="0586C7B3" w14:textId="77777777" w:rsidTr="003D7218">
        <w:trPr>
          <w:cantSplit/>
        </w:trPr>
        <w:tc>
          <w:tcPr>
            <w:tcW w:w="813" w:type="pct"/>
          </w:tcPr>
          <w:p w14:paraId="6A6A007F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DBVPG1788</w:t>
            </w:r>
          </w:p>
        </w:tc>
        <w:tc>
          <w:tcPr>
            <w:tcW w:w="789" w:type="pct"/>
          </w:tcPr>
          <w:p w14:paraId="7FA20650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</w:p>
        </w:tc>
        <w:tc>
          <w:tcPr>
            <w:tcW w:w="2652" w:type="pct"/>
          </w:tcPr>
          <w:p w14:paraId="05D926C6" w14:textId="77777777" w:rsidR="005121AB" w:rsidRPr="007A5227" w:rsidRDefault="005121A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TIMQYTLDVTSVSWVQDNTYQITIHVKGKENIDLKYLWSLKIIGVTGPKGTVQLYGYNENTYLIDNPTDFTATFEVYATQDVNSCQVWMPNFQIQFEYLQGSAAQYASSWKWGTTSFDLSTGCNNYDNQGHSQTDFP</w:t>
            </w:r>
          </w:p>
        </w:tc>
        <w:tc>
          <w:tcPr>
            <w:tcW w:w="746" w:type="pct"/>
          </w:tcPr>
          <w:p w14:paraId="6C71E849" w14:textId="7D814280" w:rsidR="00675C94" w:rsidRPr="007A5227" w:rsidRDefault="00675C94" w:rsidP="00675C94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SGRP</w:t>
            </w:r>
            <w:r w:rsidR="007D05B4" w:rsidRPr="007A5227">
              <w:rPr>
                <w:rFonts w:ascii="Arial" w:hAnsi="Arial"/>
                <w:noProof/>
              </w:rPr>
              <w:t xml:space="preserve"> </w: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 </w:instrTex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.DATA </w:instrText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separate"/>
            </w:r>
            <w:r w:rsidR="002B45BA">
              <w:rPr>
                <w:rFonts w:ascii="Arial" w:hAnsi="Arial"/>
                <w:noProof/>
              </w:rPr>
              <w:t>(Liti et al., 2009)</w:t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Pr="007A5227">
              <w:rPr>
                <w:rFonts w:ascii="Arial" w:hAnsi="Arial"/>
                <w:noProof/>
              </w:rPr>
              <w:t>,</w:t>
            </w:r>
          </w:p>
          <w:p w14:paraId="76B12935" w14:textId="68E927F0" w:rsidR="005121AB" w:rsidRPr="007A5227" w:rsidRDefault="00675C94" w:rsidP="00675C94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noProof/>
              </w:rPr>
              <w:t>Sanger Institute</w:t>
            </w:r>
          </w:p>
        </w:tc>
      </w:tr>
      <w:tr w:rsidR="003D7218" w:rsidRPr="007A5227" w14:paraId="4FC49D7D" w14:textId="77777777" w:rsidTr="003D7218">
        <w:trPr>
          <w:cantSplit/>
        </w:trPr>
        <w:tc>
          <w:tcPr>
            <w:tcW w:w="813" w:type="pct"/>
          </w:tcPr>
          <w:p w14:paraId="1EA7D1CE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UWOPS03_461.4</w:t>
            </w:r>
          </w:p>
        </w:tc>
        <w:tc>
          <w:tcPr>
            <w:tcW w:w="789" w:type="pct"/>
          </w:tcPr>
          <w:p w14:paraId="27289305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</w:p>
        </w:tc>
        <w:tc>
          <w:tcPr>
            <w:tcW w:w="2652" w:type="pct"/>
          </w:tcPr>
          <w:p w14:paraId="5A9CEFB8" w14:textId="77777777" w:rsidR="005121AB" w:rsidRPr="007A5227" w:rsidRDefault="005121A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KENIDLKYLWSLKIIGVTGPKGTVQLYGYNENTYLIDNPTDFTATFEVYATQDVNSCQVWMPNFQIQFEYLQGSAAQYASSWKWGTTSFDLSTGCNNYDNQGHSQTDFP</w:t>
            </w:r>
          </w:p>
        </w:tc>
        <w:tc>
          <w:tcPr>
            <w:tcW w:w="746" w:type="pct"/>
          </w:tcPr>
          <w:p w14:paraId="553FE37D" w14:textId="2E0E2755" w:rsidR="00675C94" w:rsidRPr="007A5227" w:rsidRDefault="00675C94" w:rsidP="00675C94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SGRP</w:t>
            </w:r>
            <w:r w:rsidR="007D05B4" w:rsidRPr="007A5227">
              <w:rPr>
                <w:rFonts w:ascii="Arial" w:hAnsi="Arial"/>
                <w:noProof/>
              </w:rPr>
              <w:t xml:space="preserve"> </w: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 </w:instrTex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.DATA </w:instrText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separate"/>
            </w:r>
            <w:r w:rsidR="002B45BA">
              <w:rPr>
                <w:rFonts w:ascii="Arial" w:hAnsi="Arial"/>
                <w:noProof/>
              </w:rPr>
              <w:t>(Liti et al., 2009)</w:t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Pr="007A5227">
              <w:rPr>
                <w:rFonts w:ascii="Arial" w:hAnsi="Arial"/>
                <w:noProof/>
              </w:rPr>
              <w:t>,</w:t>
            </w:r>
          </w:p>
          <w:p w14:paraId="51A55BEE" w14:textId="0F071BB0" w:rsidR="005121AB" w:rsidRPr="007A5227" w:rsidRDefault="00675C94" w:rsidP="00675C94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noProof/>
              </w:rPr>
              <w:t>Sanger Institute</w:t>
            </w:r>
          </w:p>
        </w:tc>
      </w:tr>
      <w:tr w:rsidR="003D7218" w:rsidRPr="007A5227" w14:paraId="342E6A91" w14:textId="77777777" w:rsidTr="003D7218">
        <w:trPr>
          <w:cantSplit/>
        </w:trPr>
        <w:tc>
          <w:tcPr>
            <w:tcW w:w="813" w:type="pct"/>
          </w:tcPr>
          <w:p w14:paraId="44DAB10E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UWOPS05_217.3</w:t>
            </w:r>
          </w:p>
        </w:tc>
        <w:tc>
          <w:tcPr>
            <w:tcW w:w="789" w:type="pct"/>
          </w:tcPr>
          <w:p w14:paraId="14C74E77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</w:p>
        </w:tc>
        <w:tc>
          <w:tcPr>
            <w:tcW w:w="2652" w:type="pct"/>
          </w:tcPr>
          <w:p w14:paraId="3D19DFAE" w14:textId="77777777" w:rsidR="005121AB" w:rsidRPr="007A5227" w:rsidRDefault="005121A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KENIDLKYLWSLKIIGVTGPKGTVQLYGYNENTYLIDNPTDFTATFEVYATQDVNSCQVWMPNFQIQFEYLQGSAAQYASSWKWGTTSFDLSTGCNNYDNQGHSQTDFP</w:t>
            </w:r>
          </w:p>
        </w:tc>
        <w:tc>
          <w:tcPr>
            <w:tcW w:w="746" w:type="pct"/>
          </w:tcPr>
          <w:p w14:paraId="76D1A099" w14:textId="1C109473" w:rsidR="00675C94" w:rsidRPr="007A5227" w:rsidRDefault="00675C94" w:rsidP="00675C94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SGRP</w:t>
            </w:r>
            <w:r w:rsidR="007D05B4" w:rsidRPr="007A5227">
              <w:rPr>
                <w:rFonts w:ascii="Arial" w:hAnsi="Arial"/>
                <w:noProof/>
              </w:rPr>
              <w:t xml:space="preserve"> </w: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 </w:instrTex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.DATA </w:instrText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separate"/>
            </w:r>
            <w:r w:rsidR="002B45BA">
              <w:rPr>
                <w:rFonts w:ascii="Arial" w:hAnsi="Arial"/>
                <w:noProof/>
              </w:rPr>
              <w:t>(Liti et al., 2009)</w:t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Pr="007A5227">
              <w:rPr>
                <w:rFonts w:ascii="Arial" w:hAnsi="Arial"/>
                <w:noProof/>
              </w:rPr>
              <w:t>,</w:t>
            </w:r>
          </w:p>
          <w:p w14:paraId="24A6F5BF" w14:textId="630B029E" w:rsidR="005121AB" w:rsidRPr="007A5227" w:rsidRDefault="00675C94" w:rsidP="00675C94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noProof/>
              </w:rPr>
              <w:t>Sanger Institute</w:t>
            </w:r>
          </w:p>
        </w:tc>
      </w:tr>
      <w:tr w:rsidR="003D7218" w:rsidRPr="007A5227" w14:paraId="00151568" w14:textId="77777777" w:rsidTr="003D7218">
        <w:trPr>
          <w:cantSplit/>
        </w:trPr>
        <w:tc>
          <w:tcPr>
            <w:tcW w:w="813" w:type="pct"/>
          </w:tcPr>
          <w:p w14:paraId="73BB0FC5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lastRenderedPageBreak/>
              <w:t>UWOPS05_227.2</w:t>
            </w:r>
          </w:p>
        </w:tc>
        <w:tc>
          <w:tcPr>
            <w:tcW w:w="789" w:type="pct"/>
          </w:tcPr>
          <w:p w14:paraId="6A58E343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</w:p>
        </w:tc>
        <w:tc>
          <w:tcPr>
            <w:tcW w:w="2652" w:type="pct"/>
          </w:tcPr>
          <w:p w14:paraId="6F13745A" w14:textId="77777777" w:rsidR="005121AB" w:rsidRPr="007A5227" w:rsidRDefault="005121A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KENIDLKYLWSLKIIGVTGPKGTVQLYGYNENTYLIDNPTDFTATFEVYATQDVNSCQVWMPNFQIQFEYLQGSAAQYASTWKWGTTSFDLSTGCNNYDNQGHSQTDFP</w:t>
            </w:r>
          </w:p>
        </w:tc>
        <w:tc>
          <w:tcPr>
            <w:tcW w:w="746" w:type="pct"/>
          </w:tcPr>
          <w:p w14:paraId="49B0E2B9" w14:textId="79EC9CB6" w:rsidR="00675C94" w:rsidRPr="007A5227" w:rsidRDefault="00675C94" w:rsidP="00675C94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SGRP</w:t>
            </w:r>
            <w:r w:rsidR="007D05B4" w:rsidRPr="007A5227">
              <w:rPr>
                <w:rFonts w:ascii="Arial" w:hAnsi="Arial"/>
                <w:noProof/>
              </w:rPr>
              <w:t xml:space="preserve"> </w: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 </w:instrTex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.DATA </w:instrText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separate"/>
            </w:r>
            <w:r w:rsidR="002B45BA">
              <w:rPr>
                <w:rFonts w:ascii="Arial" w:hAnsi="Arial"/>
                <w:noProof/>
              </w:rPr>
              <w:t>(Liti et al., 2009)</w:t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Pr="007A5227">
              <w:rPr>
                <w:rFonts w:ascii="Arial" w:hAnsi="Arial"/>
                <w:noProof/>
              </w:rPr>
              <w:t>,</w:t>
            </w:r>
          </w:p>
          <w:p w14:paraId="586399EE" w14:textId="21F6AE19" w:rsidR="005121AB" w:rsidRPr="007A5227" w:rsidRDefault="00675C94" w:rsidP="00675C94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noProof/>
              </w:rPr>
              <w:t>Sanger Institute</w:t>
            </w:r>
          </w:p>
        </w:tc>
      </w:tr>
      <w:tr w:rsidR="003D7218" w:rsidRPr="007A5227" w14:paraId="601E5DFF" w14:textId="77777777" w:rsidTr="003D7218">
        <w:trPr>
          <w:cantSplit/>
        </w:trPr>
        <w:tc>
          <w:tcPr>
            <w:tcW w:w="813" w:type="pct"/>
          </w:tcPr>
          <w:p w14:paraId="43E2F75F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K11</w:t>
            </w:r>
          </w:p>
        </w:tc>
        <w:tc>
          <w:tcPr>
            <w:tcW w:w="789" w:type="pct"/>
          </w:tcPr>
          <w:p w14:paraId="7538C104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</w:p>
        </w:tc>
        <w:tc>
          <w:tcPr>
            <w:tcW w:w="2652" w:type="pct"/>
          </w:tcPr>
          <w:p w14:paraId="1D51A533" w14:textId="77777777" w:rsidR="005121AB" w:rsidRPr="007A5227" w:rsidRDefault="005121A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EENIDLKYLSSLKIIGVTGPKDTVQLYGYHENTYLIDNPIDFVRCSENTHLIDNPTDFTATFEVYATQDVN</w:t>
            </w:r>
          </w:p>
        </w:tc>
        <w:tc>
          <w:tcPr>
            <w:tcW w:w="746" w:type="pct"/>
          </w:tcPr>
          <w:p w14:paraId="7E1211C3" w14:textId="256E373F" w:rsidR="00675C94" w:rsidRPr="007A5227" w:rsidRDefault="00675C94" w:rsidP="00675C94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SGRP</w:t>
            </w:r>
            <w:r w:rsidR="007D05B4" w:rsidRPr="007A5227">
              <w:rPr>
                <w:rFonts w:ascii="Arial" w:hAnsi="Arial"/>
                <w:noProof/>
              </w:rPr>
              <w:t xml:space="preserve"> </w: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 </w:instrTex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.DATA </w:instrText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separate"/>
            </w:r>
            <w:r w:rsidR="002B45BA">
              <w:rPr>
                <w:rFonts w:ascii="Arial" w:hAnsi="Arial"/>
                <w:noProof/>
              </w:rPr>
              <w:t>(Liti et al., 2009)</w:t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Pr="007A5227">
              <w:rPr>
                <w:rFonts w:ascii="Arial" w:hAnsi="Arial"/>
                <w:noProof/>
              </w:rPr>
              <w:t>,</w:t>
            </w:r>
          </w:p>
          <w:p w14:paraId="603B5AFC" w14:textId="16405FAD" w:rsidR="005121AB" w:rsidRPr="007A5227" w:rsidRDefault="00675C94" w:rsidP="00675C94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noProof/>
              </w:rPr>
              <w:t>Sanger Institute</w:t>
            </w:r>
          </w:p>
        </w:tc>
      </w:tr>
      <w:tr w:rsidR="003D7218" w:rsidRPr="007A5227" w14:paraId="59E71E90" w14:textId="77777777" w:rsidTr="003D7218">
        <w:trPr>
          <w:cantSplit/>
        </w:trPr>
        <w:tc>
          <w:tcPr>
            <w:tcW w:w="813" w:type="pct"/>
          </w:tcPr>
          <w:p w14:paraId="0808E16C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Y9</w:t>
            </w:r>
          </w:p>
        </w:tc>
        <w:tc>
          <w:tcPr>
            <w:tcW w:w="789" w:type="pct"/>
          </w:tcPr>
          <w:p w14:paraId="57BCA148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</w:p>
        </w:tc>
        <w:tc>
          <w:tcPr>
            <w:tcW w:w="2652" w:type="pct"/>
          </w:tcPr>
          <w:p w14:paraId="7A843812" w14:textId="77777777" w:rsidR="005121AB" w:rsidRPr="007A5227" w:rsidRDefault="005121A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EENIDLKYLWSLKIIGVTGPKDTVQLYGYDEDTDWIDNPLVSRCDENTHLIDNPTDFTATFEVYA</w:t>
            </w:r>
          </w:p>
        </w:tc>
        <w:tc>
          <w:tcPr>
            <w:tcW w:w="746" w:type="pct"/>
          </w:tcPr>
          <w:p w14:paraId="1594618C" w14:textId="52FEFE07" w:rsidR="00675C94" w:rsidRPr="007A5227" w:rsidRDefault="00675C94" w:rsidP="00675C94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SGRP</w:t>
            </w:r>
            <w:r w:rsidR="007D05B4" w:rsidRPr="007A5227">
              <w:rPr>
                <w:rFonts w:ascii="Arial" w:hAnsi="Arial"/>
                <w:noProof/>
              </w:rPr>
              <w:t xml:space="preserve"> </w: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 </w:instrTex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.DATA </w:instrText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separate"/>
            </w:r>
            <w:r w:rsidR="002B45BA">
              <w:rPr>
                <w:rFonts w:ascii="Arial" w:hAnsi="Arial"/>
                <w:noProof/>
              </w:rPr>
              <w:t>(Liti et al., 2009)</w:t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Pr="007A5227">
              <w:rPr>
                <w:rFonts w:ascii="Arial" w:hAnsi="Arial"/>
                <w:noProof/>
              </w:rPr>
              <w:t>,</w:t>
            </w:r>
          </w:p>
          <w:p w14:paraId="3D68007A" w14:textId="786F045C" w:rsidR="005121AB" w:rsidRPr="007A5227" w:rsidRDefault="00675C94" w:rsidP="00675C94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noProof/>
              </w:rPr>
              <w:t>Sanger Institute</w:t>
            </w:r>
          </w:p>
        </w:tc>
      </w:tr>
      <w:tr w:rsidR="003D7218" w:rsidRPr="007A5227" w14:paraId="631E2573" w14:textId="77777777" w:rsidTr="003D7218">
        <w:trPr>
          <w:cantSplit/>
        </w:trPr>
        <w:tc>
          <w:tcPr>
            <w:tcW w:w="813" w:type="pct"/>
          </w:tcPr>
          <w:p w14:paraId="128C56C7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Y12</w:t>
            </w:r>
          </w:p>
        </w:tc>
        <w:tc>
          <w:tcPr>
            <w:tcW w:w="789" w:type="pct"/>
          </w:tcPr>
          <w:p w14:paraId="2CE9C951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</w:p>
        </w:tc>
        <w:tc>
          <w:tcPr>
            <w:tcW w:w="2652" w:type="pct"/>
          </w:tcPr>
          <w:p w14:paraId="1FDCE4AC" w14:textId="77777777" w:rsidR="005121AB" w:rsidRPr="007A5227" w:rsidRDefault="005121A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EENIDLKYLWSLKIIGVTGPKDTVQLYGYDEDTDWIDNPLVSRCDENTHLIDNPTDFTATFEVYATQDVNS</w:t>
            </w:r>
          </w:p>
        </w:tc>
        <w:tc>
          <w:tcPr>
            <w:tcW w:w="746" w:type="pct"/>
          </w:tcPr>
          <w:p w14:paraId="6BB1F8E0" w14:textId="2001AEC1" w:rsidR="00675C94" w:rsidRPr="007A5227" w:rsidRDefault="00675C94" w:rsidP="00675C94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SGRP</w:t>
            </w:r>
            <w:r w:rsidR="007D05B4" w:rsidRPr="007A5227">
              <w:rPr>
                <w:rFonts w:ascii="Arial" w:hAnsi="Arial"/>
                <w:noProof/>
              </w:rPr>
              <w:t xml:space="preserve"> </w: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 </w:instrTex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.DATA </w:instrText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separate"/>
            </w:r>
            <w:r w:rsidR="002B45BA">
              <w:rPr>
                <w:rFonts w:ascii="Arial" w:hAnsi="Arial"/>
                <w:noProof/>
              </w:rPr>
              <w:t>(Liti et al., 2009)</w:t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Pr="007A5227">
              <w:rPr>
                <w:rFonts w:ascii="Arial" w:hAnsi="Arial"/>
                <w:noProof/>
              </w:rPr>
              <w:t>,</w:t>
            </w:r>
          </w:p>
          <w:p w14:paraId="783D4F75" w14:textId="25A5A801" w:rsidR="005121AB" w:rsidRPr="007A5227" w:rsidRDefault="00675C94" w:rsidP="00675C94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noProof/>
              </w:rPr>
              <w:t>Sanger Institute</w:t>
            </w:r>
          </w:p>
        </w:tc>
      </w:tr>
      <w:tr w:rsidR="003D7218" w:rsidRPr="007A5227" w14:paraId="6CD63718" w14:textId="77777777" w:rsidTr="003D7218">
        <w:trPr>
          <w:cantSplit/>
        </w:trPr>
        <w:tc>
          <w:tcPr>
            <w:tcW w:w="813" w:type="pct"/>
          </w:tcPr>
          <w:p w14:paraId="168FA6FD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YPS606</w:t>
            </w:r>
          </w:p>
        </w:tc>
        <w:tc>
          <w:tcPr>
            <w:tcW w:w="789" w:type="pct"/>
          </w:tcPr>
          <w:p w14:paraId="2005F534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</w:p>
        </w:tc>
        <w:tc>
          <w:tcPr>
            <w:tcW w:w="2652" w:type="pct"/>
          </w:tcPr>
          <w:p w14:paraId="1F9C95B3" w14:textId="77777777" w:rsidR="005121AB" w:rsidRPr="007A5227" w:rsidRDefault="005121A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DQQNIMQYTLDVTSVSWVQDNTYQITIHVKGKENIDLKYLWSLKIIGVTGPKGTVQLYGYNENTYLIDNPTDFTATFEVYATQDVNSCQVWMPNFQIQFEYLQGSAAQYASSWKWGTTSFDLSTGCNNYDNQGHSQTDFP</w:t>
            </w:r>
          </w:p>
        </w:tc>
        <w:tc>
          <w:tcPr>
            <w:tcW w:w="746" w:type="pct"/>
          </w:tcPr>
          <w:p w14:paraId="10C4061E" w14:textId="53DE9309" w:rsidR="00675C94" w:rsidRPr="007A5227" w:rsidRDefault="00675C94" w:rsidP="00675C94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SGRP</w:t>
            </w:r>
            <w:r w:rsidR="007D05B4" w:rsidRPr="007A5227">
              <w:rPr>
                <w:rFonts w:ascii="Arial" w:hAnsi="Arial"/>
                <w:noProof/>
              </w:rPr>
              <w:t xml:space="preserve"> </w: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 </w:instrTex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.DATA </w:instrText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separate"/>
            </w:r>
            <w:r w:rsidR="002B45BA">
              <w:rPr>
                <w:rFonts w:ascii="Arial" w:hAnsi="Arial"/>
                <w:noProof/>
              </w:rPr>
              <w:t>(Liti et al., 2009)</w:t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Pr="007A5227">
              <w:rPr>
                <w:rFonts w:ascii="Arial" w:hAnsi="Arial"/>
                <w:noProof/>
              </w:rPr>
              <w:t>,</w:t>
            </w:r>
          </w:p>
          <w:p w14:paraId="5527A448" w14:textId="4B2B6B03" w:rsidR="005121AB" w:rsidRPr="007A5227" w:rsidRDefault="00675C94" w:rsidP="00675C94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noProof/>
              </w:rPr>
              <w:t>Sanger Institute</w:t>
            </w:r>
          </w:p>
        </w:tc>
      </w:tr>
      <w:tr w:rsidR="003D7218" w:rsidRPr="007A5227" w14:paraId="4F32F77F" w14:textId="77777777" w:rsidTr="003D7218">
        <w:trPr>
          <w:cantSplit/>
        </w:trPr>
        <w:tc>
          <w:tcPr>
            <w:tcW w:w="813" w:type="pct"/>
          </w:tcPr>
          <w:p w14:paraId="710C84DC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lastRenderedPageBreak/>
              <w:t>YPS128</w:t>
            </w:r>
          </w:p>
        </w:tc>
        <w:tc>
          <w:tcPr>
            <w:tcW w:w="789" w:type="pct"/>
          </w:tcPr>
          <w:p w14:paraId="0851D08E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</w:p>
        </w:tc>
        <w:tc>
          <w:tcPr>
            <w:tcW w:w="2652" w:type="pct"/>
          </w:tcPr>
          <w:p w14:paraId="45BA88F7" w14:textId="77777777" w:rsidR="005121AB" w:rsidRPr="007A5227" w:rsidRDefault="005121A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DQQNIMQYTLDVTSVSWVQDNTYQITIHVKGKENIDLKYLWSLKIIGVTGPKGTVQLYGYNENTYLIDNPTDFTATFEVYATQDVNSCQVWMPNFQIQFEYLQGSAAQYASSWKWGTTSFDLSTGCNNYDNQGHSQTDFP</w:t>
            </w:r>
          </w:p>
        </w:tc>
        <w:tc>
          <w:tcPr>
            <w:tcW w:w="746" w:type="pct"/>
          </w:tcPr>
          <w:p w14:paraId="53B8D4B9" w14:textId="3841847F" w:rsidR="00675C94" w:rsidRPr="007A5227" w:rsidRDefault="00675C94" w:rsidP="00675C94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SGRP</w:t>
            </w:r>
            <w:r w:rsidR="007D05B4" w:rsidRPr="007A5227">
              <w:rPr>
                <w:rFonts w:ascii="Arial" w:hAnsi="Arial"/>
                <w:noProof/>
              </w:rPr>
              <w:t xml:space="preserve"> </w: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 </w:instrTex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.DATA </w:instrText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separate"/>
            </w:r>
            <w:r w:rsidR="002B45BA">
              <w:rPr>
                <w:rFonts w:ascii="Arial" w:hAnsi="Arial"/>
                <w:noProof/>
              </w:rPr>
              <w:t>(Liti et al., 2009)</w:t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Pr="007A5227">
              <w:rPr>
                <w:rFonts w:ascii="Arial" w:hAnsi="Arial"/>
                <w:noProof/>
              </w:rPr>
              <w:t>,</w:t>
            </w:r>
          </w:p>
          <w:p w14:paraId="20253A1C" w14:textId="74C59A44" w:rsidR="005121AB" w:rsidRPr="007A5227" w:rsidRDefault="00675C94" w:rsidP="00675C94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noProof/>
              </w:rPr>
              <w:t>Sanger Institute</w:t>
            </w:r>
          </w:p>
        </w:tc>
      </w:tr>
      <w:tr w:rsidR="003D7218" w:rsidRPr="007A5227" w14:paraId="73B705C2" w14:textId="77777777" w:rsidTr="003D7218">
        <w:trPr>
          <w:cantSplit/>
        </w:trPr>
        <w:tc>
          <w:tcPr>
            <w:tcW w:w="813" w:type="pct"/>
          </w:tcPr>
          <w:p w14:paraId="714DAD3C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NCYC110</w:t>
            </w:r>
          </w:p>
        </w:tc>
        <w:tc>
          <w:tcPr>
            <w:tcW w:w="789" w:type="pct"/>
          </w:tcPr>
          <w:p w14:paraId="4BFBB86E" w14:textId="77777777" w:rsidR="005121AB" w:rsidRPr="007A5227" w:rsidRDefault="005121AB" w:rsidP="00076F27">
            <w:pPr>
              <w:spacing w:line="480" w:lineRule="auto"/>
              <w:rPr>
                <w:rFonts w:ascii="Arial" w:hAnsi="Arial"/>
              </w:rPr>
            </w:pPr>
          </w:p>
        </w:tc>
        <w:tc>
          <w:tcPr>
            <w:tcW w:w="2652" w:type="pct"/>
          </w:tcPr>
          <w:p w14:paraId="12DF2184" w14:textId="77777777" w:rsidR="005121AB" w:rsidRPr="007A5227" w:rsidRDefault="005121A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DQQNIMEYTLDVTSVSWVQDNTYQITVHVKGKENIDLKYLWSLKIIGVTGPKGTVQLYGYNENTYLIDNPTDFTATFEVYATQDVNSCQVWMPNFQIQFEYLQGSAAQYASSWKWGTTSFDLSTGCNNYDNQGHSQTDFP</w:t>
            </w:r>
          </w:p>
        </w:tc>
        <w:tc>
          <w:tcPr>
            <w:tcW w:w="746" w:type="pct"/>
          </w:tcPr>
          <w:p w14:paraId="035A927C" w14:textId="6491C2F3" w:rsidR="005E6916" w:rsidRPr="007A5227" w:rsidRDefault="005E6916" w:rsidP="005E6916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SGRP</w:t>
            </w:r>
            <w:r w:rsidR="007D05B4" w:rsidRPr="007A5227">
              <w:rPr>
                <w:rFonts w:ascii="Arial" w:hAnsi="Arial"/>
                <w:noProof/>
              </w:rPr>
              <w:t xml:space="preserve"> </w: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 </w:instrTex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.DATA </w:instrText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separate"/>
            </w:r>
            <w:r w:rsidR="002B45BA">
              <w:rPr>
                <w:rFonts w:ascii="Arial" w:hAnsi="Arial"/>
                <w:noProof/>
              </w:rPr>
              <w:t>(Liti et al., 2009)</w:t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Pr="007A5227">
              <w:rPr>
                <w:rFonts w:ascii="Arial" w:hAnsi="Arial"/>
                <w:noProof/>
              </w:rPr>
              <w:t>,</w:t>
            </w:r>
          </w:p>
          <w:p w14:paraId="1515785B" w14:textId="44B243FD" w:rsidR="005121AB" w:rsidRPr="007A5227" w:rsidRDefault="005E6916" w:rsidP="005E6916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  <w:noProof/>
              </w:rPr>
              <w:t>Sanger Institute</w:t>
            </w:r>
          </w:p>
        </w:tc>
      </w:tr>
      <w:tr w:rsidR="003D7218" w:rsidRPr="007A5227" w14:paraId="7C0A7576" w14:textId="77777777" w:rsidTr="003D7218">
        <w:trPr>
          <w:cantSplit/>
        </w:trPr>
        <w:tc>
          <w:tcPr>
            <w:tcW w:w="813" w:type="pct"/>
          </w:tcPr>
          <w:p w14:paraId="4FE0C60D" w14:textId="581482AA" w:rsidR="00B41162" w:rsidRPr="007A5227" w:rsidRDefault="000C2099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Y10</w:t>
            </w:r>
          </w:p>
        </w:tc>
        <w:tc>
          <w:tcPr>
            <w:tcW w:w="789" w:type="pct"/>
          </w:tcPr>
          <w:p w14:paraId="7D1AB683" w14:textId="13580237" w:rsidR="00B41162" w:rsidRPr="007A5227" w:rsidRDefault="00B45292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PRJNA60201</w:t>
            </w:r>
            <w:r w:rsidRPr="007A5227">
              <w:rPr>
                <w:rFonts w:ascii="Arial" w:hAnsi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04D8BEF9" w14:textId="54801DA0" w:rsidR="00B41162" w:rsidRPr="007A5227" w:rsidRDefault="00802A58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EENIDLKYLWSLKIIGVTGPKDTVQLYGYDEDTDWIDNPLVSRCDENTHLIDNPTDFTATFEVYATQDVNSCQVWMPNFQIQFEYLQGSAAQYASSWKWGTTSFDLSTGCNNYDNQGHSQTDFP</w:t>
            </w:r>
          </w:p>
        </w:tc>
        <w:tc>
          <w:tcPr>
            <w:tcW w:w="746" w:type="pct"/>
          </w:tcPr>
          <w:p w14:paraId="0A2301D8" w14:textId="536095D5" w:rsidR="00B41162" w:rsidRPr="007A5227" w:rsidRDefault="00995BCF" w:rsidP="006147A9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NCBI</w:t>
            </w:r>
          </w:p>
        </w:tc>
      </w:tr>
      <w:tr w:rsidR="003D7218" w:rsidRPr="007A5227" w14:paraId="47BE5B20" w14:textId="77777777" w:rsidTr="003D7218">
        <w:trPr>
          <w:cantSplit/>
        </w:trPr>
        <w:tc>
          <w:tcPr>
            <w:tcW w:w="813" w:type="pct"/>
          </w:tcPr>
          <w:p w14:paraId="5507701B" w14:textId="25E5AAF8" w:rsidR="00B41162" w:rsidRPr="007A5227" w:rsidRDefault="000C2099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YJSH1</w:t>
            </w:r>
          </w:p>
        </w:tc>
        <w:tc>
          <w:tcPr>
            <w:tcW w:w="789" w:type="pct"/>
          </w:tcPr>
          <w:p w14:paraId="1964A2B0" w14:textId="671F2583" w:rsidR="00B41162" w:rsidRPr="007A5227" w:rsidRDefault="00AB2F89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PRJNA72403</w:t>
            </w:r>
            <w:r w:rsidR="004A5D02" w:rsidRPr="007A5227">
              <w:rPr>
                <w:rFonts w:ascii="Arial" w:hAnsi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44C1FC79" w14:textId="6DD46DF0" w:rsidR="00B41162" w:rsidRPr="007A5227" w:rsidRDefault="00C7416D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EENIDLKYLSSLKIIGVTGPKDTVQLYGYHENTYLIDNPIDFVRCSENTHLIDNPTDFTATFEVYATQDVNSCQVWMPNFQIQFEYLQGSAAQYACSWEWGTTSFYLSTGCNNYDHQGHSQTDFP</w:t>
            </w:r>
          </w:p>
        </w:tc>
        <w:tc>
          <w:tcPr>
            <w:tcW w:w="746" w:type="pct"/>
          </w:tcPr>
          <w:p w14:paraId="60FF932F" w14:textId="67F8E34A" w:rsidR="00B41162" w:rsidRPr="007A5227" w:rsidRDefault="00995BCF" w:rsidP="006147A9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NCBI</w:t>
            </w:r>
          </w:p>
        </w:tc>
      </w:tr>
      <w:tr w:rsidR="003D7218" w:rsidRPr="007A5227" w14:paraId="6EF57A70" w14:textId="77777777" w:rsidTr="003D7218">
        <w:trPr>
          <w:cantSplit/>
        </w:trPr>
        <w:tc>
          <w:tcPr>
            <w:tcW w:w="813" w:type="pct"/>
          </w:tcPr>
          <w:p w14:paraId="746B22A4" w14:textId="76DCC58E" w:rsidR="00B41162" w:rsidRPr="007A5227" w:rsidRDefault="000C2099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lastRenderedPageBreak/>
              <w:t>UC5</w:t>
            </w:r>
          </w:p>
        </w:tc>
        <w:tc>
          <w:tcPr>
            <w:tcW w:w="789" w:type="pct"/>
          </w:tcPr>
          <w:p w14:paraId="4D1CF174" w14:textId="2286BDF9" w:rsidR="00B41162" w:rsidRPr="007A5227" w:rsidRDefault="00D23660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PRJNA60197</w:t>
            </w:r>
            <w:r w:rsidRPr="007A5227">
              <w:rPr>
                <w:rFonts w:ascii="Arial" w:hAnsi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6A67BCFD" w14:textId="4ED77926" w:rsidR="00B41162" w:rsidRPr="007A5227" w:rsidRDefault="00C7416D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EENIDLKYLWSLKIIGVTGPKDTVQLYGYDEDTDWIDNPLVSRCDENTHLIDNPTDFTATFEVYATQDVNSCQVWMPNFQIQFEYLQGSAAEHACSWEWGTTSFYLSTGCDNYDNQGYSQTDFP</w:t>
            </w:r>
          </w:p>
        </w:tc>
        <w:tc>
          <w:tcPr>
            <w:tcW w:w="746" w:type="pct"/>
          </w:tcPr>
          <w:p w14:paraId="28CA2B8D" w14:textId="52346DCA" w:rsidR="00B41162" w:rsidRPr="007A5227" w:rsidRDefault="00995BCF" w:rsidP="006147A9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NCBI</w:t>
            </w:r>
          </w:p>
        </w:tc>
      </w:tr>
      <w:tr w:rsidR="003D7218" w:rsidRPr="007A5227" w14:paraId="7912C471" w14:textId="77777777" w:rsidTr="003D7218">
        <w:trPr>
          <w:cantSplit/>
        </w:trPr>
        <w:tc>
          <w:tcPr>
            <w:tcW w:w="813" w:type="pct"/>
          </w:tcPr>
          <w:p w14:paraId="1B5A274A" w14:textId="22682D33" w:rsidR="00D509BB" w:rsidRPr="007A5227" w:rsidRDefault="00D509B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SIHA_7</w:t>
            </w:r>
            <w:r w:rsidR="00517FB0" w:rsidRPr="007A5227">
              <w:rPr>
                <w:rFonts w:ascii="Arial" w:hAnsi="Arial"/>
                <w:vertAlign w:val="superscript"/>
              </w:rPr>
              <w:t>4</w:t>
            </w:r>
          </w:p>
        </w:tc>
        <w:tc>
          <w:tcPr>
            <w:tcW w:w="789" w:type="pct"/>
          </w:tcPr>
          <w:p w14:paraId="6CA20C49" w14:textId="693593C5" w:rsidR="00D509BB" w:rsidRPr="007A5227" w:rsidRDefault="00163DED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KX189102</w:t>
            </w:r>
            <w:r w:rsidRPr="007A5227">
              <w:rPr>
                <w:rFonts w:ascii="Arial" w:hAnsi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1FBE3486" w14:textId="77777777" w:rsidR="00D509BB" w:rsidRPr="007A5227" w:rsidRDefault="00D509B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TIMQYTLDVTSVSWVQDNTYQITIHVKGKENIDLNYLSSLKIIGVTGPKDTVQLYGCDENTYLIDNPTDFTATFEVYATQDVNSCQVWMPNFQIQFEYLQGSAAQYASSWKWGTTSFNLSTGCNNYDNQGHSQTDFP</w:t>
            </w:r>
          </w:p>
        </w:tc>
        <w:tc>
          <w:tcPr>
            <w:tcW w:w="746" w:type="pct"/>
          </w:tcPr>
          <w:p w14:paraId="5EF1B0A6" w14:textId="77777777" w:rsidR="00D509BB" w:rsidRPr="007A5227" w:rsidRDefault="00D509BB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3D7218" w:rsidRPr="007A5227" w14:paraId="7A3EB19E" w14:textId="77777777" w:rsidTr="003D7218">
        <w:trPr>
          <w:cantSplit/>
        </w:trPr>
        <w:tc>
          <w:tcPr>
            <w:tcW w:w="813" w:type="pct"/>
          </w:tcPr>
          <w:p w14:paraId="600711B8" w14:textId="37E1ED75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SIHA_Whitearome</w:t>
            </w:r>
            <w:r w:rsidRPr="007A5227">
              <w:rPr>
                <w:rFonts w:ascii="Arial" w:hAnsi="Arial"/>
                <w:vertAlign w:val="superscript"/>
              </w:rPr>
              <w:t>4</w:t>
            </w:r>
          </w:p>
        </w:tc>
        <w:tc>
          <w:tcPr>
            <w:tcW w:w="789" w:type="pct"/>
          </w:tcPr>
          <w:p w14:paraId="0A3FA4A0" w14:textId="5C9556A3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KX189103</w:t>
            </w:r>
            <w:r w:rsidRPr="007A5227">
              <w:rPr>
                <w:rFonts w:ascii="Arial" w:hAnsi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469B4D5D" w14:textId="77777777" w:rsidR="003C07EB" w:rsidRPr="007A5227" w:rsidRDefault="003C07E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DQQNIMQYTLDVTSVSWVQDNTYQITIHVKGKENIDLKYLWSLKIIGVTGPKGTVQLYGYNENTYLIDNPTDFTATFEVYATQDVNSCQVWMPNFQIQFEYLQGSAAQYASSWQWGTTSFDLSTGCNNYDNQGHSQTDFP</w:t>
            </w:r>
          </w:p>
        </w:tc>
        <w:tc>
          <w:tcPr>
            <w:tcW w:w="746" w:type="pct"/>
          </w:tcPr>
          <w:p w14:paraId="4EF3CE50" w14:textId="77777777" w:rsidR="003C07EB" w:rsidRPr="007A5227" w:rsidRDefault="003C07EB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3D7218" w:rsidRPr="007A5227" w14:paraId="10D4722C" w14:textId="77777777" w:rsidTr="003D7218">
        <w:trPr>
          <w:cantSplit/>
        </w:trPr>
        <w:tc>
          <w:tcPr>
            <w:tcW w:w="813" w:type="pct"/>
          </w:tcPr>
          <w:p w14:paraId="52310371" w14:textId="73FDD3D0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Lalvin_R-HST</w:t>
            </w:r>
            <w:r w:rsidRPr="007A5227">
              <w:rPr>
                <w:rFonts w:ascii="Arial" w:hAnsi="Arial"/>
                <w:vertAlign w:val="superscript"/>
              </w:rPr>
              <w:t>4</w:t>
            </w:r>
          </w:p>
        </w:tc>
        <w:tc>
          <w:tcPr>
            <w:tcW w:w="789" w:type="pct"/>
          </w:tcPr>
          <w:p w14:paraId="3D5DE86F" w14:textId="1BF65ADB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KX189104</w:t>
            </w:r>
            <w:r w:rsidRPr="007A5227">
              <w:rPr>
                <w:rFonts w:ascii="Arial" w:hAnsi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56AAB0C1" w14:textId="77777777" w:rsidR="003C07EB" w:rsidRPr="007A5227" w:rsidRDefault="003C07E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TIMQYTLDVTSVSWVQDNTYQITIHVKGKENIDLKYLWSLKIIGVTGPKGTVQLYGYNENTYLIDNPTDFTATFEVYATQDVNSCQVWMPNFQIQFEYLQGSAAQYASSWKWGTTSFDLSTGCNNYDNQGHSQTDFP</w:t>
            </w:r>
          </w:p>
        </w:tc>
        <w:tc>
          <w:tcPr>
            <w:tcW w:w="746" w:type="pct"/>
          </w:tcPr>
          <w:p w14:paraId="6D4BD26C" w14:textId="77777777" w:rsidR="003C07EB" w:rsidRPr="007A5227" w:rsidRDefault="003C07EB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3D7218" w:rsidRPr="007A5227" w14:paraId="13E3D661" w14:textId="77777777" w:rsidTr="003D7218">
        <w:trPr>
          <w:cantSplit/>
        </w:trPr>
        <w:tc>
          <w:tcPr>
            <w:tcW w:w="813" w:type="pct"/>
          </w:tcPr>
          <w:p w14:paraId="412CBC0E" w14:textId="6DDFECFB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Uvaferm_SVG</w:t>
            </w:r>
            <w:r w:rsidRPr="007A5227">
              <w:rPr>
                <w:rFonts w:ascii="Arial" w:hAnsi="Arial"/>
                <w:vertAlign w:val="superscript"/>
              </w:rPr>
              <w:t>4</w:t>
            </w:r>
          </w:p>
        </w:tc>
        <w:tc>
          <w:tcPr>
            <w:tcW w:w="789" w:type="pct"/>
          </w:tcPr>
          <w:p w14:paraId="6C373628" w14:textId="388FF64B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KX189105</w:t>
            </w:r>
            <w:r w:rsidRPr="007A5227">
              <w:rPr>
                <w:rFonts w:ascii="Arial" w:hAnsi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1D258AE7" w14:textId="77777777" w:rsidR="003C07EB" w:rsidRPr="007A5227" w:rsidRDefault="003C07E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TIMQYTLDVTSVSWVQDNTYQITIHVKGKENIDLKYLWSLKIIGVTGPKGTVQLYGYNENTYLIDNPTDFTATFEVYATQDVNSCQVWMPNFQIQFEYLQGSAAQYASSWKWGTTSFDLSTGCNNYDNQGHSQTDFP</w:t>
            </w:r>
          </w:p>
        </w:tc>
        <w:tc>
          <w:tcPr>
            <w:tcW w:w="746" w:type="pct"/>
          </w:tcPr>
          <w:p w14:paraId="444E88D3" w14:textId="77777777" w:rsidR="003C07EB" w:rsidRPr="007A5227" w:rsidRDefault="003C07EB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3D7218" w:rsidRPr="007A5227" w14:paraId="05E8E93C" w14:textId="77777777" w:rsidTr="003D7218">
        <w:trPr>
          <w:cantSplit/>
        </w:trPr>
        <w:tc>
          <w:tcPr>
            <w:tcW w:w="813" w:type="pct"/>
          </w:tcPr>
          <w:p w14:paraId="26A404E8" w14:textId="2760992A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lastRenderedPageBreak/>
              <w:t>Uvaferm_CEG</w:t>
            </w:r>
            <w:r w:rsidRPr="007A5227">
              <w:rPr>
                <w:rFonts w:ascii="Arial" w:hAnsi="Arial"/>
                <w:vertAlign w:val="superscript"/>
              </w:rPr>
              <w:t>4</w:t>
            </w:r>
          </w:p>
        </w:tc>
        <w:tc>
          <w:tcPr>
            <w:tcW w:w="789" w:type="pct"/>
          </w:tcPr>
          <w:p w14:paraId="7D5CFE90" w14:textId="41D23F50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KX189106</w:t>
            </w:r>
            <w:r w:rsidRPr="007A5227">
              <w:rPr>
                <w:rFonts w:ascii="Arial" w:hAnsi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739EC2AF" w14:textId="77777777" w:rsidR="003C07EB" w:rsidRPr="007A5227" w:rsidRDefault="003C07E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TIMQYTLDVTSVSWVQDNTYQITIHVKGKENIDLNYLSSLKIIGVTGPKDTVQLYGCNENTYLIDNPTDFTATFEVYATQDVNSCQVWMPNFQIQFEYLQGSAAQYASSWKWGTTSFNLSTGCNNYDNQGHSQTDFP</w:t>
            </w:r>
          </w:p>
        </w:tc>
        <w:tc>
          <w:tcPr>
            <w:tcW w:w="746" w:type="pct"/>
          </w:tcPr>
          <w:p w14:paraId="2C9FB4D4" w14:textId="77777777" w:rsidR="003C07EB" w:rsidRPr="007A5227" w:rsidRDefault="003C07EB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3D7218" w:rsidRPr="007A5227" w14:paraId="47690BBF" w14:textId="77777777" w:rsidTr="003D7218">
        <w:trPr>
          <w:cantSplit/>
        </w:trPr>
        <w:tc>
          <w:tcPr>
            <w:tcW w:w="813" w:type="pct"/>
          </w:tcPr>
          <w:p w14:paraId="53484976" w14:textId="2A2DCFD1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SSI2</w:t>
            </w:r>
            <w:r w:rsidRPr="007A5227">
              <w:rPr>
                <w:rFonts w:ascii="Arial" w:hAnsi="Arial"/>
                <w:vertAlign w:val="superscript"/>
              </w:rPr>
              <w:t>4</w:t>
            </w:r>
          </w:p>
        </w:tc>
        <w:tc>
          <w:tcPr>
            <w:tcW w:w="789" w:type="pct"/>
          </w:tcPr>
          <w:p w14:paraId="17370338" w14:textId="07D52405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KX189107</w:t>
            </w:r>
            <w:r w:rsidRPr="007A5227">
              <w:rPr>
                <w:rFonts w:ascii="Arial" w:hAnsi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34833C88" w14:textId="77777777" w:rsidR="003C07EB" w:rsidRPr="007A5227" w:rsidRDefault="003C07E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EENIDLKYLSSLKIIGVTGPKDTVQLYGYDENTDWIDNPLVSRCDENTYLIDNPTDFTATFEVYATQDVNSCQVWMPNFQIQFEYLQGSAAEYACSWEWGTTSFYLSTGCNNYDNQGHSQTDFP</w:t>
            </w:r>
          </w:p>
        </w:tc>
        <w:tc>
          <w:tcPr>
            <w:tcW w:w="746" w:type="pct"/>
          </w:tcPr>
          <w:p w14:paraId="29B6084C" w14:textId="7B0C2142" w:rsidR="003C07EB" w:rsidRPr="007A5227" w:rsidRDefault="003C07EB" w:rsidP="00D509BB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3D7218" w:rsidRPr="007A5227" w14:paraId="31BD1564" w14:textId="77777777" w:rsidTr="003D7218">
        <w:trPr>
          <w:cantSplit/>
        </w:trPr>
        <w:tc>
          <w:tcPr>
            <w:tcW w:w="813" w:type="pct"/>
          </w:tcPr>
          <w:p w14:paraId="23F48ACF" w14:textId="6873C19B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SSI6</w:t>
            </w:r>
            <w:r w:rsidRPr="007A5227">
              <w:rPr>
                <w:rFonts w:ascii="Arial" w:hAnsi="Arial"/>
                <w:vertAlign w:val="superscript"/>
              </w:rPr>
              <w:t>4</w:t>
            </w:r>
          </w:p>
          <w:p w14:paraId="777DFAAB" w14:textId="77777777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</w:p>
        </w:tc>
        <w:tc>
          <w:tcPr>
            <w:tcW w:w="789" w:type="pct"/>
          </w:tcPr>
          <w:p w14:paraId="3706594C" w14:textId="4C8133D7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KX189108</w:t>
            </w:r>
            <w:r w:rsidRPr="007A5227">
              <w:rPr>
                <w:rFonts w:ascii="Arial" w:hAnsi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099C9719" w14:textId="77777777" w:rsidR="003C07EB" w:rsidRPr="007A5227" w:rsidRDefault="003C07E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EENIDLKYLWSLKIIGVTGPKDTVQLYGYDEDTDWIDNPLVSRCDENTYLIDNPTDFTATFEVYATQDVNSCQVWMPNFQIQFEYLQGSAAEYACSWEWGTTSFYLSTGCDNYDNQGYSQTDFP</w:t>
            </w:r>
          </w:p>
        </w:tc>
        <w:tc>
          <w:tcPr>
            <w:tcW w:w="746" w:type="pct"/>
          </w:tcPr>
          <w:p w14:paraId="575D4F6E" w14:textId="05C6AE91" w:rsidR="003C07EB" w:rsidRPr="007A5227" w:rsidRDefault="003C07EB" w:rsidP="00D509BB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3D7218" w:rsidRPr="007A5227" w14:paraId="47458F12" w14:textId="77777777" w:rsidTr="003D7218">
        <w:trPr>
          <w:cantSplit/>
        </w:trPr>
        <w:tc>
          <w:tcPr>
            <w:tcW w:w="813" w:type="pct"/>
          </w:tcPr>
          <w:p w14:paraId="3DEA5C6B" w14:textId="4EB83499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YJM128</w:t>
            </w:r>
            <w:r w:rsidRPr="007A5227">
              <w:rPr>
                <w:rFonts w:ascii="Arial" w:hAnsi="Arial"/>
                <w:vertAlign w:val="superscript"/>
              </w:rPr>
              <w:t>4</w:t>
            </w:r>
          </w:p>
        </w:tc>
        <w:tc>
          <w:tcPr>
            <w:tcW w:w="789" w:type="pct"/>
          </w:tcPr>
          <w:p w14:paraId="62E84C76" w14:textId="2BD53199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KX189109</w:t>
            </w:r>
            <w:r w:rsidRPr="007A5227">
              <w:rPr>
                <w:rFonts w:ascii="Arial" w:hAnsi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04CA31AC" w14:textId="77777777" w:rsidR="003C07EB" w:rsidRPr="007A5227" w:rsidRDefault="003C07E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EENIDLEYLSSLKIIGVTGPKDTVQLYGYNEDTYLIDNPLVSRCDEYTYLIDNPTDFTATFEVYATQDVNSCQVWMPNFQIQFEYLQDIAPEDECSWEWGTTSFTLSTGCDNYDNQGYSQTDFP</w:t>
            </w:r>
          </w:p>
        </w:tc>
        <w:tc>
          <w:tcPr>
            <w:tcW w:w="746" w:type="pct"/>
          </w:tcPr>
          <w:p w14:paraId="5BE04F0D" w14:textId="1B3AEAE7" w:rsidR="003C07EB" w:rsidRPr="007A5227" w:rsidRDefault="003C07EB" w:rsidP="00D509BB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3D7218" w:rsidRPr="007A5227" w14:paraId="30F0E6F4" w14:textId="77777777" w:rsidTr="003D7218">
        <w:trPr>
          <w:cantSplit/>
        </w:trPr>
        <w:tc>
          <w:tcPr>
            <w:tcW w:w="813" w:type="pct"/>
          </w:tcPr>
          <w:p w14:paraId="528E8E37" w14:textId="611DEF39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lastRenderedPageBreak/>
              <w:t>YJM222</w:t>
            </w:r>
            <w:r w:rsidRPr="007A5227">
              <w:rPr>
                <w:rFonts w:ascii="Arial" w:hAnsi="Arial"/>
                <w:vertAlign w:val="superscript"/>
              </w:rPr>
              <w:t>4</w:t>
            </w:r>
          </w:p>
        </w:tc>
        <w:tc>
          <w:tcPr>
            <w:tcW w:w="789" w:type="pct"/>
          </w:tcPr>
          <w:p w14:paraId="41F2A44E" w14:textId="6B2E75D4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KX189110</w:t>
            </w:r>
            <w:r w:rsidRPr="007A5227">
              <w:rPr>
                <w:rFonts w:ascii="Arial" w:hAnsi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14961363" w14:textId="77777777" w:rsidR="003C07EB" w:rsidRPr="007A5227" w:rsidRDefault="003C07E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KENIDLKYLWSLKIIGVTGPKGTVQLYGYNENTYLIDNPTDFTATFEVYATQDANSCQVWMPNFQIQFEYLQGSAAQYASTWTWGTTSFDLSTGCNNYDNQGHSQTDFP</w:t>
            </w:r>
          </w:p>
        </w:tc>
        <w:tc>
          <w:tcPr>
            <w:tcW w:w="746" w:type="pct"/>
          </w:tcPr>
          <w:p w14:paraId="5C7288A4" w14:textId="7C2743E1" w:rsidR="003C07EB" w:rsidRPr="007A5227" w:rsidRDefault="003C07EB" w:rsidP="00D509BB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3D7218" w:rsidRPr="007A5227" w14:paraId="703F452B" w14:textId="77777777" w:rsidTr="003D7218">
        <w:trPr>
          <w:cantSplit/>
        </w:trPr>
        <w:tc>
          <w:tcPr>
            <w:tcW w:w="813" w:type="pct"/>
          </w:tcPr>
          <w:p w14:paraId="24D8DD48" w14:textId="4A735EDE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YJM308</w:t>
            </w:r>
            <w:r w:rsidRPr="007A5227">
              <w:rPr>
                <w:rFonts w:ascii="Arial" w:hAnsi="Arial"/>
                <w:vertAlign w:val="superscript"/>
              </w:rPr>
              <w:t>4</w:t>
            </w:r>
          </w:p>
        </w:tc>
        <w:tc>
          <w:tcPr>
            <w:tcW w:w="789" w:type="pct"/>
          </w:tcPr>
          <w:p w14:paraId="2EADE74D" w14:textId="7C925695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KX189111</w:t>
            </w:r>
            <w:r w:rsidRPr="007A5227">
              <w:rPr>
                <w:rFonts w:ascii="Arial" w:hAnsi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608F4E23" w14:textId="77777777" w:rsidR="003C07EB" w:rsidRPr="007A5227" w:rsidRDefault="003C07E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KENIDLKYLWSLKIIGVTGPKGTVQLYGYNENTYLIDNPTDFTATFEVYATQDVNSCQVWMPNFQIQFEYLQGSAAQYACSWEWGTTSFDLSTGCNNYDNQGHSQTDFP</w:t>
            </w:r>
          </w:p>
        </w:tc>
        <w:tc>
          <w:tcPr>
            <w:tcW w:w="746" w:type="pct"/>
          </w:tcPr>
          <w:p w14:paraId="74B57465" w14:textId="5E112BB5" w:rsidR="003C07EB" w:rsidRPr="007A5227" w:rsidRDefault="003C07EB" w:rsidP="00D509BB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3D7218" w:rsidRPr="007A5227" w14:paraId="16C3105E" w14:textId="77777777" w:rsidTr="003D7218">
        <w:trPr>
          <w:cantSplit/>
        </w:trPr>
        <w:tc>
          <w:tcPr>
            <w:tcW w:w="813" w:type="pct"/>
          </w:tcPr>
          <w:p w14:paraId="464D73D6" w14:textId="151BAEEC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YJM309</w:t>
            </w:r>
            <w:r w:rsidRPr="007A5227">
              <w:rPr>
                <w:rFonts w:ascii="Arial" w:hAnsi="Arial"/>
                <w:vertAlign w:val="superscript"/>
              </w:rPr>
              <w:t>4</w:t>
            </w:r>
          </w:p>
        </w:tc>
        <w:tc>
          <w:tcPr>
            <w:tcW w:w="789" w:type="pct"/>
          </w:tcPr>
          <w:p w14:paraId="2461C444" w14:textId="42D8DC38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KX189112</w:t>
            </w:r>
            <w:r w:rsidRPr="007A5227">
              <w:rPr>
                <w:rFonts w:ascii="Arial" w:hAnsi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55B33147" w14:textId="77777777" w:rsidR="003C07EB" w:rsidRPr="007A5227" w:rsidRDefault="003C07E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EENIDLEYLSSLKIIGVTGPKDTVQLYGYNEDTYLIDNPLVSRCDEYTYLIDNPTDFTATFEVYATQDVNSCQVWMPNFQIQFEYLQDIAPEDECSWEWGTTSFTLSTGCDNYDNQGYSQTDFP</w:t>
            </w:r>
          </w:p>
        </w:tc>
        <w:tc>
          <w:tcPr>
            <w:tcW w:w="746" w:type="pct"/>
          </w:tcPr>
          <w:p w14:paraId="5676630F" w14:textId="08624828" w:rsidR="003C07EB" w:rsidRPr="007A5227" w:rsidRDefault="003C07EB" w:rsidP="00D509BB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3D7218" w:rsidRPr="007A5227" w14:paraId="549AA46B" w14:textId="77777777" w:rsidTr="003D7218">
        <w:trPr>
          <w:cantSplit/>
        </w:trPr>
        <w:tc>
          <w:tcPr>
            <w:tcW w:w="813" w:type="pct"/>
          </w:tcPr>
          <w:p w14:paraId="5457986D" w14:textId="7508B458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YJM311</w:t>
            </w:r>
            <w:r w:rsidRPr="007A5227">
              <w:rPr>
                <w:rFonts w:ascii="Arial" w:hAnsi="Arial"/>
                <w:vertAlign w:val="superscript"/>
              </w:rPr>
              <w:t>4</w:t>
            </w:r>
          </w:p>
        </w:tc>
        <w:tc>
          <w:tcPr>
            <w:tcW w:w="789" w:type="pct"/>
          </w:tcPr>
          <w:p w14:paraId="3F7F62DE" w14:textId="05888B0E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KX189113</w:t>
            </w:r>
            <w:r w:rsidRPr="007A5227">
              <w:rPr>
                <w:rFonts w:ascii="Arial" w:hAnsi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1500AD40" w14:textId="77777777" w:rsidR="003C07EB" w:rsidRPr="007A5227" w:rsidRDefault="003C07E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KENIDLKYLWSLKIIGVTGPKGTVQLYGYNENTYLIDNPTDFTATFEVYATQDVNSCQVWMPNFQIQFEYLQGSAAQYASSWKWGTTSFDLSTGCNNYDNQGHSQTDFP</w:t>
            </w:r>
          </w:p>
        </w:tc>
        <w:tc>
          <w:tcPr>
            <w:tcW w:w="746" w:type="pct"/>
          </w:tcPr>
          <w:p w14:paraId="5603387B" w14:textId="1473A671" w:rsidR="003C07EB" w:rsidRPr="007A5227" w:rsidRDefault="003C07EB" w:rsidP="00D509BB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3D7218" w:rsidRPr="007A5227" w14:paraId="143E9032" w14:textId="77777777" w:rsidTr="003D7218">
        <w:trPr>
          <w:cantSplit/>
        </w:trPr>
        <w:tc>
          <w:tcPr>
            <w:tcW w:w="813" w:type="pct"/>
          </w:tcPr>
          <w:p w14:paraId="4BA27FA0" w14:textId="704E31BC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lastRenderedPageBreak/>
              <w:t>YJM312</w:t>
            </w:r>
            <w:r w:rsidRPr="007A5227">
              <w:rPr>
                <w:rFonts w:ascii="Arial" w:hAnsi="Arial"/>
                <w:vertAlign w:val="superscript"/>
              </w:rPr>
              <w:t>4</w:t>
            </w:r>
          </w:p>
        </w:tc>
        <w:tc>
          <w:tcPr>
            <w:tcW w:w="789" w:type="pct"/>
          </w:tcPr>
          <w:p w14:paraId="34070666" w14:textId="79E28149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KX189114</w:t>
            </w:r>
            <w:r w:rsidRPr="007A5227">
              <w:rPr>
                <w:rFonts w:ascii="Arial" w:hAnsi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0C8D58C4" w14:textId="77777777" w:rsidR="003C07EB" w:rsidRPr="007A5227" w:rsidRDefault="003C07E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EENIDLKYLWSLKIIGVTGPKDTVQLYGYDEDTDWIDNPLVSRCDENTHLIDNPTDFTATFEVYATQDVNSCQVWMPNFQIQFEYLQGSAAQYASSWQWGTTSFDLSTGCNNYDNQGHSQTDFP</w:t>
            </w:r>
          </w:p>
        </w:tc>
        <w:tc>
          <w:tcPr>
            <w:tcW w:w="746" w:type="pct"/>
          </w:tcPr>
          <w:p w14:paraId="25930549" w14:textId="296B2D41" w:rsidR="003C07EB" w:rsidRPr="007A5227" w:rsidRDefault="003C07EB" w:rsidP="00D509BB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3D7218" w:rsidRPr="007A5227" w14:paraId="666F47FC" w14:textId="77777777" w:rsidTr="003D7218">
        <w:trPr>
          <w:cantSplit/>
        </w:trPr>
        <w:tc>
          <w:tcPr>
            <w:tcW w:w="813" w:type="pct"/>
          </w:tcPr>
          <w:p w14:paraId="3F2E9D5D" w14:textId="0BF2180B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SSI3</w:t>
            </w:r>
            <w:r w:rsidRPr="007A5227">
              <w:rPr>
                <w:rFonts w:ascii="Arial" w:hAnsi="Arial"/>
                <w:vertAlign w:val="superscript"/>
              </w:rPr>
              <w:t>4</w:t>
            </w:r>
          </w:p>
        </w:tc>
        <w:tc>
          <w:tcPr>
            <w:tcW w:w="789" w:type="pct"/>
          </w:tcPr>
          <w:p w14:paraId="7A57D265" w14:textId="6C2C8CBC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KX189115</w:t>
            </w:r>
            <w:r w:rsidRPr="007A5227">
              <w:rPr>
                <w:rFonts w:ascii="Arial" w:hAnsi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162F7630" w14:textId="77777777" w:rsidR="003C07EB" w:rsidRPr="007A5227" w:rsidRDefault="003C07E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QITIHVKGKENIDLKYLWSLKIIGVTGPKGTVQLYGYNENTYLIDNPTDFTATFEVYATQDVNSCQVWMPNFQIQFEYLQGSAAQYASSWKWGTTSFDLSTGCNNYDNQGHSQTDFP</w:t>
            </w:r>
          </w:p>
        </w:tc>
        <w:tc>
          <w:tcPr>
            <w:tcW w:w="746" w:type="pct"/>
          </w:tcPr>
          <w:p w14:paraId="35D5CEE7" w14:textId="029B60A8" w:rsidR="003C07EB" w:rsidRPr="007A5227" w:rsidRDefault="003C07EB" w:rsidP="00D509BB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3D7218" w:rsidRPr="007A5227" w14:paraId="449B49F6" w14:textId="77777777" w:rsidTr="003D7218">
        <w:trPr>
          <w:cantSplit/>
        </w:trPr>
        <w:tc>
          <w:tcPr>
            <w:tcW w:w="813" w:type="pct"/>
          </w:tcPr>
          <w:p w14:paraId="5629871B" w14:textId="1316719F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SSI4</w:t>
            </w:r>
            <w:r w:rsidRPr="007A5227">
              <w:rPr>
                <w:rFonts w:ascii="Arial" w:hAnsi="Arial"/>
                <w:vertAlign w:val="superscript"/>
              </w:rPr>
              <w:t>4</w:t>
            </w:r>
          </w:p>
        </w:tc>
        <w:tc>
          <w:tcPr>
            <w:tcW w:w="789" w:type="pct"/>
          </w:tcPr>
          <w:p w14:paraId="1230FA9E" w14:textId="32A01A1A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KX189116</w:t>
            </w:r>
            <w:r w:rsidRPr="007A5227">
              <w:rPr>
                <w:rFonts w:ascii="Arial" w:hAnsi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7C0B30C6" w14:textId="77777777" w:rsidR="003C07EB" w:rsidRPr="007A5227" w:rsidRDefault="003C07E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SIMQYTLDVISVSWVQDDTYQITIHVEGKENIDLNYLSSLKIIDVTGPEDTVQLYGCNEEDTYLIDNPTDFTATFEVYATQDVNSGQVWMSDFQIQFEYLQDSAAQYASSWEWGATSFGLSTGCNNYDDQGHSQTDFP</w:t>
            </w:r>
          </w:p>
        </w:tc>
        <w:tc>
          <w:tcPr>
            <w:tcW w:w="746" w:type="pct"/>
          </w:tcPr>
          <w:p w14:paraId="545B10AB" w14:textId="78ADB0A6" w:rsidR="003C07EB" w:rsidRPr="007A5227" w:rsidRDefault="003C07EB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3D7218" w:rsidRPr="007A5227" w14:paraId="26A415D3" w14:textId="77777777" w:rsidTr="003D7218">
        <w:trPr>
          <w:cantSplit/>
        </w:trPr>
        <w:tc>
          <w:tcPr>
            <w:tcW w:w="813" w:type="pct"/>
          </w:tcPr>
          <w:p w14:paraId="1471340B" w14:textId="40203D74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SSI9</w:t>
            </w:r>
            <w:r w:rsidRPr="007A5227">
              <w:rPr>
                <w:rFonts w:ascii="Arial" w:hAnsi="Arial"/>
                <w:vertAlign w:val="superscript"/>
              </w:rPr>
              <w:t>4</w:t>
            </w:r>
          </w:p>
        </w:tc>
        <w:tc>
          <w:tcPr>
            <w:tcW w:w="789" w:type="pct"/>
          </w:tcPr>
          <w:p w14:paraId="55E63D05" w14:textId="521BAFD1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KX189117</w:t>
            </w:r>
            <w:r w:rsidRPr="007A5227">
              <w:rPr>
                <w:rFonts w:ascii="Arial" w:hAnsi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7CBFDD67" w14:textId="77777777" w:rsidR="003C07EB" w:rsidRPr="007A5227" w:rsidRDefault="003C07E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SNLDFNWHMNQQNIMQYTLDVTSVSWVQDNTYQITIHVKGEENIDLNYLSSLKIIGVTGPKDTVQLYGYDENTYLIDNPLVSRYDENTYLIDNPTDFTATFEVYATQDVNSCQVWMPDFQIQFEYLQDSAAQYASSWEWGTTSFTLSTGCDNYDDQGYSQTDFP</w:t>
            </w:r>
          </w:p>
        </w:tc>
        <w:tc>
          <w:tcPr>
            <w:tcW w:w="746" w:type="pct"/>
          </w:tcPr>
          <w:p w14:paraId="679DAA88" w14:textId="60BCF0A1" w:rsidR="003C07EB" w:rsidRPr="007A5227" w:rsidRDefault="003C07EB" w:rsidP="00D509BB">
            <w:pPr>
              <w:spacing w:line="480" w:lineRule="auto"/>
              <w:rPr>
                <w:rFonts w:ascii="Arial" w:hAnsi="Arial"/>
                <w:b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3D7218" w:rsidRPr="007A5227" w14:paraId="2B377644" w14:textId="77777777" w:rsidTr="003D7218">
        <w:trPr>
          <w:cantSplit/>
        </w:trPr>
        <w:tc>
          <w:tcPr>
            <w:tcW w:w="813" w:type="pct"/>
          </w:tcPr>
          <w:p w14:paraId="35C6927A" w14:textId="022114DE" w:rsidR="003C07EB" w:rsidRPr="007A5227" w:rsidRDefault="003C07EB" w:rsidP="00BA12A9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lastRenderedPageBreak/>
              <w:t>A6</w:t>
            </w:r>
            <w:r w:rsidRPr="007A5227">
              <w:rPr>
                <w:rFonts w:ascii="Arial" w:hAnsi="Arial"/>
                <w:vertAlign w:val="superscript"/>
              </w:rPr>
              <w:t>4</w:t>
            </w:r>
          </w:p>
        </w:tc>
        <w:tc>
          <w:tcPr>
            <w:tcW w:w="789" w:type="pct"/>
          </w:tcPr>
          <w:p w14:paraId="1DEE286A" w14:textId="1DB1A5D9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KX189118</w:t>
            </w:r>
            <w:r w:rsidRPr="007A5227">
              <w:rPr>
                <w:rFonts w:ascii="Arial" w:hAnsi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54913908" w14:textId="77777777" w:rsidR="003C07EB" w:rsidRPr="007A5227" w:rsidRDefault="003C07E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DNTYLITIHVKGKENIDLNYLSSLKIIGLTGPEDTVQLYGCNEYTYLIDNPTDFTATFEVYATPDVNSCQVWMPDFQIQFEYLQDSAAQYASSWKWGTTSFTLSTGCNNYDSQGHSQTDFP</w:t>
            </w:r>
          </w:p>
        </w:tc>
        <w:tc>
          <w:tcPr>
            <w:tcW w:w="746" w:type="pct"/>
          </w:tcPr>
          <w:p w14:paraId="6245CF88" w14:textId="7909A935" w:rsidR="003C07EB" w:rsidRPr="007A5227" w:rsidRDefault="003C07EB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3D7218" w:rsidRPr="007A5227" w14:paraId="45334051" w14:textId="77777777" w:rsidTr="003D7218">
        <w:trPr>
          <w:cantSplit/>
        </w:trPr>
        <w:tc>
          <w:tcPr>
            <w:tcW w:w="813" w:type="pct"/>
          </w:tcPr>
          <w:p w14:paraId="09C0CAB9" w14:textId="1CC5AC19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A18</w:t>
            </w:r>
            <w:r w:rsidRPr="007A5227">
              <w:rPr>
                <w:rFonts w:ascii="Arial" w:hAnsi="Arial"/>
                <w:vertAlign w:val="superscript"/>
              </w:rPr>
              <w:t>4</w:t>
            </w:r>
          </w:p>
        </w:tc>
        <w:tc>
          <w:tcPr>
            <w:tcW w:w="789" w:type="pct"/>
          </w:tcPr>
          <w:p w14:paraId="442DE1A4" w14:textId="23ECBB8C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KX189119</w:t>
            </w:r>
            <w:r w:rsidRPr="007A5227">
              <w:rPr>
                <w:rFonts w:ascii="Arial" w:hAnsi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2F362087" w14:textId="77777777" w:rsidR="003C07EB" w:rsidRPr="007A5227" w:rsidRDefault="003C07E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YNTYQITIHVKGKENIDLKYLSSLKIIGLTGPKDTVQLYGCNENTYLIDNPTDFTATFEVYATQDVNSCQVWMPNFQIQFKYLQGRAAQYASSWKWGTTSFDLSTGCNNYDNQGHSLTDFP</w:t>
            </w:r>
          </w:p>
        </w:tc>
        <w:tc>
          <w:tcPr>
            <w:tcW w:w="746" w:type="pct"/>
          </w:tcPr>
          <w:p w14:paraId="4A8AAD9D" w14:textId="4C8792F2" w:rsidR="003C07EB" w:rsidRPr="007A5227" w:rsidRDefault="003C07EB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3D7218" w:rsidRPr="007A5227" w14:paraId="14E38356" w14:textId="77777777" w:rsidTr="003D7218">
        <w:trPr>
          <w:cantSplit/>
        </w:trPr>
        <w:tc>
          <w:tcPr>
            <w:tcW w:w="813" w:type="pct"/>
          </w:tcPr>
          <w:p w14:paraId="5A374CEC" w14:textId="40EEFF4E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KVL012</w:t>
            </w:r>
            <w:r w:rsidRPr="007A5227">
              <w:rPr>
                <w:rFonts w:ascii="Arial" w:hAnsi="Arial"/>
                <w:vertAlign w:val="superscript"/>
              </w:rPr>
              <w:t>4</w:t>
            </w:r>
          </w:p>
        </w:tc>
        <w:tc>
          <w:tcPr>
            <w:tcW w:w="789" w:type="pct"/>
          </w:tcPr>
          <w:p w14:paraId="168EF059" w14:textId="4486C8E0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KX189120</w:t>
            </w:r>
            <w:r w:rsidRPr="007A5227">
              <w:rPr>
                <w:rFonts w:ascii="Arial" w:hAnsi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04A74E6B" w14:textId="77777777" w:rsidR="003C07EB" w:rsidRPr="007A5227" w:rsidRDefault="003C07E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TIMQYTLDVTSVSWVQDNTYQITIHVKGKENIDLKYLWSLKIIGVTGPKGTVQLYGYNENTYLIDNPTDFTATFEVYATQDVNSCQVWMPDFQIQFEYLQDSAAQYASSWKWGTTSFALSTGCNNYDNQGHSQTDFP</w:t>
            </w:r>
          </w:p>
        </w:tc>
        <w:tc>
          <w:tcPr>
            <w:tcW w:w="746" w:type="pct"/>
          </w:tcPr>
          <w:p w14:paraId="2178084F" w14:textId="62D590EA" w:rsidR="003C07EB" w:rsidRPr="007A5227" w:rsidRDefault="003C07EB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3D7218" w:rsidRPr="007A5227" w14:paraId="63626205" w14:textId="77777777" w:rsidTr="003D7218">
        <w:trPr>
          <w:cantSplit/>
        </w:trPr>
        <w:tc>
          <w:tcPr>
            <w:tcW w:w="813" w:type="pct"/>
          </w:tcPr>
          <w:p w14:paraId="77323C67" w14:textId="45A5318E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C1</w:t>
            </w:r>
            <w:r w:rsidRPr="007A5227">
              <w:rPr>
                <w:rFonts w:ascii="Arial" w:hAnsi="Arial"/>
                <w:vertAlign w:val="superscript"/>
              </w:rPr>
              <w:t>4</w:t>
            </w:r>
          </w:p>
        </w:tc>
        <w:tc>
          <w:tcPr>
            <w:tcW w:w="789" w:type="pct"/>
          </w:tcPr>
          <w:p w14:paraId="5D44242B" w14:textId="3DA4063E" w:rsidR="003C07EB" w:rsidRPr="007A5227" w:rsidRDefault="003C07E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KX189121</w:t>
            </w:r>
            <w:r w:rsidRPr="007A5227">
              <w:rPr>
                <w:rFonts w:ascii="Arial" w:hAnsi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1A2C5D11" w14:textId="77777777" w:rsidR="003C07EB" w:rsidRPr="007A5227" w:rsidRDefault="003C07E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NLDFNWHMNQQNIMQYTLDVTSVSWVQYNTYQITIHVKGKENIDLKYLSSLKIIGLTGPKDTVQLYGCNENTYLIDNPTDFTATFEVYATQDVNSCQVWMPNFQIQFKYLQGRAAQYASSWKWGTTSFDLSTGCNNYDSQGHSQTDFP</w:t>
            </w:r>
          </w:p>
        </w:tc>
        <w:tc>
          <w:tcPr>
            <w:tcW w:w="746" w:type="pct"/>
          </w:tcPr>
          <w:p w14:paraId="32FB07AE" w14:textId="4F99CE1F" w:rsidR="003C07EB" w:rsidRPr="007A5227" w:rsidRDefault="003C07EB" w:rsidP="00D509BB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This study</w:t>
            </w:r>
          </w:p>
        </w:tc>
      </w:tr>
      <w:tr w:rsidR="003D7218" w:rsidRPr="007A5227" w14:paraId="5872A9E3" w14:textId="77777777" w:rsidTr="003D7218">
        <w:trPr>
          <w:cantSplit/>
        </w:trPr>
        <w:tc>
          <w:tcPr>
            <w:tcW w:w="813" w:type="pct"/>
          </w:tcPr>
          <w:p w14:paraId="4B260B82" w14:textId="77777777" w:rsidR="005577EB" w:rsidRPr="007A5227" w:rsidRDefault="00AC5383" w:rsidP="00807CE4">
            <w:pPr>
              <w:spacing w:line="480" w:lineRule="auto"/>
              <w:rPr>
                <w:rFonts w:ascii="Arial" w:hAnsi="Arial" w:cs="Arial"/>
              </w:rPr>
            </w:pPr>
            <w:r w:rsidRPr="007A5227">
              <w:rPr>
                <w:rFonts w:ascii="Arial" w:hAnsi="Arial" w:cs="Arial"/>
                <w:i/>
              </w:rPr>
              <w:t>S. paradoxus</w:t>
            </w:r>
          </w:p>
          <w:p w14:paraId="0CFE27B8" w14:textId="0D945D6F" w:rsidR="00AC5383" w:rsidRPr="007A5227" w:rsidRDefault="00AC5383" w:rsidP="00807CE4">
            <w:pPr>
              <w:spacing w:line="480" w:lineRule="auto"/>
              <w:rPr>
                <w:rFonts w:ascii="Arial" w:hAnsi="Arial" w:cs="Arial"/>
              </w:rPr>
            </w:pPr>
            <w:r w:rsidRPr="007A5227">
              <w:rPr>
                <w:rFonts w:ascii="Arial" w:hAnsi="Arial" w:cs="Arial"/>
              </w:rPr>
              <w:t>CBS432</w:t>
            </w:r>
          </w:p>
        </w:tc>
        <w:tc>
          <w:tcPr>
            <w:tcW w:w="789" w:type="pct"/>
          </w:tcPr>
          <w:p w14:paraId="0D466E40" w14:textId="77777777" w:rsidR="00AC5383" w:rsidRPr="007A5227" w:rsidRDefault="00AC5383" w:rsidP="00807CE4">
            <w:pPr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2652" w:type="pct"/>
          </w:tcPr>
          <w:p w14:paraId="62004DC3" w14:textId="77777777" w:rsidR="00AC5383" w:rsidRPr="007A5227" w:rsidRDefault="00AC5383" w:rsidP="00807CE4">
            <w:pPr>
              <w:spacing w:line="480" w:lineRule="auto"/>
              <w:rPr>
                <w:rFonts w:ascii="Courier" w:hAnsi="Courier" w:cs="Arial"/>
              </w:rPr>
            </w:pPr>
            <w:r w:rsidRPr="007A5227">
              <w:rPr>
                <w:rFonts w:ascii="Courier" w:hAnsi="Courier" w:cs="Arial"/>
              </w:rPr>
              <w:t>GCPNLDFNWHMDQQNIMEYTLDVTSVSWVQDNTYQITIHVKGKENIDLKYLWSLKVIGVTGPKGTVQLYGTNENTYLIDNPTDFTATFEVYATQDVNSCQVWMPNFQIQFEYLQGTAAQYASTWKWGTTSFDLSTGCNNYDNQGHSQTDFP</w:t>
            </w:r>
          </w:p>
        </w:tc>
        <w:tc>
          <w:tcPr>
            <w:tcW w:w="746" w:type="pct"/>
          </w:tcPr>
          <w:p w14:paraId="0500CD8F" w14:textId="37809ADE" w:rsidR="00995BCF" w:rsidRPr="007A5227" w:rsidRDefault="00995BCF" w:rsidP="00995BCF">
            <w:pPr>
              <w:spacing w:line="480" w:lineRule="auto"/>
              <w:rPr>
                <w:rFonts w:ascii="Arial" w:hAnsi="Arial"/>
                <w:noProof/>
              </w:rPr>
            </w:pPr>
            <w:r w:rsidRPr="007A5227">
              <w:rPr>
                <w:rFonts w:ascii="Arial" w:hAnsi="Arial"/>
                <w:noProof/>
              </w:rPr>
              <w:t>SGRP</w:t>
            </w:r>
            <w:r w:rsidR="007D05B4" w:rsidRPr="007A5227">
              <w:rPr>
                <w:rFonts w:ascii="Arial" w:hAnsi="Arial"/>
                <w:noProof/>
              </w:rPr>
              <w:t xml:space="preserve"> </w: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 </w:instrText>
            </w:r>
            <w:r w:rsidR="002B45BA">
              <w:rPr>
                <w:rFonts w:ascii="Arial" w:hAnsi="Arial"/>
                <w:noProof/>
              </w:rPr>
              <w:fldChar w:fldCharType="begin">
                <w:fldData xml:space="preserve">PEVuZE5vdGU+PENpdGU+PEF1dGhvcj5MaXRpPC9BdXRob3I+PFllYXI+MjAwOTwvWWVhcj48UmVj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</w:fldData>
              </w:fldChar>
            </w:r>
            <w:r w:rsidR="002B45BA">
              <w:rPr>
                <w:rFonts w:ascii="Arial" w:hAnsi="Arial"/>
                <w:noProof/>
              </w:rPr>
              <w:instrText xml:space="preserve"> ADDIN EN.CITE.DATA </w:instrText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="002B45BA">
              <w:rPr>
                <w:rFonts w:ascii="Arial" w:hAnsi="Arial"/>
                <w:noProof/>
              </w:rPr>
            </w:r>
            <w:r w:rsidR="002B45BA">
              <w:rPr>
                <w:rFonts w:ascii="Arial" w:hAnsi="Arial"/>
                <w:noProof/>
              </w:rPr>
              <w:fldChar w:fldCharType="separate"/>
            </w:r>
            <w:r w:rsidR="002B45BA">
              <w:rPr>
                <w:rFonts w:ascii="Arial" w:hAnsi="Arial"/>
                <w:noProof/>
              </w:rPr>
              <w:t>(Liti et al., 2009)</w:t>
            </w:r>
            <w:r w:rsidR="002B45BA">
              <w:rPr>
                <w:rFonts w:ascii="Arial" w:hAnsi="Arial"/>
                <w:noProof/>
              </w:rPr>
              <w:fldChar w:fldCharType="end"/>
            </w:r>
            <w:r w:rsidRPr="007A5227">
              <w:rPr>
                <w:rFonts w:ascii="Arial" w:hAnsi="Arial"/>
                <w:noProof/>
              </w:rPr>
              <w:t>,</w:t>
            </w:r>
          </w:p>
          <w:p w14:paraId="40B41ABD" w14:textId="0ADAA4EB" w:rsidR="00AC5383" w:rsidRPr="007A5227" w:rsidRDefault="00995BCF" w:rsidP="00995BCF">
            <w:pPr>
              <w:spacing w:line="480" w:lineRule="auto"/>
              <w:rPr>
                <w:rFonts w:ascii="Arial" w:hAnsi="Arial" w:cs="Arial"/>
              </w:rPr>
            </w:pPr>
            <w:r w:rsidRPr="007A5227">
              <w:rPr>
                <w:rFonts w:ascii="Arial" w:hAnsi="Arial"/>
                <w:noProof/>
              </w:rPr>
              <w:t>Sanger Institute</w:t>
            </w:r>
          </w:p>
        </w:tc>
      </w:tr>
      <w:tr w:rsidR="003D7218" w:rsidRPr="007A5227" w14:paraId="55F84CA5" w14:textId="77777777" w:rsidTr="003D7218">
        <w:trPr>
          <w:cantSplit/>
        </w:trPr>
        <w:tc>
          <w:tcPr>
            <w:tcW w:w="813" w:type="pct"/>
          </w:tcPr>
          <w:p w14:paraId="676BCF8D" w14:textId="77777777" w:rsidR="005577EB" w:rsidRPr="007A5227" w:rsidRDefault="005577EB" w:rsidP="00807CE4">
            <w:pPr>
              <w:spacing w:line="480" w:lineRule="auto"/>
              <w:rPr>
                <w:rFonts w:ascii="Arial" w:hAnsi="Arial" w:cs="Arial"/>
                <w:i/>
              </w:rPr>
            </w:pPr>
            <w:r w:rsidRPr="007A5227">
              <w:rPr>
                <w:rFonts w:ascii="Arial" w:hAnsi="Arial" w:cs="Arial"/>
                <w:i/>
              </w:rPr>
              <w:lastRenderedPageBreak/>
              <w:t>S. </w:t>
            </w:r>
            <w:proofErr w:type="spellStart"/>
            <w:r w:rsidR="00EC69A3" w:rsidRPr="007A5227">
              <w:rPr>
                <w:rFonts w:ascii="Arial" w:hAnsi="Arial" w:cs="Arial"/>
                <w:i/>
              </w:rPr>
              <w:t>kudriavzevii</w:t>
            </w:r>
            <w:proofErr w:type="spellEnd"/>
          </w:p>
          <w:p w14:paraId="19C983DB" w14:textId="4086512B" w:rsidR="000D09F5" w:rsidRPr="007A5227" w:rsidRDefault="00EC69A3" w:rsidP="00807CE4">
            <w:pPr>
              <w:spacing w:line="480" w:lineRule="auto"/>
              <w:rPr>
                <w:rFonts w:ascii="Arial" w:hAnsi="Arial" w:cs="Arial"/>
                <w:i/>
              </w:rPr>
            </w:pPr>
            <w:r w:rsidRPr="007A5227">
              <w:rPr>
                <w:rFonts w:ascii="Arial" w:hAnsi="Arial" w:cs="Arial"/>
              </w:rPr>
              <w:t>IFO1802</w:t>
            </w:r>
          </w:p>
        </w:tc>
        <w:tc>
          <w:tcPr>
            <w:tcW w:w="789" w:type="pct"/>
          </w:tcPr>
          <w:p w14:paraId="62D426AC" w14:textId="620343D4" w:rsidR="000D09F5" w:rsidRPr="007A5227" w:rsidRDefault="00867518" w:rsidP="00807CE4">
            <w:pPr>
              <w:spacing w:line="480" w:lineRule="auto"/>
              <w:rPr>
                <w:rFonts w:ascii="Arial" w:hAnsi="Arial" w:cs="Arial"/>
              </w:rPr>
            </w:pPr>
            <w:r w:rsidRPr="007A5227">
              <w:rPr>
                <w:rFonts w:ascii="Arial" w:hAnsi="Arial" w:cs="Arial"/>
              </w:rPr>
              <w:t>PRJNA1442</w:t>
            </w:r>
            <w:r w:rsidR="00070D5D" w:rsidRPr="007A5227">
              <w:rPr>
                <w:rFonts w:ascii="Arial" w:hAnsi="Arial" w:cs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7FDC8493" w14:textId="47895CDE" w:rsidR="000D09F5" w:rsidRPr="007A5227" w:rsidRDefault="00E25B92" w:rsidP="00807CE4">
            <w:pPr>
              <w:spacing w:line="480" w:lineRule="auto"/>
              <w:rPr>
                <w:rFonts w:ascii="Courier" w:hAnsi="Courier" w:cs="Arial"/>
              </w:rPr>
            </w:pPr>
            <w:r w:rsidRPr="007A5227">
              <w:rPr>
                <w:rFonts w:ascii="Courier" w:hAnsi="Courier" w:cs="Arial"/>
              </w:rPr>
              <w:t>GCPSLDFNWHMNQQNIMQYTLDVTSVSWVQDNTYQIQIHVKGKENIDLKYLWSLKVIGVNGPKGTVQLYGFNENTFLIDNPTDFTATFEVYATQDVNSCQVWMPNFQIQFEYLQGSAAQYSSTWEWGTTSFDLSTGCNNYDNQGHSQTDFP</w:t>
            </w:r>
          </w:p>
        </w:tc>
        <w:tc>
          <w:tcPr>
            <w:tcW w:w="746" w:type="pct"/>
          </w:tcPr>
          <w:p w14:paraId="49D6F16A" w14:textId="00F5872B" w:rsidR="000D09F5" w:rsidRPr="007A5227" w:rsidRDefault="00995BCF" w:rsidP="00575BA3">
            <w:pPr>
              <w:spacing w:line="480" w:lineRule="auto"/>
              <w:rPr>
                <w:rFonts w:ascii="Arial" w:hAnsi="Arial" w:cs="Arial"/>
              </w:rPr>
            </w:pPr>
            <w:r w:rsidRPr="007A5227">
              <w:rPr>
                <w:rFonts w:ascii="Arial" w:hAnsi="Arial" w:cs="Arial"/>
              </w:rPr>
              <w:t>NCBI</w:t>
            </w:r>
          </w:p>
        </w:tc>
      </w:tr>
      <w:tr w:rsidR="003D7218" w:rsidRPr="007A5227" w14:paraId="795E9567" w14:textId="77777777" w:rsidTr="003D7218">
        <w:trPr>
          <w:cantSplit/>
        </w:trPr>
        <w:tc>
          <w:tcPr>
            <w:tcW w:w="813" w:type="pct"/>
          </w:tcPr>
          <w:p w14:paraId="21EF218F" w14:textId="6DE7289D" w:rsidR="00E05600" w:rsidRPr="007A5227" w:rsidRDefault="00E05600" w:rsidP="00807CE4">
            <w:pPr>
              <w:spacing w:line="480" w:lineRule="auto"/>
              <w:rPr>
                <w:rFonts w:ascii="Arial" w:hAnsi="Arial" w:cs="Arial"/>
                <w:i/>
              </w:rPr>
            </w:pPr>
            <w:r w:rsidRPr="007A5227">
              <w:rPr>
                <w:rFonts w:ascii="Arial" w:hAnsi="Arial" w:cs="Arial"/>
                <w:i/>
              </w:rPr>
              <w:t>S. </w:t>
            </w:r>
            <w:proofErr w:type="spellStart"/>
            <w:r w:rsidRPr="007A5227">
              <w:rPr>
                <w:rFonts w:ascii="Arial" w:hAnsi="Arial" w:cs="Arial"/>
                <w:i/>
              </w:rPr>
              <w:t>bayanus</w:t>
            </w:r>
            <w:proofErr w:type="spellEnd"/>
          </w:p>
          <w:p w14:paraId="75093029" w14:textId="727231D8" w:rsidR="000D09F5" w:rsidRPr="007A5227" w:rsidRDefault="00E05600" w:rsidP="00807CE4">
            <w:pPr>
              <w:spacing w:line="480" w:lineRule="auto"/>
              <w:rPr>
                <w:rFonts w:ascii="Arial" w:hAnsi="Arial" w:cs="Arial"/>
              </w:rPr>
            </w:pPr>
            <w:r w:rsidRPr="007A5227">
              <w:rPr>
                <w:rFonts w:ascii="Arial" w:hAnsi="Arial" w:cs="Arial"/>
              </w:rPr>
              <w:t>MCYC623</w:t>
            </w:r>
          </w:p>
        </w:tc>
        <w:tc>
          <w:tcPr>
            <w:tcW w:w="789" w:type="pct"/>
          </w:tcPr>
          <w:p w14:paraId="7C8996D1" w14:textId="48E411B0" w:rsidR="000D09F5" w:rsidRPr="007A5227" w:rsidRDefault="006F1320" w:rsidP="00807CE4">
            <w:pPr>
              <w:spacing w:line="480" w:lineRule="auto"/>
              <w:rPr>
                <w:rFonts w:ascii="Arial" w:hAnsi="Arial" w:cs="Arial"/>
              </w:rPr>
            </w:pPr>
            <w:r w:rsidRPr="007A5227">
              <w:rPr>
                <w:rFonts w:ascii="Arial" w:hAnsi="Arial" w:cs="Arial"/>
              </w:rPr>
              <w:t>PRJNA1443</w:t>
            </w:r>
            <w:r w:rsidR="00070D5D" w:rsidRPr="007A5227">
              <w:rPr>
                <w:rFonts w:ascii="Arial" w:hAnsi="Arial" w:cs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456BCEEE" w14:textId="68B26A76" w:rsidR="000D09F5" w:rsidRPr="007A5227" w:rsidRDefault="00E25B92" w:rsidP="00807CE4">
            <w:pPr>
              <w:spacing w:line="480" w:lineRule="auto"/>
              <w:rPr>
                <w:rFonts w:ascii="Courier" w:hAnsi="Courier" w:cs="Arial"/>
              </w:rPr>
            </w:pPr>
            <w:r w:rsidRPr="007A5227">
              <w:rPr>
                <w:rFonts w:ascii="Courier" w:hAnsi="Courier" w:cs="Arial"/>
              </w:rPr>
              <w:t>GCPSLNFNWHMDQQNIMEYTLDVTSVSWVQDNTYQIQIHVKGKENIDLKYLWSLKVIGVTGPQGTVQLYGTNENTYLIDNPTDFTATFEVYATQDVNSCQVWMPNFQIQFEYLQGTAAQYASTWEWGTTSFDLSTGCNNYDNQGHSQTDFP</w:t>
            </w:r>
          </w:p>
        </w:tc>
        <w:tc>
          <w:tcPr>
            <w:tcW w:w="746" w:type="pct"/>
          </w:tcPr>
          <w:p w14:paraId="53EE55CE" w14:textId="2FDF5B08" w:rsidR="000D09F5" w:rsidRPr="007A5227" w:rsidRDefault="00995BCF" w:rsidP="00575BA3">
            <w:pPr>
              <w:spacing w:line="480" w:lineRule="auto"/>
              <w:rPr>
                <w:rFonts w:ascii="Arial" w:hAnsi="Arial" w:cs="Arial"/>
              </w:rPr>
            </w:pPr>
            <w:r w:rsidRPr="007A5227">
              <w:rPr>
                <w:rFonts w:ascii="Arial" w:hAnsi="Arial" w:cs="Arial"/>
              </w:rPr>
              <w:t>NCBI</w:t>
            </w:r>
          </w:p>
        </w:tc>
      </w:tr>
      <w:tr w:rsidR="003D7218" w:rsidRPr="007A5227" w14:paraId="41BB4645" w14:textId="77777777" w:rsidTr="003D7218">
        <w:trPr>
          <w:cantSplit/>
        </w:trPr>
        <w:tc>
          <w:tcPr>
            <w:tcW w:w="813" w:type="pct"/>
          </w:tcPr>
          <w:p w14:paraId="75613EA6" w14:textId="2EAD57AC" w:rsidR="00E05600" w:rsidRPr="007A5227" w:rsidRDefault="00E05600" w:rsidP="00807CE4">
            <w:pPr>
              <w:spacing w:line="480" w:lineRule="auto"/>
              <w:rPr>
                <w:rFonts w:ascii="Arial" w:hAnsi="Arial" w:cs="Arial"/>
                <w:i/>
              </w:rPr>
            </w:pPr>
            <w:r w:rsidRPr="007A5227">
              <w:rPr>
                <w:rFonts w:ascii="Arial" w:hAnsi="Arial" w:cs="Arial"/>
                <w:i/>
              </w:rPr>
              <w:t>S. </w:t>
            </w:r>
            <w:proofErr w:type="spellStart"/>
            <w:r w:rsidRPr="007A5227">
              <w:rPr>
                <w:rFonts w:ascii="Arial" w:hAnsi="Arial" w:cs="Arial"/>
                <w:i/>
              </w:rPr>
              <w:t>mikatae</w:t>
            </w:r>
            <w:proofErr w:type="spellEnd"/>
          </w:p>
          <w:p w14:paraId="77E8B0B3" w14:textId="7BDD570B" w:rsidR="000D09F5" w:rsidRPr="007A5227" w:rsidRDefault="00E05600" w:rsidP="00807CE4">
            <w:pPr>
              <w:spacing w:line="480" w:lineRule="auto"/>
              <w:rPr>
                <w:rFonts w:ascii="Arial" w:hAnsi="Arial" w:cs="Arial"/>
              </w:rPr>
            </w:pPr>
            <w:r w:rsidRPr="007A5227">
              <w:rPr>
                <w:rFonts w:ascii="Arial" w:hAnsi="Arial" w:cs="Arial"/>
              </w:rPr>
              <w:t>IFO1815T</w:t>
            </w:r>
          </w:p>
        </w:tc>
        <w:tc>
          <w:tcPr>
            <w:tcW w:w="789" w:type="pct"/>
          </w:tcPr>
          <w:p w14:paraId="34CFA8DB" w14:textId="70876FC4" w:rsidR="000D09F5" w:rsidRPr="007A5227" w:rsidRDefault="00314D8C" w:rsidP="00807CE4">
            <w:pPr>
              <w:spacing w:line="480" w:lineRule="auto"/>
              <w:rPr>
                <w:rFonts w:ascii="Arial" w:hAnsi="Arial" w:cs="Arial"/>
              </w:rPr>
            </w:pPr>
            <w:r w:rsidRPr="007A5227">
              <w:rPr>
                <w:rFonts w:ascii="Arial" w:hAnsi="Arial" w:cs="Arial"/>
              </w:rPr>
              <w:t>PRJNA374</w:t>
            </w:r>
            <w:r w:rsidR="00070D5D" w:rsidRPr="007A5227">
              <w:rPr>
                <w:rFonts w:ascii="Arial" w:hAnsi="Arial" w:cs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1D8DADB5" w14:textId="7C9E24A1" w:rsidR="000D09F5" w:rsidRPr="007A5227" w:rsidRDefault="00E25B92" w:rsidP="00E25B92">
            <w:pPr>
              <w:tabs>
                <w:tab w:val="left" w:pos="519"/>
              </w:tabs>
              <w:spacing w:line="480" w:lineRule="auto"/>
              <w:rPr>
                <w:rFonts w:ascii="Courier" w:hAnsi="Courier" w:cs="Arial"/>
              </w:rPr>
            </w:pPr>
            <w:r w:rsidRPr="007A5227">
              <w:rPr>
                <w:rFonts w:ascii="Courier" w:hAnsi="Courier" w:cs="Arial"/>
              </w:rPr>
              <w:t>GCPSLDFNWHMNQQNIMQYTLDVTSVSWVRDNTYQIQIHVKGKENIDLKYLWSLKVIGVNGPKGTVQLYGHNENTYLIDNPTDFTATFEVYATQDVDSCQVWMPNFQIQFEYLQGSAAQYASSGKWGTTSFDLSTGSNNYDNQGHSQTDFP</w:t>
            </w:r>
          </w:p>
        </w:tc>
        <w:tc>
          <w:tcPr>
            <w:tcW w:w="746" w:type="pct"/>
          </w:tcPr>
          <w:p w14:paraId="5F4DAB8E" w14:textId="26B40BCA" w:rsidR="000D09F5" w:rsidRPr="007A5227" w:rsidRDefault="00995BCF" w:rsidP="00575BA3">
            <w:pPr>
              <w:spacing w:line="480" w:lineRule="auto"/>
              <w:rPr>
                <w:rFonts w:ascii="Arial" w:hAnsi="Arial" w:cs="Arial"/>
              </w:rPr>
            </w:pPr>
            <w:r w:rsidRPr="007A5227">
              <w:rPr>
                <w:rFonts w:ascii="Arial" w:hAnsi="Arial" w:cs="Arial"/>
              </w:rPr>
              <w:t>NCBI</w:t>
            </w:r>
          </w:p>
        </w:tc>
      </w:tr>
      <w:tr w:rsidR="003D7218" w:rsidRPr="007A5227" w14:paraId="4E0154CB" w14:textId="77777777" w:rsidTr="003D7218">
        <w:trPr>
          <w:cantSplit/>
        </w:trPr>
        <w:tc>
          <w:tcPr>
            <w:tcW w:w="813" w:type="pct"/>
          </w:tcPr>
          <w:p w14:paraId="414AC85C" w14:textId="3B32FC77" w:rsidR="000D09F5" w:rsidRPr="007A5227" w:rsidRDefault="00E05600" w:rsidP="00807CE4">
            <w:pPr>
              <w:spacing w:line="480" w:lineRule="auto"/>
              <w:rPr>
                <w:rFonts w:ascii="Arial" w:hAnsi="Arial" w:cs="Arial"/>
                <w:i/>
              </w:rPr>
            </w:pPr>
            <w:r w:rsidRPr="007A5227">
              <w:rPr>
                <w:rFonts w:ascii="Arial" w:hAnsi="Arial" w:cs="Arial"/>
                <w:i/>
              </w:rPr>
              <w:t>S. </w:t>
            </w:r>
            <w:proofErr w:type="spellStart"/>
            <w:r w:rsidRPr="007A5227">
              <w:rPr>
                <w:rFonts w:ascii="Arial" w:hAnsi="Arial" w:cs="Arial"/>
                <w:i/>
              </w:rPr>
              <w:t>arboricolus</w:t>
            </w:r>
            <w:proofErr w:type="spellEnd"/>
          </w:p>
        </w:tc>
        <w:tc>
          <w:tcPr>
            <w:tcW w:w="789" w:type="pct"/>
          </w:tcPr>
          <w:p w14:paraId="6CF542B7" w14:textId="6E27792D" w:rsidR="000D09F5" w:rsidRPr="007A5227" w:rsidRDefault="00770157" w:rsidP="00807CE4">
            <w:pPr>
              <w:spacing w:line="480" w:lineRule="auto"/>
              <w:rPr>
                <w:rFonts w:ascii="Arial" w:hAnsi="Arial" w:cs="Arial"/>
              </w:rPr>
            </w:pPr>
            <w:r w:rsidRPr="007A5227">
              <w:rPr>
                <w:rFonts w:ascii="Arial" w:hAnsi="Arial" w:cs="Arial"/>
              </w:rPr>
              <w:t>PRJNA88533</w:t>
            </w:r>
            <w:r w:rsidRPr="007A5227">
              <w:rPr>
                <w:rFonts w:ascii="Arial" w:hAnsi="Arial" w:cs="Arial"/>
                <w:vertAlign w:val="superscript"/>
              </w:rPr>
              <w:t>3</w:t>
            </w:r>
          </w:p>
        </w:tc>
        <w:tc>
          <w:tcPr>
            <w:tcW w:w="2652" w:type="pct"/>
          </w:tcPr>
          <w:p w14:paraId="180D69C2" w14:textId="23CE971A" w:rsidR="000D09F5" w:rsidRPr="007A5227" w:rsidRDefault="00E25B92" w:rsidP="00E25B92">
            <w:pPr>
              <w:tabs>
                <w:tab w:val="left" w:pos="921"/>
              </w:tabs>
              <w:spacing w:line="480" w:lineRule="auto"/>
              <w:rPr>
                <w:rFonts w:ascii="Courier" w:hAnsi="Courier" w:cs="Arial"/>
              </w:rPr>
            </w:pPr>
            <w:r w:rsidRPr="007A5227">
              <w:rPr>
                <w:rFonts w:ascii="Courier" w:hAnsi="Courier" w:cs="Arial"/>
              </w:rPr>
              <w:t>GCPSLNFDWHMDQQNIMEYTLDVTSVSWVQDNTYQIQIHVKGKETIDIKYLWSLKVIGVSGPQGTVQLYGHNENVYLIDNPTDFTATFEVYATQDVNSCQVWMPNFQIQFEYLEGSTAQYSSTWKWGKSAFDLSTGCNNYDNQGHSQTDFP</w:t>
            </w:r>
          </w:p>
        </w:tc>
        <w:tc>
          <w:tcPr>
            <w:tcW w:w="746" w:type="pct"/>
          </w:tcPr>
          <w:p w14:paraId="559EF3F1" w14:textId="6434FB9A" w:rsidR="000D09F5" w:rsidRPr="007A5227" w:rsidRDefault="00995BCF" w:rsidP="00575BA3">
            <w:pPr>
              <w:spacing w:line="480" w:lineRule="auto"/>
              <w:rPr>
                <w:rFonts w:ascii="Arial" w:hAnsi="Arial" w:cs="Arial"/>
              </w:rPr>
            </w:pPr>
            <w:r w:rsidRPr="007A5227">
              <w:rPr>
                <w:rFonts w:ascii="Arial" w:hAnsi="Arial" w:cs="Arial"/>
              </w:rPr>
              <w:t>NCBI</w:t>
            </w:r>
          </w:p>
        </w:tc>
      </w:tr>
      <w:tr w:rsidR="003D7218" w:rsidRPr="007A5227" w14:paraId="169A7E4E" w14:textId="77777777" w:rsidTr="003D7218">
        <w:trPr>
          <w:cantSplit/>
        </w:trPr>
        <w:tc>
          <w:tcPr>
            <w:tcW w:w="813" w:type="pct"/>
          </w:tcPr>
          <w:p w14:paraId="21063584" w14:textId="77777777" w:rsidR="00315498" w:rsidRPr="007A5227" w:rsidRDefault="00315498" w:rsidP="00076F27">
            <w:pPr>
              <w:spacing w:line="480" w:lineRule="auto"/>
              <w:rPr>
                <w:rFonts w:ascii="Arial" w:hAnsi="Arial"/>
                <w:i/>
              </w:rPr>
            </w:pPr>
            <w:r w:rsidRPr="007A5227">
              <w:rPr>
                <w:rFonts w:ascii="Arial" w:hAnsi="Arial"/>
                <w:i/>
              </w:rPr>
              <w:t>K. pastoris</w:t>
            </w:r>
          </w:p>
        </w:tc>
        <w:tc>
          <w:tcPr>
            <w:tcW w:w="789" w:type="pct"/>
          </w:tcPr>
          <w:p w14:paraId="063FDBAE" w14:textId="40F8FCEE" w:rsidR="00315498" w:rsidRPr="007A5227" w:rsidRDefault="00315498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C4R2D7_A</w:t>
            </w:r>
            <w:r w:rsidRPr="007A5227">
              <w:rPr>
                <w:rFonts w:ascii="Arial" w:hAnsi="Arial"/>
                <w:vertAlign w:val="superscript"/>
              </w:rPr>
              <w:t>2</w:t>
            </w:r>
          </w:p>
        </w:tc>
        <w:tc>
          <w:tcPr>
            <w:tcW w:w="2652" w:type="pct"/>
          </w:tcPr>
          <w:p w14:paraId="5ADB43B4" w14:textId="77777777" w:rsidR="00315498" w:rsidRPr="007A5227" w:rsidRDefault="00315498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CYANQWETTFPPSDIKITGATWVQDNIYDVTLSYEAESLELENLTELKIIGLNSPTGGTKLVWSLNSKVYDIDNPAKWTTTLRVYTKSSADDCYVEMYPFQIQVDWCEAGASTDGCSAWKWPKSYDYDIGCDNMQDGVSRKHHP</w:t>
            </w:r>
          </w:p>
        </w:tc>
        <w:tc>
          <w:tcPr>
            <w:tcW w:w="746" w:type="pct"/>
          </w:tcPr>
          <w:p w14:paraId="28C131A6" w14:textId="1E7C3A56" w:rsidR="00315498" w:rsidRPr="007A5227" w:rsidRDefault="00315498" w:rsidP="00D509BB">
            <w:pPr>
              <w:spacing w:line="480" w:lineRule="auto"/>
              <w:rPr>
                <w:rFonts w:ascii="Arial" w:hAnsi="Arial"/>
                <w:b/>
              </w:rPr>
            </w:pPr>
            <w:proofErr w:type="spellStart"/>
            <w:r w:rsidRPr="007A5227">
              <w:rPr>
                <w:rFonts w:ascii="Arial" w:hAnsi="Arial"/>
              </w:rPr>
              <w:t>UniProtKB</w:t>
            </w:r>
            <w:proofErr w:type="spellEnd"/>
          </w:p>
        </w:tc>
      </w:tr>
      <w:tr w:rsidR="003D7218" w:rsidRPr="007A5227" w14:paraId="26AD674D" w14:textId="77777777" w:rsidTr="003D7218">
        <w:trPr>
          <w:cantSplit/>
        </w:trPr>
        <w:tc>
          <w:tcPr>
            <w:tcW w:w="813" w:type="pct"/>
          </w:tcPr>
          <w:p w14:paraId="3FEC3760" w14:textId="77777777" w:rsidR="00315498" w:rsidRPr="007A5227" w:rsidRDefault="00315498" w:rsidP="00076F27">
            <w:pPr>
              <w:spacing w:line="480" w:lineRule="auto"/>
              <w:rPr>
                <w:rFonts w:ascii="Arial" w:hAnsi="Arial"/>
                <w:i/>
              </w:rPr>
            </w:pPr>
            <w:r w:rsidRPr="007A5227">
              <w:rPr>
                <w:rFonts w:ascii="Arial" w:hAnsi="Arial"/>
                <w:i/>
              </w:rPr>
              <w:lastRenderedPageBreak/>
              <w:t>K. pastoris</w:t>
            </w:r>
          </w:p>
        </w:tc>
        <w:tc>
          <w:tcPr>
            <w:tcW w:w="789" w:type="pct"/>
          </w:tcPr>
          <w:p w14:paraId="64152AD3" w14:textId="2B0C0C7B" w:rsidR="00315498" w:rsidRPr="007A5227" w:rsidRDefault="00315498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C4R2D7_B</w:t>
            </w:r>
            <w:r w:rsidRPr="007A5227">
              <w:rPr>
                <w:rFonts w:ascii="Arial" w:hAnsi="Arial"/>
                <w:vertAlign w:val="superscript"/>
              </w:rPr>
              <w:t>2</w:t>
            </w:r>
          </w:p>
        </w:tc>
        <w:tc>
          <w:tcPr>
            <w:tcW w:w="2652" w:type="pct"/>
          </w:tcPr>
          <w:p w14:paraId="1B18CF66" w14:textId="77777777" w:rsidR="00315498" w:rsidRPr="007A5227" w:rsidRDefault="00315498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CYADQWETTFPPSDIKITGATWVEDNIYDVTLSYEAESLELENLTELKIIGLNSPTGGTKVVWSLNSGIYDIDNPAKWTTTLRVYTKSSADDCYVEMYPFQIQVDWCEAGASTDGCSAWKWPKSYDYDIGCDNMQDGVSRKHHP</w:t>
            </w:r>
          </w:p>
        </w:tc>
        <w:tc>
          <w:tcPr>
            <w:tcW w:w="746" w:type="pct"/>
          </w:tcPr>
          <w:p w14:paraId="21D9415E" w14:textId="2B94F235" w:rsidR="00315498" w:rsidRPr="007A5227" w:rsidRDefault="00315498" w:rsidP="00D509BB">
            <w:pPr>
              <w:spacing w:line="480" w:lineRule="auto"/>
              <w:rPr>
                <w:rFonts w:ascii="Arial" w:hAnsi="Arial"/>
                <w:b/>
              </w:rPr>
            </w:pPr>
            <w:proofErr w:type="spellStart"/>
            <w:r w:rsidRPr="007A5227">
              <w:rPr>
                <w:rFonts w:ascii="Arial" w:hAnsi="Arial"/>
              </w:rPr>
              <w:t>UniProtKB</w:t>
            </w:r>
            <w:proofErr w:type="spellEnd"/>
          </w:p>
        </w:tc>
      </w:tr>
      <w:tr w:rsidR="003D7218" w:rsidRPr="007A5227" w14:paraId="6F99D149" w14:textId="77777777" w:rsidTr="003D7218">
        <w:trPr>
          <w:cantSplit/>
        </w:trPr>
        <w:tc>
          <w:tcPr>
            <w:tcW w:w="813" w:type="pct"/>
          </w:tcPr>
          <w:p w14:paraId="6560B8A2" w14:textId="77777777" w:rsidR="00315498" w:rsidRPr="007A5227" w:rsidRDefault="00315498" w:rsidP="00076F27">
            <w:pPr>
              <w:spacing w:line="480" w:lineRule="auto"/>
              <w:rPr>
                <w:rFonts w:ascii="Arial" w:hAnsi="Arial"/>
                <w:i/>
              </w:rPr>
            </w:pPr>
            <w:r w:rsidRPr="007A5227">
              <w:rPr>
                <w:rFonts w:ascii="Arial" w:hAnsi="Arial"/>
                <w:i/>
              </w:rPr>
              <w:t>C. </w:t>
            </w:r>
            <w:proofErr w:type="spellStart"/>
            <w:r w:rsidRPr="007A5227">
              <w:rPr>
                <w:rFonts w:ascii="Arial" w:hAnsi="Arial"/>
                <w:i/>
              </w:rPr>
              <w:t>lusitaniae</w:t>
            </w:r>
            <w:proofErr w:type="spellEnd"/>
          </w:p>
        </w:tc>
        <w:tc>
          <w:tcPr>
            <w:tcW w:w="789" w:type="pct"/>
          </w:tcPr>
          <w:p w14:paraId="4A97F984" w14:textId="0847923E" w:rsidR="00315498" w:rsidRPr="007A5227" w:rsidRDefault="00315498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C4XZ24_A</w:t>
            </w:r>
            <w:r w:rsidRPr="007A5227">
              <w:rPr>
                <w:rFonts w:ascii="Arial" w:hAnsi="Arial"/>
                <w:vertAlign w:val="superscript"/>
              </w:rPr>
              <w:t>2</w:t>
            </w:r>
          </w:p>
        </w:tc>
        <w:tc>
          <w:tcPr>
            <w:tcW w:w="2652" w:type="pct"/>
          </w:tcPr>
          <w:p w14:paraId="434C0E8D" w14:textId="77777777" w:rsidR="00315498" w:rsidRPr="007A5227" w:rsidRDefault="00315498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ACPNQKFTFHAQVVNFPQATITVTDPSDNGDGTWDVTINFNADATMSLKSLSELKILSLSKTYFLYSYNLKVDNINNPGSWSQRVTVTPRSVGDYKTCMPQFTIQYDWCSAGVTDWSECQNWKYQGSYDYITGCDNFDQSTGFSQKDAP</w:t>
            </w:r>
          </w:p>
        </w:tc>
        <w:tc>
          <w:tcPr>
            <w:tcW w:w="746" w:type="pct"/>
          </w:tcPr>
          <w:p w14:paraId="57D709A5" w14:textId="42B87E46" w:rsidR="00315498" w:rsidRPr="007A5227" w:rsidRDefault="00315498" w:rsidP="00D509BB">
            <w:pPr>
              <w:spacing w:line="480" w:lineRule="auto"/>
              <w:rPr>
                <w:rFonts w:ascii="Arial" w:hAnsi="Arial"/>
                <w:b/>
              </w:rPr>
            </w:pPr>
            <w:proofErr w:type="spellStart"/>
            <w:r w:rsidRPr="007A5227">
              <w:rPr>
                <w:rFonts w:ascii="Arial" w:hAnsi="Arial"/>
              </w:rPr>
              <w:t>UniProtKB</w:t>
            </w:r>
            <w:proofErr w:type="spellEnd"/>
          </w:p>
        </w:tc>
      </w:tr>
      <w:tr w:rsidR="003D7218" w:rsidRPr="007A5227" w14:paraId="76D96DF6" w14:textId="77777777" w:rsidTr="003D7218">
        <w:trPr>
          <w:cantSplit/>
        </w:trPr>
        <w:tc>
          <w:tcPr>
            <w:tcW w:w="813" w:type="pct"/>
          </w:tcPr>
          <w:p w14:paraId="7AFECF42" w14:textId="77777777" w:rsidR="00315498" w:rsidRPr="007A5227" w:rsidRDefault="00315498" w:rsidP="00076F27">
            <w:pPr>
              <w:spacing w:line="480" w:lineRule="auto"/>
              <w:rPr>
                <w:rFonts w:ascii="Arial" w:hAnsi="Arial"/>
                <w:i/>
              </w:rPr>
            </w:pPr>
            <w:r w:rsidRPr="007A5227">
              <w:rPr>
                <w:rFonts w:ascii="Arial" w:hAnsi="Arial"/>
                <w:i/>
              </w:rPr>
              <w:t>C. </w:t>
            </w:r>
            <w:proofErr w:type="spellStart"/>
            <w:r w:rsidRPr="007A5227">
              <w:rPr>
                <w:rFonts w:ascii="Arial" w:hAnsi="Arial"/>
                <w:i/>
              </w:rPr>
              <w:t>lusitaniae</w:t>
            </w:r>
            <w:proofErr w:type="spellEnd"/>
          </w:p>
        </w:tc>
        <w:tc>
          <w:tcPr>
            <w:tcW w:w="789" w:type="pct"/>
          </w:tcPr>
          <w:p w14:paraId="1C620CFE" w14:textId="3CC219E8" w:rsidR="00315498" w:rsidRPr="007A5227" w:rsidRDefault="00315498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C4XZ24_B</w:t>
            </w:r>
            <w:r w:rsidRPr="007A5227">
              <w:rPr>
                <w:rFonts w:ascii="Arial" w:hAnsi="Arial"/>
                <w:vertAlign w:val="superscript"/>
              </w:rPr>
              <w:t>2</w:t>
            </w:r>
          </w:p>
        </w:tc>
        <w:tc>
          <w:tcPr>
            <w:tcW w:w="2652" w:type="pct"/>
          </w:tcPr>
          <w:p w14:paraId="7899230B" w14:textId="77777777" w:rsidR="00315498" w:rsidRPr="007A5227" w:rsidRDefault="00315498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ACPNQKFTFHAQVVNFPQATITVTDPSDNGDGTWDVTINFNAVATMSLKSLSELKILSLSKTYFLYSYNLKVDNINNPGSWSQRVTVTPRSVGNYKTCMPQFTIQFDWCSAGVTDQSECQNWKYQGSYDYITGCDNFDQSTGFSQKDAP</w:t>
            </w:r>
          </w:p>
        </w:tc>
        <w:tc>
          <w:tcPr>
            <w:tcW w:w="746" w:type="pct"/>
          </w:tcPr>
          <w:p w14:paraId="25E254BC" w14:textId="0179C778" w:rsidR="00315498" w:rsidRPr="007A5227" w:rsidRDefault="00315498" w:rsidP="00D509BB">
            <w:pPr>
              <w:spacing w:line="480" w:lineRule="auto"/>
              <w:rPr>
                <w:rFonts w:ascii="Arial" w:hAnsi="Arial"/>
                <w:b/>
              </w:rPr>
            </w:pPr>
            <w:proofErr w:type="spellStart"/>
            <w:r w:rsidRPr="007A5227">
              <w:rPr>
                <w:rFonts w:ascii="Arial" w:hAnsi="Arial"/>
              </w:rPr>
              <w:t>UniProtKB</w:t>
            </w:r>
            <w:proofErr w:type="spellEnd"/>
          </w:p>
        </w:tc>
      </w:tr>
      <w:tr w:rsidR="003D7218" w:rsidRPr="007A5227" w14:paraId="1D62E6FE" w14:textId="77777777" w:rsidTr="003D7218">
        <w:trPr>
          <w:cantSplit/>
        </w:trPr>
        <w:tc>
          <w:tcPr>
            <w:tcW w:w="813" w:type="pct"/>
          </w:tcPr>
          <w:p w14:paraId="0E5C6304" w14:textId="77777777" w:rsidR="00315498" w:rsidRPr="007A5227" w:rsidRDefault="00315498" w:rsidP="00076F27">
            <w:pPr>
              <w:spacing w:line="480" w:lineRule="auto"/>
              <w:rPr>
                <w:rFonts w:ascii="Arial" w:hAnsi="Arial"/>
                <w:i/>
              </w:rPr>
            </w:pPr>
            <w:r w:rsidRPr="007A5227">
              <w:rPr>
                <w:rFonts w:ascii="Arial" w:hAnsi="Arial"/>
                <w:i/>
              </w:rPr>
              <w:t>C. </w:t>
            </w:r>
            <w:proofErr w:type="spellStart"/>
            <w:r w:rsidRPr="007A5227">
              <w:rPr>
                <w:rFonts w:ascii="Arial" w:hAnsi="Arial"/>
                <w:i/>
              </w:rPr>
              <w:t>lusitaniae</w:t>
            </w:r>
            <w:proofErr w:type="spellEnd"/>
          </w:p>
        </w:tc>
        <w:tc>
          <w:tcPr>
            <w:tcW w:w="789" w:type="pct"/>
          </w:tcPr>
          <w:p w14:paraId="094F529E" w14:textId="7D68BAC2" w:rsidR="00315498" w:rsidRPr="007A5227" w:rsidRDefault="00315498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C4XZ24_C</w:t>
            </w:r>
            <w:r w:rsidRPr="007A5227">
              <w:rPr>
                <w:rFonts w:ascii="Arial" w:hAnsi="Arial"/>
                <w:vertAlign w:val="superscript"/>
              </w:rPr>
              <w:t>2</w:t>
            </w:r>
          </w:p>
        </w:tc>
        <w:tc>
          <w:tcPr>
            <w:tcW w:w="2652" w:type="pct"/>
          </w:tcPr>
          <w:p w14:paraId="432139C9" w14:textId="77777777" w:rsidR="00315498" w:rsidRPr="007A5227" w:rsidRDefault="00315498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ACPNQKFTFHAQVVNFPQATITVTDPSDNGDGTWDVTINFNAVATMSLKSLSELKILSLSKTYFLYSYNLKVDNINNPGSWSQRVTVTPRSVGNYKTCMPQFTIQYDWCSAGVTDWSECQNWKYQGSYDYITGCDNFDQSTGFSQKDAP</w:t>
            </w:r>
          </w:p>
        </w:tc>
        <w:tc>
          <w:tcPr>
            <w:tcW w:w="746" w:type="pct"/>
          </w:tcPr>
          <w:p w14:paraId="6CB2AB4F" w14:textId="0CEB13E3" w:rsidR="00315498" w:rsidRPr="007A5227" w:rsidRDefault="00315498" w:rsidP="00D509BB">
            <w:pPr>
              <w:spacing w:line="480" w:lineRule="auto"/>
              <w:rPr>
                <w:rFonts w:ascii="Arial" w:hAnsi="Arial"/>
                <w:b/>
              </w:rPr>
            </w:pPr>
            <w:proofErr w:type="spellStart"/>
            <w:r w:rsidRPr="007A5227">
              <w:rPr>
                <w:rFonts w:ascii="Arial" w:hAnsi="Arial"/>
              </w:rPr>
              <w:t>UniProtKB</w:t>
            </w:r>
            <w:proofErr w:type="spellEnd"/>
          </w:p>
        </w:tc>
      </w:tr>
      <w:tr w:rsidR="003D7218" w:rsidRPr="007A5227" w14:paraId="1DA01143" w14:textId="77777777" w:rsidTr="003D7218">
        <w:trPr>
          <w:cantSplit/>
        </w:trPr>
        <w:tc>
          <w:tcPr>
            <w:tcW w:w="813" w:type="pct"/>
          </w:tcPr>
          <w:p w14:paraId="76446A53" w14:textId="77777777" w:rsidR="00315498" w:rsidRPr="007A5227" w:rsidRDefault="00315498" w:rsidP="00076F27">
            <w:pPr>
              <w:spacing w:line="480" w:lineRule="auto"/>
              <w:rPr>
                <w:rFonts w:ascii="Arial" w:hAnsi="Arial"/>
                <w:i/>
              </w:rPr>
            </w:pPr>
            <w:r w:rsidRPr="007A5227">
              <w:rPr>
                <w:rFonts w:ascii="Arial" w:hAnsi="Arial"/>
                <w:i/>
              </w:rPr>
              <w:t>K. lactis</w:t>
            </w:r>
          </w:p>
        </w:tc>
        <w:tc>
          <w:tcPr>
            <w:tcW w:w="789" w:type="pct"/>
          </w:tcPr>
          <w:p w14:paraId="39AFDA01" w14:textId="35D1B0BE" w:rsidR="00315498" w:rsidRPr="007A5227" w:rsidRDefault="00315498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Q6CPZ4_A</w:t>
            </w:r>
            <w:r w:rsidRPr="007A5227">
              <w:rPr>
                <w:rFonts w:ascii="Arial" w:hAnsi="Arial"/>
                <w:vertAlign w:val="superscript"/>
              </w:rPr>
              <w:t>2</w:t>
            </w:r>
          </w:p>
        </w:tc>
        <w:tc>
          <w:tcPr>
            <w:tcW w:w="2652" w:type="pct"/>
          </w:tcPr>
          <w:p w14:paraId="2A4B28EA" w14:textId="77777777" w:rsidR="00315498" w:rsidRPr="007A5227" w:rsidRDefault="00315498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CLDFSFRSQNTRTMPYNIELENVKWVESNIYTVTLHVTGQKQIPLKSLWSLKIIGVNSPDGSTFQLFGYNEKTYLIDNPTDWTATFRVYGQADSNDPSIVWMPTFQIQYEYCQGSADCSDWSYGTTTFDLITGCNNYDNYKRSQTDAG</w:t>
            </w:r>
          </w:p>
        </w:tc>
        <w:tc>
          <w:tcPr>
            <w:tcW w:w="746" w:type="pct"/>
          </w:tcPr>
          <w:p w14:paraId="206D569A" w14:textId="4AF49DD0" w:rsidR="00315498" w:rsidRPr="007A5227" w:rsidRDefault="00315498" w:rsidP="00D509BB">
            <w:pPr>
              <w:spacing w:line="480" w:lineRule="auto"/>
              <w:rPr>
                <w:rFonts w:ascii="Arial" w:hAnsi="Arial"/>
                <w:b/>
              </w:rPr>
            </w:pPr>
            <w:proofErr w:type="spellStart"/>
            <w:r w:rsidRPr="007A5227">
              <w:rPr>
                <w:rFonts w:ascii="Arial" w:hAnsi="Arial"/>
              </w:rPr>
              <w:t>UniProtKB</w:t>
            </w:r>
            <w:proofErr w:type="spellEnd"/>
          </w:p>
        </w:tc>
      </w:tr>
      <w:tr w:rsidR="003D7218" w:rsidRPr="007A5227" w14:paraId="19075507" w14:textId="77777777" w:rsidTr="003D7218">
        <w:trPr>
          <w:cantSplit/>
        </w:trPr>
        <w:tc>
          <w:tcPr>
            <w:tcW w:w="813" w:type="pct"/>
          </w:tcPr>
          <w:p w14:paraId="20C2FD7A" w14:textId="77777777" w:rsidR="00315498" w:rsidRPr="007A5227" w:rsidRDefault="00315498" w:rsidP="00076F27">
            <w:pPr>
              <w:spacing w:line="480" w:lineRule="auto"/>
              <w:rPr>
                <w:rFonts w:ascii="Arial" w:hAnsi="Arial"/>
                <w:i/>
              </w:rPr>
            </w:pPr>
            <w:r w:rsidRPr="007A5227">
              <w:rPr>
                <w:rFonts w:ascii="Arial" w:hAnsi="Arial"/>
                <w:i/>
              </w:rPr>
              <w:lastRenderedPageBreak/>
              <w:t>K. lactis</w:t>
            </w:r>
          </w:p>
        </w:tc>
        <w:tc>
          <w:tcPr>
            <w:tcW w:w="789" w:type="pct"/>
          </w:tcPr>
          <w:p w14:paraId="7382E565" w14:textId="48764410" w:rsidR="00315498" w:rsidRPr="007A5227" w:rsidRDefault="00315498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Q6CPZ4_B</w:t>
            </w:r>
            <w:r w:rsidRPr="007A5227">
              <w:rPr>
                <w:rFonts w:ascii="Arial" w:hAnsi="Arial"/>
                <w:vertAlign w:val="superscript"/>
              </w:rPr>
              <w:t>2</w:t>
            </w:r>
          </w:p>
        </w:tc>
        <w:tc>
          <w:tcPr>
            <w:tcW w:w="2652" w:type="pct"/>
          </w:tcPr>
          <w:p w14:paraId="7FA736BE" w14:textId="77777777" w:rsidR="00315498" w:rsidRPr="007A5227" w:rsidRDefault="00315498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GCPCLDFSFHSQNTGTMQYSIVPEEVNWVQDNIYTVTLHVTGQKQIPLKSLWSLKIIGVNSPDGSTFQLFGYNEKTYLIDNPTDWTATFRVYGQADSNDPSIVWMPTFQIQYEYCQGSADCSDWSYGTTTFDLITGCNNYDNYKRSQTDAG</w:t>
            </w:r>
          </w:p>
        </w:tc>
        <w:tc>
          <w:tcPr>
            <w:tcW w:w="746" w:type="pct"/>
          </w:tcPr>
          <w:p w14:paraId="4CEC1C52" w14:textId="1AF25303" w:rsidR="00315498" w:rsidRPr="007A5227" w:rsidRDefault="00315498" w:rsidP="00D509BB">
            <w:pPr>
              <w:spacing w:line="480" w:lineRule="auto"/>
              <w:rPr>
                <w:rFonts w:ascii="Arial" w:hAnsi="Arial"/>
                <w:b/>
              </w:rPr>
            </w:pPr>
            <w:proofErr w:type="spellStart"/>
            <w:r w:rsidRPr="007A5227">
              <w:rPr>
                <w:rFonts w:ascii="Arial" w:hAnsi="Arial"/>
              </w:rPr>
              <w:t>UniProtKB</w:t>
            </w:r>
            <w:proofErr w:type="spellEnd"/>
          </w:p>
        </w:tc>
      </w:tr>
      <w:tr w:rsidR="003D7218" w:rsidRPr="007A5227" w14:paraId="44CBBA52" w14:textId="77777777" w:rsidTr="003D7218">
        <w:trPr>
          <w:cantSplit/>
        </w:trPr>
        <w:tc>
          <w:tcPr>
            <w:tcW w:w="813" w:type="pct"/>
          </w:tcPr>
          <w:p w14:paraId="49559BD9" w14:textId="77777777" w:rsidR="00315498" w:rsidRPr="007A5227" w:rsidRDefault="00315498" w:rsidP="00076F27">
            <w:pPr>
              <w:spacing w:line="480" w:lineRule="auto"/>
              <w:rPr>
                <w:rFonts w:ascii="Arial" w:hAnsi="Arial"/>
                <w:i/>
              </w:rPr>
            </w:pPr>
            <w:r w:rsidRPr="007A5227">
              <w:rPr>
                <w:rFonts w:ascii="Arial" w:hAnsi="Arial"/>
                <w:i/>
              </w:rPr>
              <w:t>S. </w:t>
            </w:r>
            <w:proofErr w:type="spellStart"/>
            <w:r w:rsidRPr="007A5227">
              <w:rPr>
                <w:rFonts w:ascii="Arial" w:hAnsi="Arial"/>
                <w:i/>
              </w:rPr>
              <w:t>passalidarum</w:t>
            </w:r>
            <w:proofErr w:type="spellEnd"/>
          </w:p>
        </w:tc>
        <w:tc>
          <w:tcPr>
            <w:tcW w:w="789" w:type="pct"/>
          </w:tcPr>
          <w:p w14:paraId="7448B769" w14:textId="7C1DE7E2" w:rsidR="00315498" w:rsidRPr="007A5227" w:rsidRDefault="00315498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G3AVC2_A</w:t>
            </w:r>
            <w:r w:rsidRPr="007A5227">
              <w:rPr>
                <w:rFonts w:ascii="Arial" w:hAnsi="Arial"/>
                <w:vertAlign w:val="superscript"/>
              </w:rPr>
              <w:t>2</w:t>
            </w:r>
          </w:p>
        </w:tc>
        <w:tc>
          <w:tcPr>
            <w:tcW w:w="2652" w:type="pct"/>
          </w:tcPr>
          <w:p w14:paraId="24B12059" w14:textId="77777777" w:rsidR="00315498" w:rsidRPr="007A5227" w:rsidRDefault="00315498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ICDSPFGALSKANNQPELKIFEFKSIKWIEDNFYEVMIEFEIDGNSYTESELRAIYIFSLQTPDYYLGSVELFVESWEQNLLGDSPFHFYFTWVMEAEDIDQLTCTTPFQVYYDWDTYFATYQHGCFSDELTDLPAQCWDKPNFAETSSQQNLETSSQQNLE</w:t>
            </w:r>
          </w:p>
        </w:tc>
        <w:tc>
          <w:tcPr>
            <w:tcW w:w="746" w:type="pct"/>
          </w:tcPr>
          <w:p w14:paraId="3A32AAB5" w14:textId="5F31642F" w:rsidR="00315498" w:rsidRPr="007A5227" w:rsidRDefault="00315498" w:rsidP="00D509BB">
            <w:pPr>
              <w:spacing w:line="480" w:lineRule="auto"/>
              <w:rPr>
                <w:rFonts w:ascii="Arial" w:hAnsi="Arial"/>
                <w:b/>
              </w:rPr>
            </w:pPr>
            <w:proofErr w:type="spellStart"/>
            <w:r w:rsidRPr="007A5227">
              <w:rPr>
                <w:rFonts w:ascii="Arial" w:hAnsi="Arial"/>
              </w:rPr>
              <w:t>UniProtKB</w:t>
            </w:r>
            <w:proofErr w:type="spellEnd"/>
          </w:p>
        </w:tc>
      </w:tr>
      <w:tr w:rsidR="003D7218" w:rsidRPr="007A5227" w14:paraId="7641CF50" w14:textId="77777777" w:rsidTr="003D7218">
        <w:trPr>
          <w:cantSplit/>
        </w:trPr>
        <w:tc>
          <w:tcPr>
            <w:tcW w:w="813" w:type="pct"/>
          </w:tcPr>
          <w:p w14:paraId="56B7AA17" w14:textId="77777777" w:rsidR="00315498" w:rsidRPr="007A5227" w:rsidRDefault="00315498" w:rsidP="00076F27">
            <w:pPr>
              <w:spacing w:line="480" w:lineRule="auto"/>
              <w:rPr>
                <w:rFonts w:ascii="Arial" w:hAnsi="Arial"/>
                <w:i/>
              </w:rPr>
            </w:pPr>
            <w:r w:rsidRPr="007A5227">
              <w:rPr>
                <w:rFonts w:ascii="Arial" w:hAnsi="Arial"/>
                <w:i/>
              </w:rPr>
              <w:t>S. </w:t>
            </w:r>
            <w:proofErr w:type="spellStart"/>
            <w:r w:rsidRPr="007A5227">
              <w:rPr>
                <w:rFonts w:ascii="Arial" w:hAnsi="Arial"/>
                <w:i/>
              </w:rPr>
              <w:t>passalidarum</w:t>
            </w:r>
            <w:proofErr w:type="spellEnd"/>
          </w:p>
        </w:tc>
        <w:tc>
          <w:tcPr>
            <w:tcW w:w="789" w:type="pct"/>
          </w:tcPr>
          <w:p w14:paraId="5F050713" w14:textId="2255D3A5" w:rsidR="00315498" w:rsidRPr="007A5227" w:rsidRDefault="00315498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G3AVC2_B</w:t>
            </w:r>
            <w:r w:rsidRPr="007A5227">
              <w:rPr>
                <w:rFonts w:ascii="Arial" w:hAnsi="Arial"/>
                <w:vertAlign w:val="superscript"/>
              </w:rPr>
              <w:t>2</w:t>
            </w:r>
          </w:p>
        </w:tc>
        <w:tc>
          <w:tcPr>
            <w:tcW w:w="2652" w:type="pct"/>
          </w:tcPr>
          <w:p w14:paraId="5EED521F" w14:textId="77777777" w:rsidR="00315498" w:rsidRPr="007A5227" w:rsidRDefault="00315498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IPIGAHALSESTYPKVKTFNFESIKFIQDDLYEVTLEFEIEDTIPKSELHAVFAYYLQTPDDYLSSIQLDAYVGNSPYHFYLVWIMKTQNIDQYICTTPFTIEYNWNGIPFSYTHGCL</w:t>
            </w:r>
          </w:p>
        </w:tc>
        <w:tc>
          <w:tcPr>
            <w:tcW w:w="746" w:type="pct"/>
          </w:tcPr>
          <w:p w14:paraId="51745085" w14:textId="35FCD942" w:rsidR="00315498" w:rsidRPr="007A5227" w:rsidRDefault="00315498" w:rsidP="00D509BB">
            <w:pPr>
              <w:spacing w:line="480" w:lineRule="auto"/>
              <w:rPr>
                <w:rFonts w:ascii="Arial" w:hAnsi="Arial"/>
                <w:b/>
              </w:rPr>
            </w:pPr>
            <w:proofErr w:type="spellStart"/>
            <w:r w:rsidRPr="007A5227">
              <w:rPr>
                <w:rFonts w:ascii="Arial" w:hAnsi="Arial"/>
              </w:rPr>
              <w:t>UniProtKB</w:t>
            </w:r>
            <w:proofErr w:type="spellEnd"/>
          </w:p>
        </w:tc>
      </w:tr>
      <w:tr w:rsidR="003D7218" w:rsidRPr="007A5227" w14:paraId="671B9B13" w14:textId="77777777" w:rsidTr="003D7218">
        <w:trPr>
          <w:cantSplit/>
        </w:trPr>
        <w:tc>
          <w:tcPr>
            <w:tcW w:w="813" w:type="pct"/>
          </w:tcPr>
          <w:p w14:paraId="55BB1776" w14:textId="77777777" w:rsidR="00315498" w:rsidRPr="007A5227" w:rsidRDefault="00315498" w:rsidP="00076F27">
            <w:pPr>
              <w:spacing w:line="480" w:lineRule="auto"/>
              <w:rPr>
                <w:rFonts w:ascii="Arial" w:hAnsi="Arial"/>
                <w:i/>
              </w:rPr>
            </w:pPr>
            <w:r w:rsidRPr="007A5227">
              <w:rPr>
                <w:rFonts w:ascii="Arial" w:hAnsi="Arial"/>
                <w:i/>
              </w:rPr>
              <w:t>T. delbrueckii</w:t>
            </w:r>
          </w:p>
        </w:tc>
        <w:tc>
          <w:tcPr>
            <w:tcW w:w="789" w:type="pct"/>
          </w:tcPr>
          <w:p w14:paraId="057FFD30" w14:textId="51A5353C" w:rsidR="00315498" w:rsidRPr="007A5227" w:rsidRDefault="00315498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G8ZQZ3</w:t>
            </w:r>
            <w:r w:rsidRPr="007A5227">
              <w:rPr>
                <w:rFonts w:ascii="Arial" w:hAnsi="Arial"/>
                <w:vertAlign w:val="superscript"/>
              </w:rPr>
              <w:t>2</w:t>
            </w:r>
          </w:p>
        </w:tc>
        <w:tc>
          <w:tcPr>
            <w:tcW w:w="2652" w:type="pct"/>
          </w:tcPr>
          <w:p w14:paraId="1A20BC75" w14:textId="77777777" w:rsidR="00315498" w:rsidRPr="007A5227" w:rsidRDefault="00315498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ACPGLDFKWRSTYYGIMNYDMNVIGVNYLGKDSYEVTIHVVGDKQIPLKFLYSLSISNIGGPDRIVPLHHCDKGINKIDNPTDFTATFVVNSRPDLFGRVWMPDFKLDFEYVLGPARQYAKEWKWGKTSFSLASGCDLADFWGRSYADFP</w:t>
            </w:r>
          </w:p>
        </w:tc>
        <w:tc>
          <w:tcPr>
            <w:tcW w:w="746" w:type="pct"/>
          </w:tcPr>
          <w:p w14:paraId="74EA99CF" w14:textId="481B9A67" w:rsidR="00315498" w:rsidRPr="007A5227" w:rsidRDefault="00315498" w:rsidP="00D509BB">
            <w:pPr>
              <w:spacing w:line="480" w:lineRule="auto"/>
              <w:rPr>
                <w:rFonts w:ascii="Arial" w:hAnsi="Arial"/>
                <w:b/>
              </w:rPr>
            </w:pPr>
            <w:proofErr w:type="spellStart"/>
            <w:r w:rsidRPr="007A5227">
              <w:rPr>
                <w:rFonts w:ascii="Arial" w:hAnsi="Arial"/>
              </w:rPr>
              <w:t>UniProtKB</w:t>
            </w:r>
            <w:proofErr w:type="spellEnd"/>
          </w:p>
        </w:tc>
      </w:tr>
      <w:tr w:rsidR="003D7218" w:rsidRPr="007A5227" w14:paraId="3BE7E485" w14:textId="77777777" w:rsidTr="003D7218">
        <w:trPr>
          <w:cantSplit/>
        </w:trPr>
        <w:tc>
          <w:tcPr>
            <w:tcW w:w="813" w:type="pct"/>
          </w:tcPr>
          <w:p w14:paraId="291911ED" w14:textId="77777777" w:rsidR="00D509BB" w:rsidRPr="007A5227" w:rsidRDefault="00D509BB" w:rsidP="00076F27">
            <w:pPr>
              <w:spacing w:line="480" w:lineRule="auto"/>
              <w:rPr>
                <w:rFonts w:ascii="Arial" w:hAnsi="Arial"/>
                <w:i/>
              </w:rPr>
            </w:pPr>
            <w:r w:rsidRPr="007A5227">
              <w:rPr>
                <w:rFonts w:ascii="Arial" w:hAnsi="Arial"/>
                <w:i/>
              </w:rPr>
              <w:t>M. guilliermondii</w:t>
            </w:r>
          </w:p>
        </w:tc>
        <w:tc>
          <w:tcPr>
            <w:tcW w:w="789" w:type="pct"/>
          </w:tcPr>
          <w:p w14:paraId="41D18BC3" w14:textId="49F825E6" w:rsidR="00D509BB" w:rsidRPr="007A5227" w:rsidRDefault="00D509BB" w:rsidP="00076F27">
            <w:pPr>
              <w:spacing w:line="480" w:lineRule="auto"/>
              <w:rPr>
                <w:rFonts w:ascii="Arial" w:hAnsi="Arial"/>
              </w:rPr>
            </w:pPr>
            <w:r w:rsidRPr="007A5227">
              <w:rPr>
                <w:rFonts w:ascii="Arial" w:hAnsi="Arial"/>
              </w:rPr>
              <w:t>A5DGW9</w:t>
            </w:r>
            <w:r w:rsidR="0022025D" w:rsidRPr="007A5227">
              <w:rPr>
                <w:rFonts w:ascii="Arial" w:hAnsi="Arial"/>
                <w:vertAlign w:val="superscript"/>
              </w:rPr>
              <w:t>2</w:t>
            </w:r>
          </w:p>
        </w:tc>
        <w:tc>
          <w:tcPr>
            <w:tcW w:w="2652" w:type="pct"/>
          </w:tcPr>
          <w:p w14:paraId="1EEB8970" w14:textId="77777777" w:rsidR="00D509BB" w:rsidRPr="007A5227" w:rsidRDefault="00D509BB" w:rsidP="00076F27">
            <w:pPr>
              <w:spacing w:line="480" w:lineRule="auto"/>
              <w:rPr>
                <w:rFonts w:ascii="Courier" w:hAnsi="Courier"/>
              </w:rPr>
            </w:pPr>
            <w:r w:rsidRPr="007A5227">
              <w:rPr>
                <w:rFonts w:ascii="Courier" w:hAnsi="Courier"/>
              </w:rPr>
              <w:t>AGLLQQRATQQPPKAVFQVSAVAHVEANLFKVTLDFETAASAQLFQSFANSAKSAKVTGLGSDLQSDAVVVGADASTGIDNLFAFSVSVLIEASIHNGLFCLPDGLAIELDLDLDVNTDVGKLWQEYFPQNIKYALDQNFQDAKQFTPSKRQD</w:t>
            </w:r>
          </w:p>
        </w:tc>
        <w:tc>
          <w:tcPr>
            <w:tcW w:w="746" w:type="pct"/>
          </w:tcPr>
          <w:p w14:paraId="4D04601C" w14:textId="2D5E34E1" w:rsidR="00D509BB" w:rsidRPr="007A5227" w:rsidRDefault="00D509BB" w:rsidP="00D509BB">
            <w:pPr>
              <w:spacing w:line="480" w:lineRule="auto"/>
              <w:rPr>
                <w:rFonts w:ascii="Arial" w:hAnsi="Arial"/>
                <w:b/>
              </w:rPr>
            </w:pPr>
            <w:proofErr w:type="spellStart"/>
            <w:r w:rsidRPr="007A5227">
              <w:rPr>
                <w:rFonts w:ascii="Arial" w:hAnsi="Arial"/>
              </w:rPr>
              <w:t>UniProt</w:t>
            </w:r>
            <w:r w:rsidR="00315498" w:rsidRPr="007A5227">
              <w:rPr>
                <w:rFonts w:ascii="Arial" w:hAnsi="Arial"/>
              </w:rPr>
              <w:t>KB</w:t>
            </w:r>
            <w:proofErr w:type="spellEnd"/>
          </w:p>
        </w:tc>
      </w:tr>
    </w:tbl>
    <w:p w14:paraId="511D085C" w14:textId="77777777" w:rsidR="004B1290" w:rsidRPr="007A5227" w:rsidRDefault="004B1290" w:rsidP="00D509BB">
      <w:pPr>
        <w:spacing w:line="480" w:lineRule="auto"/>
        <w:rPr>
          <w:rFonts w:ascii="Arial" w:hAnsi="Arial"/>
        </w:rPr>
      </w:pPr>
    </w:p>
    <w:p w14:paraId="2F9B72FB" w14:textId="7CC78301" w:rsidR="00364725" w:rsidRPr="007A5227" w:rsidRDefault="00364725" w:rsidP="00D509BB">
      <w:pPr>
        <w:spacing w:line="480" w:lineRule="auto"/>
        <w:rPr>
          <w:rFonts w:ascii="Arial" w:hAnsi="Arial"/>
        </w:rPr>
      </w:pPr>
      <w:r w:rsidRPr="007A5227">
        <w:rPr>
          <w:rFonts w:ascii="Arial" w:hAnsi="Arial"/>
          <w:vertAlign w:val="superscript"/>
        </w:rPr>
        <w:lastRenderedPageBreak/>
        <w:t>1</w:t>
      </w:r>
      <w:r w:rsidR="00A212E4" w:rsidRPr="007A5227">
        <w:rPr>
          <w:rFonts w:ascii="Arial" w:hAnsi="Arial"/>
        </w:rPr>
        <w:t xml:space="preserve">For </w:t>
      </w:r>
      <w:r w:rsidR="00A212E4" w:rsidRPr="007A5227">
        <w:rPr>
          <w:rFonts w:ascii="Arial" w:hAnsi="Arial"/>
          <w:i/>
        </w:rPr>
        <w:t>S</w:t>
      </w:r>
      <w:r w:rsidRPr="007A5227">
        <w:rPr>
          <w:rFonts w:ascii="Arial" w:hAnsi="Arial"/>
          <w:i/>
        </w:rPr>
        <w:t>. cerevisiae</w:t>
      </w:r>
      <w:r w:rsidRPr="007A5227">
        <w:rPr>
          <w:rFonts w:ascii="Arial" w:hAnsi="Arial"/>
        </w:rPr>
        <w:t xml:space="preserve"> </w:t>
      </w:r>
      <w:r w:rsidR="003A4012" w:rsidRPr="007A5227">
        <w:rPr>
          <w:rFonts w:ascii="Arial" w:hAnsi="Arial"/>
        </w:rPr>
        <w:t>strain</w:t>
      </w:r>
      <w:r w:rsidR="00A212E4" w:rsidRPr="007A5227">
        <w:rPr>
          <w:rFonts w:ascii="Arial" w:hAnsi="Arial"/>
        </w:rPr>
        <w:t>s, only</w:t>
      </w:r>
      <w:r w:rsidR="003A4012" w:rsidRPr="007A5227">
        <w:rPr>
          <w:rFonts w:ascii="Arial" w:hAnsi="Arial"/>
        </w:rPr>
        <w:t xml:space="preserve"> </w:t>
      </w:r>
      <w:r w:rsidR="00AB33C0" w:rsidRPr="007A5227">
        <w:rPr>
          <w:rFonts w:ascii="Arial" w:hAnsi="Arial"/>
        </w:rPr>
        <w:t>names are shown</w:t>
      </w:r>
      <w:r w:rsidR="00B22F30" w:rsidRPr="007A5227">
        <w:rPr>
          <w:rFonts w:ascii="Arial" w:hAnsi="Arial"/>
        </w:rPr>
        <w:t>.</w:t>
      </w:r>
    </w:p>
    <w:p w14:paraId="76EFF51A" w14:textId="553263A5" w:rsidR="00E66824" w:rsidRPr="007A5227" w:rsidRDefault="006018DE" w:rsidP="00E66824">
      <w:pPr>
        <w:spacing w:line="480" w:lineRule="auto"/>
        <w:rPr>
          <w:rFonts w:ascii="Arial" w:hAnsi="Arial"/>
        </w:rPr>
      </w:pPr>
      <w:r w:rsidRPr="007A5227">
        <w:rPr>
          <w:rFonts w:ascii="Arial" w:hAnsi="Arial"/>
          <w:vertAlign w:val="superscript"/>
        </w:rPr>
        <w:t>2</w:t>
      </w:r>
      <w:r w:rsidR="00E66824" w:rsidRPr="007A5227">
        <w:rPr>
          <w:rFonts w:ascii="Arial" w:hAnsi="Arial"/>
        </w:rPr>
        <w:t xml:space="preserve">UniProt </w:t>
      </w:r>
      <w:proofErr w:type="spellStart"/>
      <w:r w:rsidR="00E66824" w:rsidRPr="007A5227">
        <w:rPr>
          <w:rFonts w:ascii="Arial" w:hAnsi="Arial"/>
        </w:rPr>
        <w:t>KnowledgeBase</w:t>
      </w:r>
      <w:proofErr w:type="spellEnd"/>
      <w:r w:rsidR="00E66824" w:rsidRPr="007A5227">
        <w:rPr>
          <w:rFonts w:ascii="Arial" w:hAnsi="Arial"/>
        </w:rPr>
        <w:t xml:space="preserve"> </w:t>
      </w:r>
      <w:r w:rsidR="00F41A2C" w:rsidRPr="007A5227">
        <w:rPr>
          <w:rFonts w:ascii="Arial" w:hAnsi="Arial"/>
        </w:rPr>
        <w:t>(</w:t>
      </w:r>
      <w:proofErr w:type="spellStart"/>
      <w:r w:rsidR="00F41A2C" w:rsidRPr="007A5227">
        <w:rPr>
          <w:rFonts w:ascii="Arial" w:hAnsi="Arial"/>
        </w:rPr>
        <w:t>UniProtKB</w:t>
      </w:r>
      <w:proofErr w:type="spellEnd"/>
      <w:r w:rsidR="00F41A2C" w:rsidRPr="007A5227">
        <w:rPr>
          <w:rFonts w:ascii="Arial" w:hAnsi="Arial"/>
        </w:rPr>
        <w:t xml:space="preserve">) </w:t>
      </w:r>
      <w:r w:rsidR="00E66824" w:rsidRPr="007A5227">
        <w:rPr>
          <w:rFonts w:ascii="Arial" w:hAnsi="Arial"/>
        </w:rPr>
        <w:t xml:space="preserve">identification number </w:t>
      </w:r>
      <w:r w:rsidR="00BD49C2" w:rsidRPr="007A5227">
        <w:rPr>
          <w:rFonts w:ascii="Arial" w:hAnsi="Arial"/>
        </w:rPr>
        <w:t xml:space="preserve">followed by relative position </w:t>
      </w:r>
      <w:r w:rsidR="00350333" w:rsidRPr="007A5227">
        <w:rPr>
          <w:rFonts w:ascii="Arial" w:hAnsi="Arial"/>
        </w:rPr>
        <w:t>of Flo</w:t>
      </w:r>
      <w:r w:rsidR="00BD49C2" w:rsidRPr="007A5227">
        <w:rPr>
          <w:rFonts w:ascii="Arial" w:hAnsi="Arial"/>
        </w:rPr>
        <w:t>11-type domain (A, B or C)</w:t>
      </w:r>
      <w:r w:rsidR="00350333" w:rsidRPr="007A5227">
        <w:rPr>
          <w:rFonts w:ascii="Arial" w:hAnsi="Arial"/>
        </w:rPr>
        <w:t xml:space="preserve"> for proteins with multiple Flo11</w:t>
      </w:r>
      <w:r w:rsidR="00CA7593" w:rsidRPr="007A5227">
        <w:rPr>
          <w:rFonts w:ascii="Arial" w:hAnsi="Arial"/>
        </w:rPr>
        <w:t>A</w:t>
      </w:r>
      <w:r w:rsidR="00350333" w:rsidRPr="007A5227">
        <w:rPr>
          <w:rFonts w:ascii="Arial" w:hAnsi="Arial"/>
        </w:rPr>
        <w:t xml:space="preserve"> domains</w:t>
      </w:r>
      <w:r w:rsidR="00B22F30" w:rsidRPr="007A5227">
        <w:rPr>
          <w:rFonts w:ascii="Arial" w:hAnsi="Arial"/>
        </w:rPr>
        <w:t>.</w:t>
      </w:r>
    </w:p>
    <w:p w14:paraId="6DC1AD26" w14:textId="0D70FA42" w:rsidR="006018DE" w:rsidRPr="007A5227" w:rsidRDefault="008E5122" w:rsidP="00D509BB">
      <w:pPr>
        <w:spacing w:line="480" w:lineRule="auto"/>
        <w:rPr>
          <w:rFonts w:ascii="Arial" w:hAnsi="Arial"/>
        </w:rPr>
      </w:pPr>
      <w:r w:rsidRPr="007A5227">
        <w:rPr>
          <w:rFonts w:ascii="Arial" w:hAnsi="Arial"/>
          <w:vertAlign w:val="superscript"/>
        </w:rPr>
        <w:t>3</w:t>
      </w:r>
      <w:r w:rsidRPr="007A5227">
        <w:rPr>
          <w:rFonts w:ascii="Arial" w:hAnsi="Arial"/>
        </w:rPr>
        <w:t xml:space="preserve">GenBank </w:t>
      </w:r>
      <w:r w:rsidR="00075B61" w:rsidRPr="007A5227">
        <w:rPr>
          <w:rFonts w:ascii="Arial" w:hAnsi="Arial"/>
        </w:rPr>
        <w:t xml:space="preserve">database </w:t>
      </w:r>
      <w:r w:rsidR="00ED4615" w:rsidRPr="007A5227">
        <w:rPr>
          <w:rFonts w:ascii="Arial" w:hAnsi="Arial"/>
        </w:rPr>
        <w:t>G</w:t>
      </w:r>
      <w:r w:rsidRPr="007A5227">
        <w:rPr>
          <w:rFonts w:ascii="Arial" w:hAnsi="Arial"/>
        </w:rPr>
        <w:t>ene</w:t>
      </w:r>
      <w:r w:rsidR="004B7D46" w:rsidRPr="007A5227">
        <w:rPr>
          <w:rFonts w:ascii="Arial" w:hAnsi="Arial"/>
        </w:rPr>
        <w:t xml:space="preserve">, </w:t>
      </w:r>
      <w:r w:rsidR="00ED4615" w:rsidRPr="007A5227">
        <w:rPr>
          <w:rFonts w:ascii="Arial" w:hAnsi="Arial"/>
        </w:rPr>
        <w:t>G</w:t>
      </w:r>
      <w:r w:rsidR="004132DD" w:rsidRPr="007A5227">
        <w:rPr>
          <w:rFonts w:ascii="Arial" w:hAnsi="Arial"/>
        </w:rPr>
        <w:t xml:space="preserve">enome </w:t>
      </w:r>
      <w:r w:rsidR="004B7D46" w:rsidRPr="007A5227">
        <w:rPr>
          <w:rFonts w:ascii="Arial" w:hAnsi="Arial"/>
        </w:rPr>
        <w:t xml:space="preserve">or </w:t>
      </w:r>
      <w:proofErr w:type="spellStart"/>
      <w:r w:rsidR="00ED4615" w:rsidRPr="007A5227">
        <w:rPr>
          <w:rFonts w:ascii="Arial" w:hAnsi="Arial"/>
        </w:rPr>
        <w:t>BioProject</w:t>
      </w:r>
      <w:proofErr w:type="spellEnd"/>
      <w:r w:rsidR="00ED4615" w:rsidRPr="007A5227">
        <w:rPr>
          <w:rFonts w:ascii="Arial" w:hAnsi="Arial"/>
        </w:rPr>
        <w:t xml:space="preserve"> </w:t>
      </w:r>
      <w:r w:rsidRPr="007A5227">
        <w:rPr>
          <w:rFonts w:ascii="Arial" w:hAnsi="Arial"/>
        </w:rPr>
        <w:t>identification number (www.ncbi.nlm.nih.gov</w:t>
      </w:r>
      <w:r w:rsidR="00DD7289" w:rsidRPr="007A5227">
        <w:rPr>
          <w:rFonts w:ascii="Arial" w:hAnsi="Arial"/>
        </w:rPr>
        <w:t>)</w:t>
      </w:r>
      <w:r w:rsidR="00B22F30" w:rsidRPr="007A5227">
        <w:rPr>
          <w:rFonts w:ascii="Arial" w:hAnsi="Arial"/>
        </w:rPr>
        <w:t>.</w:t>
      </w:r>
    </w:p>
    <w:p w14:paraId="32B9D933" w14:textId="1B2B03F6" w:rsidR="00C76C18" w:rsidRPr="007A5227" w:rsidRDefault="00F96832" w:rsidP="00B22F30">
      <w:pPr>
        <w:spacing w:line="480" w:lineRule="auto"/>
        <w:rPr>
          <w:rFonts w:ascii="Arial" w:hAnsi="Arial"/>
        </w:rPr>
      </w:pPr>
      <w:r w:rsidRPr="007A5227">
        <w:rPr>
          <w:rFonts w:ascii="Arial" w:hAnsi="Arial"/>
          <w:vertAlign w:val="superscript"/>
        </w:rPr>
        <w:t>4</w:t>
      </w:r>
      <w:r w:rsidR="004B1290" w:rsidRPr="007A5227">
        <w:rPr>
          <w:rFonts w:ascii="Arial" w:hAnsi="Arial"/>
        </w:rPr>
        <w:t>Strains were</w:t>
      </w:r>
      <w:r w:rsidR="003A5502" w:rsidRPr="007A5227">
        <w:rPr>
          <w:rFonts w:ascii="Arial" w:hAnsi="Arial"/>
        </w:rPr>
        <w:t xml:space="preserve"> described</w:t>
      </w:r>
      <w:r w:rsidR="007F1DD4" w:rsidRPr="007A5227">
        <w:rPr>
          <w:rFonts w:ascii="Arial" w:hAnsi="Arial"/>
        </w:rPr>
        <w:t xml:space="preserve"> </w:t>
      </w:r>
      <w:r w:rsidR="002B45BA">
        <w:rPr>
          <w:rFonts w:ascii="Arial" w:hAnsi="Arial"/>
          <w:noProof/>
        </w:rPr>
        <w:fldChar w:fldCharType="begin">
          <w:fldData xml:space="preserve">PEVuZE5vdGU+PENpdGU+PEF1dGhvcj5MaXRpPC9BdXRob3I+PFllYXI+MjAwOTwvWWVhcj48UmVj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</w:fldData>
        </w:fldChar>
      </w:r>
      <w:r w:rsidR="002B45BA">
        <w:rPr>
          <w:rFonts w:ascii="Arial" w:hAnsi="Arial"/>
          <w:noProof/>
        </w:rPr>
        <w:instrText xml:space="preserve"> ADDIN EN.CITE </w:instrText>
      </w:r>
      <w:r w:rsidR="002B45BA">
        <w:rPr>
          <w:rFonts w:ascii="Arial" w:hAnsi="Arial"/>
          <w:noProof/>
        </w:rPr>
        <w:fldChar w:fldCharType="begin">
          <w:fldData xml:space="preserve">PEVuZE5vdGU+PENpdGU+PEF1dGhvcj5MaXRpPC9BdXRob3I+PFllYXI+MjAwOTwvWWVhcj48UmVj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</w:fldData>
        </w:fldChar>
      </w:r>
      <w:r w:rsidR="002B45BA">
        <w:rPr>
          <w:rFonts w:ascii="Arial" w:hAnsi="Arial"/>
          <w:noProof/>
        </w:rPr>
        <w:instrText xml:space="preserve"> ADDIN EN.CITE.DATA </w:instrText>
      </w:r>
      <w:r w:rsidR="002B45BA">
        <w:rPr>
          <w:rFonts w:ascii="Arial" w:hAnsi="Arial"/>
          <w:noProof/>
        </w:rPr>
      </w:r>
      <w:r w:rsidR="002B45BA">
        <w:rPr>
          <w:rFonts w:ascii="Arial" w:hAnsi="Arial"/>
          <w:noProof/>
        </w:rPr>
        <w:fldChar w:fldCharType="end"/>
      </w:r>
      <w:r w:rsidR="002B45BA">
        <w:rPr>
          <w:rFonts w:ascii="Arial" w:hAnsi="Arial"/>
          <w:noProof/>
        </w:rPr>
      </w:r>
      <w:r w:rsidR="002B45BA">
        <w:rPr>
          <w:rFonts w:ascii="Arial" w:hAnsi="Arial"/>
          <w:noProof/>
        </w:rPr>
        <w:fldChar w:fldCharType="separate"/>
      </w:r>
      <w:r w:rsidR="002B45BA">
        <w:rPr>
          <w:rFonts w:ascii="Arial" w:hAnsi="Arial"/>
          <w:noProof/>
        </w:rPr>
        <w:t>(Liti et al., 2009, Klingberg et al., 2008)</w:t>
      </w:r>
      <w:r w:rsidR="002B45BA">
        <w:rPr>
          <w:rFonts w:ascii="Arial" w:hAnsi="Arial"/>
          <w:noProof/>
        </w:rPr>
        <w:fldChar w:fldCharType="end"/>
      </w:r>
      <w:r w:rsidR="003A5502" w:rsidRPr="007A5227">
        <w:rPr>
          <w:rFonts w:ascii="Arial" w:hAnsi="Arial"/>
        </w:rPr>
        <w:t xml:space="preserve"> </w:t>
      </w:r>
      <w:r w:rsidR="00D75403" w:rsidRPr="007A5227">
        <w:rPr>
          <w:rFonts w:ascii="Arial" w:hAnsi="Arial"/>
        </w:rPr>
        <w:t>and used in the current</w:t>
      </w:r>
      <w:r w:rsidR="00FC0A32" w:rsidRPr="007A5227">
        <w:rPr>
          <w:rFonts w:ascii="Arial" w:hAnsi="Arial"/>
        </w:rPr>
        <w:t xml:space="preserve"> study for isolation and sequencing of </w:t>
      </w:r>
      <w:r w:rsidR="00FC0A32" w:rsidRPr="007A5227">
        <w:rPr>
          <w:rFonts w:ascii="Arial" w:hAnsi="Arial"/>
          <w:i/>
        </w:rPr>
        <w:t>FL</w:t>
      </w:r>
      <w:r w:rsidRPr="007A5227">
        <w:rPr>
          <w:rFonts w:ascii="Arial" w:hAnsi="Arial"/>
          <w:i/>
        </w:rPr>
        <w:t>O11A</w:t>
      </w:r>
      <w:r w:rsidRPr="007A5227">
        <w:rPr>
          <w:rFonts w:ascii="Arial" w:hAnsi="Arial"/>
        </w:rPr>
        <w:t xml:space="preserve"> encoding DNA fragments</w:t>
      </w:r>
      <w:r w:rsidR="00E951FE" w:rsidRPr="007A5227">
        <w:rPr>
          <w:rFonts w:ascii="Arial" w:hAnsi="Arial"/>
        </w:rPr>
        <w:t>.</w:t>
      </w:r>
    </w:p>
    <w:p w14:paraId="3B80CDA2" w14:textId="03F67699" w:rsidR="00431B27" w:rsidRDefault="00431B27" w:rsidP="002B45BA">
      <w:pPr>
        <w:spacing w:line="480" w:lineRule="auto"/>
        <w:rPr>
          <w:rFonts w:ascii="Arial" w:hAnsi="Arial"/>
        </w:rPr>
      </w:pPr>
    </w:p>
    <w:p w14:paraId="145D56F6" w14:textId="4D9A1B00" w:rsidR="002B45BA" w:rsidRPr="00F603B9" w:rsidRDefault="002B45BA" w:rsidP="002B45BA">
      <w:pPr>
        <w:spacing w:line="480" w:lineRule="auto"/>
        <w:rPr>
          <w:rFonts w:ascii="Arial" w:hAnsi="Arial"/>
          <w:b/>
          <w:bCs/>
          <w:lang w:val="de-DE"/>
        </w:rPr>
      </w:pPr>
      <w:r w:rsidRPr="00F603B9">
        <w:rPr>
          <w:rFonts w:ascii="Arial" w:hAnsi="Arial"/>
          <w:b/>
          <w:bCs/>
          <w:lang w:val="de-DE"/>
        </w:rPr>
        <w:t>References</w:t>
      </w:r>
    </w:p>
    <w:p w14:paraId="419EBD5B" w14:textId="77777777" w:rsidR="002B45BA" w:rsidRPr="002B45BA" w:rsidRDefault="002B45BA" w:rsidP="002B45BA">
      <w:pPr>
        <w:pStyle w:val="EndNoteBibliography"/>
        <w:ind w:left="720" w:hanging="720"/>
        <w:rPr>
          <w:noProof/>
        </w:rPr>
      </w:pPr>
      <w:r>
        <w:fldChar w:fldCharType="begin"/>
      </w:r>
      <w:r w:rsidRPr="00F603B9">
        <w:rPr>
          <w:lang w:val="de-DE"/>
        </w:rPr>
        <w:instrText xml:space="preserve"> ADDIN EN.REFLIST </w:instrText>
      </w:r>
      <w:r>
        <w:fldChar w:fldCharType="separate"/>
      </w:r>
      <w:r w:rsidRPr="00F603B9">
        <w:rPr>
          <w:noProof/>
          <w:lang w:val="de-DE"/>
        </w:rPr>
        <w:t xml:space="preserve">KLINGBERG, T. D., LESNIK, U., ARNEBORG, N., RASPOR, P. &amp; JESPERSEN, L. 2008. </w:t>
      </w:r>
      <w:r w:rsidRPr="002B45BA">
        <w:rPr>
          <w:noProof/>
        </w:rPr>
        <w:t xml:space="preserve">Comparison of </w:t>
      </w:r>
      <w:r w:rsidRPr="002B45BA">
        <w:rPr>
          <w:i/>
          <w:noProof/>
        </w:rPr>
        <w:t>Saccharomyces cerevisiae</w:t>
      </w:r>
      <w:r w:rsidRPr="002B45BA">
        <w:rPr>
          <w:noProof/>
        </w:rPr>
        <w:t xml:space="preserve"> strains of clinical and nonclinical origin by molecular typing and determination of putative virulence traits. </w:t>
      </w:r>
      <w:r w:rsidRPr="002B45BA">
        <w:rPr>
          <w:i/>
          <w:noProof/>
        </w:rPr>
        <w:t>FEMS Yeast Res,</w:t>
      </w:r>
      <w:r w:rsidRPr="002B45BA">
        <w:rPr>
          <w:noProof/>
        </w:rPr>
        <w:t xml:space="preserve"> 8</w:t>
      </w:r>
      <w:r w:rsidRPr="002B45BA">
        <w:rPr>
          <w:b/>
          <w:noProof/>
        </w:rPr>
        <w:t>,</w:t>
      </w:r>
      <w:r w:rsidRPr="002B45BA">
        <w:rPr>
          <w:noProof/>
        </w:rPr>
        <w:t xml:space="preserve"> 631-40.</w:t>
      </w:r>
    </w:p>
    <w:p w14:paraId="20C934BE" w14:textId="77777777" w:rsidR="002B45BA" w:rsidRPr="002B45BA" w:rsidRDefault="002B45BA" w:rsidP="002B45BA">
      <w:pPr>
        <w:pStyle w:val="EndNoteBibliography"/>
        <w:ind w:left="720" w:hanging="720"/>
        <w:rPr>
          <w:noProof/>
        </w:rPr>
      </w:pPr>
      <w:r w:rsidRPr="002B45BA">
        <w:rPr>
          <w:noProof/>
        </w:rPr>
        <w:t xml:space="preserve">LITI, G., CARTER, D. M., MOSES, A. M., WARRINGER, J., PARTS, L., JAMES, S. A., DAVEY, R. P., ROBERTS, I. N., BURT, A., KOUFOPANOU, V., TSAI, I. J., BERGMAN, C. M., BENSASSON, D., O'KELLY, M. J., VAN OUDENAARDEN, A., BARTON, D. B., BAILES, E., NGUYEN, A. N., JONES, M., QUAIL, M. A., GOODHEAD, I., SIMS, S., SMITH, F., BLOMBERG, A., DURBIN, R. &amp; LOUIS, E. J. 2009. Population genomics of domestic and wild yeasts. </w:t>
      </w:r>
      <w:r w:rsidRPr="002B45BA">
        <w:rPr>
          <w:i/>
          <w:noProof/>
        </w:rPr>
        <w:t>Nature,</w:t>
      </w:r>
      <w:r w:rsidRPr="002B45BA">
        <w:rPr>
          <w:noProof/>
        </w:rPr>
        <w:t xml:space="preserve"> 458</w:t>
      </w:r>
      <w:r w:rsidRPr="002B45BA">
        <w:rPr>
          <w:b/>
          <w:noProof/>
        </w:rPr>
        <w:t>,</w:t>
      </w:r>
      <w:r w:rsidRPr="002B45BA">
        <w:rPr>
          <w:noProof/>
        </w:rPr>
        <w:t xml:space="preserve"> 337-41.</w:t>
      </w:r>
    </w:p>
    <w:p w14:paraId="21308BCC" w14:textId="4CCAF296" w:rsidR="002B45BA" w:rsidRPr="007A5227" w:rsidRDefault="002B45BA" w:rsidP="002B45BA">
      <w:pPr>
        <w:spacing w:line="480" w:lineRule="auto"/>
        <w:rPr>
          <w:rFonts w:ascii="Arial" w:hAnsi="Arial"/>
        </w:rPr>
      </w:pPr>
      <w:r>
        <w:rPr>
          <w:rFonts w:ascii="Arial" w:hAnsi="Arial"/>
        </w:rPr>
        <w:fldChar w:fldCharType="end"/>
      </w:r>
    </w:p>
    <w:sectPr w:rsidR="002B45BA" w:rsidRPr="007A5227" w:rsidSect="002661DE">
      <w:footerReference w:type="default" r:id="rId8"/>
      <w:pgSz w:w="16840" w:h="11900" w:orient="landscape"/>
      <w:pgMar w:top="1418" w:right="1134" w:bottom="1418" w:left="1418" w:header="709" w:footer="709" w:gutter="0"/>
      <w:cols w:space="708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6550909" w14:textId="77777777" w:rsidR="00D566A7" w:rsidRDefault="00D566A7">
      <w:pPr>
        <w:pStyle w:val="Standa1"/>
      </w:pPr>
      <w:r>
        <w:separator/>
      </w:r>
    </w:p>
  </w:endnote>
  <w:endnote w:type="continuationSeparator" w:id="0">
    <w:p w14:paraId="20C78C45" w14:textId="77777777" w:rsidR="00D566A7" w:rsidRDefault="00D566A7">
      <w:pPr>
        <w:pStyle w:val="Standa1"/>
      </w:pPr>
      <w:r>
        <w:continuationSeparator/>
      </w:r>
    </w:p>
  </w:endnote>
  <w:endnote w:type="continuationNotice" w:id="1">
    <w:p w14:paraId="64A5AA65" w14:textId="77777777" w:rsidR="00D566A7" w:rsidRDefault="00D566A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3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3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909A14" w14:textId="77777777" w:rsidR="001F179D" w:rsidRPr="00445EE0" w:rsidRDefault="001F179D">
    <w:pPr>
      <w:pStyle w:val="Fuzei"/>
      <w:jc w:val="center"/>
      <w:rPr>
        <w:rFonts w:ascii="Arial" w:hAnsi="Arial"/>
      </w:rPr>
    </w:pPr>
    <w:r w:rsidRPr="00445EE0">
      <w:rPr>
        <w:rStyle w:val="Seitenzahl"/>
        <w:rFonts w:ascii="Arial" w:hAnsi="Arial"/>
      </w:rPr>
      <w:fldChar w:fldCharType="begin"/>
    </w:r>
    <w:r w:rsidRPr="00445EE0">
      <w:rPr>
        <w:rStyle w:val="Seitenzahl"/>
        <w:rFonts w:ascii="Arial" w:hAnsi="Arial"/>
      </w:rPr>
      <w:instrText xml:space="preserve"> PAGE </w:instrText>
    </w:r>
    <w:r w:rsidRPr="00445EE0">
      <w:rPr>
        <w:rStyle w:val="Seitenzahl"/>
        <w:rFonts w:ascii="Arial" w:hAnsi="Arial"/>
      </w:rPr>
      <w:fldChar w:fldCharType="separate"/>
    </w:r>
    <w:r>
      <w:rPr>
        <w:rStyle w:val="Seitenzahl"/>
        <w:rFonts w:ascii="Arial" w:hAnsi="Arial"/>
        <w:noProof/>
      </w:rPr>
      <w:t>28</w:t>
    </w:r>
    <w:r w:rsidRPr="00445EE0">
      <w:rPr>
        <w:rStyle w:val="Seitenzahl"/>
        <w:rFonts w:ascii="Arial" w:hAnsi="Arial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C8FA816" w14:textId="77777777" w:rsidR="00D566A7" w:rsidRDefault="00D566A7">
      <w:pPr>
        <w:pStyle w:val="Standa1"/>
      </w:pPr>
      <w:r>
        <w:separator/>
      </w:r>
    </w:p>
  </w:footnote>
  <w:footnote w:type="continuationSeparator" w:id="0">
    <w:p w14:paraId="7B3840A7" w14:textId="77777777" w:rsidR="00D566A7" w:rsidRDefault="00D566A7">
      <w:pPr>
        <w:pStyle w:val="Standa1"/>
      </w:pPr>
      <w:r>
        <w:continuationSeparator/>
      </w:r>
    </w:p>
  </w:footnote>
  <w:footnote w:type="continuationNotice" w:id="1">
    <w:p w14:paraId="253DF450" w14:textId="77777777" w:rsidR="00D566A7" w:rsidRDefault="00D566A7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48B6D0CC"/>
    <w:lvl w:ilvl="0">
      <w:start w:val="1"/>
      <w:numFmt w:val="bullet"/>
      <w:pStyle w:val="NoteLevel11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pStyle w:val="NoteLevel21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pStyle w:val="NoteLevel31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pStyle w:val="NoteLevel41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pStyle w:val="NoteLevel51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pStyle w:val="NoteLevel61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pStyle w:val="NoteLevel71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pStyle w:val="NoteLevel81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pStyle w:val="NoteLevel91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56240D"/>
    <w:multiLevelType w:val="hybridMultilevel"/>
    <w:tmpl w:val="91529E9C"/>
    <w:lvl w:ilvl="0" w:tplc="3AC03E3E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462C91E0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B2C4B6BE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4ECC658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A0C0575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C3761F44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F2ECCFB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ACD26230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2D8CD20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B5C7108"/>
    <w:multiLevelType w:val="hybridMultilevel"/>
    <w:tmpl w:val="321243C0"/>
    <w:lvl w:ilvl="0" w:tplc="6EE49A1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F120F9B2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B7D865CA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703C30F4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6A605168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6B8A0D2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0B1C6CE4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D7BCE112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134232DE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41F1519"/>
    <w:multiLevelType w:val="hybridMultilevel"/>
    <w:tmpl w:val="11DC8C22"/>
    <w:lvl w:ilvl="0" w:tplc="84065C54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84A062B6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7F9ACB8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89400808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77708CB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67ACCB6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DC400600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7270A634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8AD204C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69468D6"/>
    <w:multiLevelType w:val="hybridMultilevel"/>
    <w:tmpl w:val="66564CCE"/>
    <w:lvl w:ilvl="0" w:tplc="DD302AE2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A886C9A2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D85E48BE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2F345558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82407706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9F18048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3FF024F0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7A5803EA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64DA6EBA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1F3A2C9C"/>
    <w:multiLevelType w:val="hybridMultilevel"/>
    <w:tmpl w:val="1AE8B6E8"/>
    <w:lvl w:ilvl="0" w:tplc="765052C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A4FAB262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C6EA778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0CCA1224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416E8EB2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B0F08FC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05726294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611E1A98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A8789DD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25723CA7"/>
    <w:multiLevelType w:val="hybridMultilevel"/>
    <w:tmpl w:val="AB94DDD0"/>
    <w:lvl w:ilvl="0" w:tplc="5846F466">
      <w:numFmt w:val="bullet"/>
      <w:lvlText w:val="-"/>
      <w:lvlJc w:val="left"/>
      <w:pPr>
        <w:tabs>
          <w:tab w:val="num" w:pos="420"/>
        </w:tabs>
        <w:ind w:left="420" w:hanging="360"/>
      </w:pPr>
      <w:rPr>
        <w:rFonts w:ascii="Times New Roman" w:eastAsia="Times New Roman" w:hAnsi="Times New Roman" w:hint="default"/>
        <w:w w:val="0"/>
      </w:rPr>
    </w:lvl>
    <w:lvl w:ilvl="1" w:tplc="04070003" w:tentative="1">
      <w:start w:val="1"/>
      <w:numFmt w:val="bullet"/>
      <w:lvlText w:val="o"/>
      <w:lvlJc w:val="left"/>
      <w:pPr>
        <w:tabs>
          <w:tab w:val="num" w:pos="1140"/>
        </w:tabs>
        <w:ind w:left="11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1860"/>
        </w:tabs>
        <w:ind w:left="18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580"/>
        </w:tabs>
        <w:ind w:left="25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300"/>
        </w:tabs>
        <w:ind w:left="33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020"/>
        </w:tabs>
        <w:ind w:left="40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4740"/>
        </w:tabs>
        <w:ind w:left="47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460"/>
        </w:tabs>
        <w:ind w:left="54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180"/>
        </w:tabs>
        <w:ind w:left="6180" w:hanging="360"/>
      </w:pPr>
      <w:rPr>
        <w:rFonts w:ascii="Wingdings" w:hAnsi="Wingdings" w:hint="default"/>
      </w:rPr>
    </w:lvl>
  </w:abstractNum>
  <w:abstractNum w:abstractNumId="7" w15:restartNumberingAfterBreak="0">
    <w:nsid w:val="319C77BE"/>
    <w:multiLevelType w:val="hybridMultilevel"/>
    <w:tmpl w:val="04C2D942"/>
    <w:lvl w:ilvl="0" w:tplc="74FA1B7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B276D548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B64E63B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45EE0DDA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BC88314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8E1A24A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AB6CC7DE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3C643366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1F94E3A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452F6BE1"/>
    <w:multiLevelType w:val="hybridMultilevel"/>
    <w:tmpl w:val="E43423D2"/>
    <w:lvl w:ilvl="0" w:tplc="B62AEC52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C73264DA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76EA868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921E310C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1A64D246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454CC62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C5D413E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37123CAE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3D1228A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4A9A4177"/>
    <w:multiLevelType w:val="hybridMultilevel"/>
    <w:tmpl w:val="5660F328"/>
    <w:lvl w:ilvl="0" w:tplc="F8F6820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E612EF92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32EAB7AC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BB0C36EE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B4AE27AE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88AE1BF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7C5C3960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AB300514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2FE24C3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5CA270C7"/>
    <w:multiLevelType w:val="hybridMultilevel"/>
    <w:tmpl w:val="C45C72EE"/>
    <w:lvl w:ilvl="0" w:tplc="00029C34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  <w:i w:val="0"/>
        <w:w w:val="0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DFD7715"/>
    <w:multiLevelType w:val="hybridMultilevel"/>
    <w:tmpl w:val="7DE4F2E0"/>
    <w:lvl w:ilvl="0" w:tplc="0BD8C48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DBC6CB32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FB429CD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93441AF6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BC721010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849E16B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DA9C2B2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3F68039C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B58E966A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66DB3E61"/>
    <w:multiLevelType w:val="multilevel"/>
    <w:tmpl w:val="B76E8A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6"/>
  </w:num>
  <w:num w:numId="2">
    <w:abstractNumId w:val="8"/>
  </w:num>
  <w:num w:numId="3">
    <w:abstractNumId w:val="9"/>
  </w:num>
  <w:num w:numId="4">
    <w:abstractNumId w:val="4"/>
  </w:num>
  <w:num w:numId="5">
    <w:abstractNumId w:val="5"/>
  </w:num>
  <w:num w:numId="6">
    <w:abstractNumId w:val="2"/>
  </w:num>
  <w:num w:numId="7">
    <w:abstractNumId w:val="11"/>
  </w:num>
  <w:num w:numId="8">
    <w:abstractNumId w:val="3"/>
  </w:num>
  <w:num w:numId="9">
    <w:abstractNumId w:val="1"/>
  </w:num>
  <w:num w:numId="10">
    <w:abstractNumId w:val="7"/>
  </w:num>
  <w:num w:numId="11">
    <w:abstractNumId w:val="10"/>
  </w:num>
  <w:num w:numId="12">
    <w:abstractNumId w:val="0"/>
  </w:num>
  <w:num w:numId="1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63"/>
  <w:embedSystemFonts/>
  <w:proofState w:spelling="clean" w:grammar="clean"/>
  <w:stylePaneFormatFilter w:val="3701" w:allStyles="1" w:customStyles="0" w:latentStyles="0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defaultTabStop w:val="709"/>
  <w:hyphenationZone w:val="425"/>
  <w:doNotHyphenateCaps/>
  <w:drawingGridHorizontalSpacing w:val="120"/>
  <w:drawingGridVerticalSpacing w:val="163"/>
  <w:displayHorizontalDrawingGridEvery w:val="0"/>
  <w:displayVerticalDrawingGridEvery w:val="0"/>
  <w:noPunctuationKerning/>
  <w:characterSpacingControl w:val="doNotCompress"/>
  <w:doNotValidateAgainstSchema/>
  <w:doNotDemarcateInvalidXml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azasddrprvd9kesxxlveat4vv0rvv2p9rrw&quot;&gt;HUM_Main_Library&lt;record-ids&gt;&lt;item&gt;2137&lt;/item&gt;&lt;item&gt;2645&lt;/item&gt;&lt;/record-ids&gt;&lt;/item&gt;&lt;/Libraries&gt;"/>
  </w:docVars>
  <w:rsids>
    <w:rsidRoot w:val="000C21E4"/>
    <w:rsid w:val="000003FB"/>
    <w:rsid w:val="000006BB"/>
    <w:rsid w:val="00000732"/>
    <w:rsid w:val="00000AAC"/>
    <w:rsid w:val="00001094"/>
    <w:rsid w:val="00001A4A"/>
    <w:rsid w:val="00001CBD"/>
    <w:rsid w:val="00001DBB"/>
    <w:rsid w:val="000021A4"/>
    <w:rsid w:val="000026F0"/>
    <w:rsid w:val="00002E5D"/>
    <w:rsid w:val="00002FAC"/>
    <w:rsid w:val="00003014"/>
    <w:rsid w:val="00003242"/>
    <w:rsid w:val="00003297"/>
    <w:rsid w:val="00003F00"/>
    <w:rsid w:val="00004001"/>
    <w:rsid w:val="000040A8"/>
    <w:rsid w:val="00004164"/>
    <w:rsid w:val="00004474"/>
    <w:rsid w:val="00004BE1"/>
    <w:rsid w:val="000054AC"/>
    <w:rsid w:val="00005508"/>
    <w:rsid w:val="00005701"/>
    <w:rsid w:val="00005764"/>
    <w:rsid w:val="00005AA3"/>
    <w:rsid w:val="00005AEC"/>
    <w:rsid w:val="00005E27"/>
    <w:rsid w:val="00005FBF"/>
    <w:rsid w:val="0000609C"/>
    <w:rsid w:val="00006CFB"/>
    <w:rsid w:val="0000705E"/>
    <w:rsid w:val="00007207"/>
    <w:rsid w:val="000074EB"/>
    <w:rsid w:val="00007C2C"/>
    <w:rsid w:val="00007EF5"/>
    <w:rsid w:val="00007F50"/>
    <w:rsid w:val="0001019F"/>
    <w:rsid w:val="000101DD"/>
    <w:rsid w:val="00010248"/>
    <w:rsid w:val="00010717"/>
    <w:rsid w:val="00010A24"/>
    <w:rsid w:val="00010A96"/>
    <w:rsid w:val="00010AC9"/>
    <w:rsid w:val="00011159"/>
    <w:rsid w:val="000115EE"/>
    <w:rsid w:val="00011776"/>
    <w:rsid w:val="00011D3C"/>
    <w:rsid w:val="000120BC"/>
    <w:rsid w:val="00012238"/>
    <w:rsid w:val="000134AD"/>
    <w:rsid w:val="00013577"/>
    <w:rsid w:val="000135A4"/>
    <w:rsid w:val="00013CF9"/>
    <w:rsid w:val="00014258"/>
    <w:rsid w:val="00014270"/>
    <w:rsid w:val="00014C72"/>
    <w:rsid w:val="00014CD0"/>
    <w:rsid w:val="00015440"/>
    <w:rsid w:val="0001548E"/>
    <w:rsid w:val="00015498"/>
    <w:rsid w:val="00015682"/>
    <w:rsid w:val="00015951"/>
    <w:rsid w:val="00015A8E"/>
    <w:rsid w:val="00015BC6"/>
    <w:rsid w:val="00015D55"/>
    <w:rsid w:val="000167EB"/>
    <w:rsid w:val="00016A60"/>
    <w:rsid w:val="00016CE9"/>
    <w:rsid w:val="00016D4C"/>
    <w:rsid w:val="0001791C"/>
    <w:rsid w:val="00017B06"/>
    <w:rsid w:val="00017C41"/>
    <w:rsid w:val="00017C98"/>
    <w:rsid w:val="00017D06"/>
    <w:rsid w:val="00017EF1"/>
    <w:rsid w:val="00020079"/>
    <w:rsid w:val="000207B3"/>
    <w:rsid w:val="00020841"/>
    <w:rsid w:val="00020A83"/>
    <w:rsid w:val="00020C05"/>
    <w:rsid w:val="00021581"/>
    <w:rsid w:val="00021681"/>
    <w:rsid w:val="00021759"/>
    <w:rsid w:val="00021D9C"/>
    <w:rsid w:val="00021F40"/>
    <w:rsid w:val="0002272C"/>
    <w:rsid w:val="000227AE"/>
    <w:rsid w:val="00022C20"/>
    <w:rsid w:val="00022C5D"/>
    <w:rsid w:val="00022E8B"/>
    <w:rsid w:val="00022F92"/>
    <w:rsid w:val="0002349D"/>
    <w:rsid w:val="00023535"/>
    <w:rsid w:val="0002388F"/>
    <w:rsid w:val="00023A56"/>
    <w:rsid w:val="00023A84"/>
    <w:rsid w:val="00023F06"/>
    <w:rsid w:val="00023F2D"/>
    <w:rsid w:val="000240E4"/>
    <w:rsid w:val="00024312"/>
    <w:rsid w:val="000248CE"/>
    <w:rsid w:val="00024ADD"/>
    <w:rsid w:val="00024BD2"/>
    <w:rsid w:val="00025134"/>
    <w:rsid w:val="000256F5"/>
    <w:rsid w:val="000257B7"/>
    <w:rsid w:val="0002767B"/>
    <w:rsid w:val="0002777F"/>
    <w:rsid w:val="000277FE"/>
    <w:rsid w:val="00027BA9"/>
    <w:rsid w:val="00027CFC"/>
    <w:rsid w:val="00027E17"/>
    <w:rsid w:val="00030067"/>
    <w:rsid w:val="00030244"/>
    <w:rsid w:val="000305E4"/>
    <w:rsid w:val="000306E7"/>
    <w:rsid w:val="00030768"/>
    <w:rsid w:val="000308C0"/>
    <w:rsid w:val="00030B70"/>
    <w:rsid w:val="00030BBC"/>
    <w:rsid w:val="00030FBE"/>
    <w:rsid w:val="000310F2"/>
    <w:rsid w:val="0003126E"/>
    <w:rsid w:val="00031363"/>
    <w:rsid w:val="00031568"/>
    <w:rsid w:val="00031A20"/>
    <w:rsid w:val="00031C35"/>
    <w:rsid w:val="0003223A"/>
    <w:rsid w:val="000338B8"/>
    <w:rsid w:val="00033935"/>
    <w:rsid w:val="00033BEF"/>
    <w:rsid w:val="00033CF5"/>
    <w:rsid w:val="000345D2"/>
    <w:rsid w:val="00034BA8"/>
    <w:rsid w:val="00035170"/>
    <w:rsid w:val="00035414"/>
    <w:rsid w:val="000356D3"/>
    <w:rsid w:val="00035E4E"/>
    <w:rsid w:val="0003601F"/>
    <w:rsid w:val="00036155"/>
    <w:rsid w:val="00036828"/>
    <w:rsid w:val="00037486"/>
    <w:rsid w:val="000377E0"/>
    <w:rsid w:val="00037FDB"/>
    <w:rsid w:val="000400A8"/>
    <w:rsid w:val="000402B3"/>
    <w:rsid w:val="0004041C"/>
    <w:rsid w:val="000404E7"/>
    <w:rsid w:val="00040621"/>
    <w:rsid w:val="00040787"/>
    <w:rsid w:val="0004087D"/>
    <w:rsid w:val="00040EC8"/>
    <w:rsid w:val="00040F05"/>
    <w:rsid w:val="0004108B"/>
    <w:rsid w:val="00041159"/>
    <w:rsid w:val="00041218"/>
    <w:rsid w:val="00041583"/>
    <w:rsid w:val="00041617"/>
    <w:rsid w:val="0004182B"/>
    <w:rsid w:val="0004192D"/>
    <w:rsid w:val="00041CC7"/>
    <w:rsid w:val="00041EFE"/>
    <w:rsid w:val="0004226D"/>
    <w:rsid w:val="00042A3E"/>
    <w:rsid w:val="00043823"/>
    <w:rsid w:val="00044290"/>
    <w:rsid w:val="000445E7"/>
    <w:rsid w:val="00044BDF"/>
    <w:rsid w:val="00044C13"/>
    <w:rsid w:val="00044D9A"/>
    <w:rsid w:val="00045459"/>
    <w:rsid w:val="00045E22"/>
    <w:rsid w:val="0004689F"/>
    <w:rsid w:val="00046F64"/>
    <w:rsid w:val="00046FEF"/>
    <w:rsid w:val="0004724B"/>
    <w:rsid w:val="00047621"/>
    <w:rsid w:val="00047CD0"/>
    <w:rsid w:val="00047EDF"/>
    <w:rsid w:val="000509C1"/>
    <w:rsid w:val="00050A05"/>
    <w:rsid w:val="00050C31"/>
    <w:rsid w:val="000511D4"/>
    <w:rsid w:val="0005171D"/>
    <w:rsid w:val="0005176C"/>
    <w:rsid w:val="00051D9E"/>
    <w:rsid w:val="00052129"/>
    <w:rsid w:val="000523FD"/>
    <w:rsid w:val="000528A4"/>
    <w:rsid w:val="00052E5A"/>
    <w:rsid w:val="00053208"/>
    <w:rsid w:val="00053256"/>
    <w:rsid w:val="00053418"/>
    <w:rsid w:val="0005396A"/>
    <w:rsid w:val="0005396B"/>
    <w:rsid w:val="00053C58"/>
    <w:rsid w:val="00053EAA"/>
    <w:rsid w:val="00054380"/>
    <w:rsid w:val="000548E1"/>
    <w:rsid w:val="00054A34"/>
    <w:rsid w:val="00054B5A"/>
    <w:rsid w:val="000551FD"/>
    <w:rsid w:val="0005528D"/>
    <w:rsid w:val="000553BD"/>
    <w:rsid w:val="000558E7"/>
    <w:rsid w:val="00055A78"/>
    <w:rsid w:val="00055AAC"/>
    <w:rsid w:val="00055DAA"/>
    <w:rsid w:val="00055F7B"/>
    <w:rsid w:val="00056403"/>
    <w:rsid w:val="000569F4"/>
    <w:rsid w:val="00056DC8"/>
    <w:rsid w:val="00057053"/>
    <w:rsid w:val="000576F0"/>
    <w:rsid w:val="000579CA"/>
    <w:rsid w:val="000600CB"/>
    <w:rsid w:val="000601A5"/>
    <w:rsid w:val="00061072"/>
    <w:rsid w:val="000615A1"/>
    <w:rsid w:val="00061B60"/>
    <w:rsid w:val="00062149"/>
    <w:rsid w:val="000621D0"/>
    <w:rsid w:val="00062810"/>
    <w:rsid w:val="00062A0D"/>
    <w:rsid w:val="00062C4E"/>
    <w:rsid w:val="00062C6B"/>
    <w:rsid w:val="00062CBB"/>
    <w:rsid w:val="00062E4C"/>
    <w:rsid w:val="00063365"/>
    <w:rsid w:val="000633E0"/>
    <w:rsid w:val="00063506"/>
    <w:rsid w:val="00063CDA"/>
    <w:rsid w:val="00063D9D"/>
    <w:rsid w:val="00063FFE"/>
    <w:rsid w:val="000652B4"/>
    <w:rsid w:val="00065603"/>
    <w:rsid w:val="000656D8"/>
    <w:rsid w:val="00065970"/>
    <w:rsid w:val="00065BCA"/>
    <w:rsid w:val="00065C20"/>
    <w:rsid w:val="00065F50"/>
    <w:rsid w:val="00065F9B"/>
    <w:rsid w:val="00066192"/>
    <w:rsid w:val="0006621A"/>
    <w:rsid w:val="000669CA"/>
    <w:rsid w:val="00066C1A"/>
    <w:rsid w:val="00066DBD"/>
    <w:rsid w:val="00066E11"/>
    <w:rsid w:val="0006723C"/>
    <w:rsid w:val="00067699"/>
    <w:rsid w:val="000677DA"/>
    <w:rsid w:val="00067B40"/>
    <w:rsid w:val="00067F8E"/>
    <w:rsid w:val="000700E1"/>
    <w:rsid w:val="00070273"/>
    <w:rsid w:val="00070458"/>
    <w:rsid w:val="00070927"/>
    <w:rsid w:val="00070D5D"/>
    <w:rsid w:val="000716C5"/>
    <w:rsid w:val="000716F7"/>
    <w:rsid w:val="00071D23"/>
    <w:rsid w:val="00072A28"/>
    <w:rsid w:val="00072DF6"/>
    <w:rsid w:val="000731B8"/>
    <w:rsid w:val="00073609"/>
    <w:rsid w:val="00073BD1"/>
    <w:rsid w:val="00073F2C"/>
    <w:rsid w:val="00074192"/>
    <w:rsid w:val="00074194"/>
    <w:rsid w:val="00074455"/>
    <w:rsid w:val="000745EF"/>
    <w:rsid w:val="0007475B"/>
    <w:rsid w:val="00074945"/>
    <w:rsid w:val="00074FBF"/>
    <w:rsid w:val="00075058"/>
    <w:rsid w:val="00075187"/>
    <w:rsid w:val="000752C3"/>
    <w:rsid w:val="00075372"/>
    <w:rsid w:val="0007571E"/>
    <w:rsid w:val="00075B61"/>
    <w:rsid w:val="00075C3D"/>
    <w:rsid w:val="000765A7"/>
    <w:rsid w:val="000767FD"/>
    <w:rsid w:val="00076963"/>
    <w:rsid w:val="00076A44"/>
    <w:rsid w:val="00076D15"/>
    <w:rsid w:val="00076F27"/>
    <w:rsid w:val="00077190"/>
    <w:rsid w:val="000775AE"/>
    <w:rsid w:val="0007795A"/>
    <w:rsid w:val="000779F1"/>
    <w:rsid w:val="00077BB1"/>
    <w:rsid w:val="0008026D"/>
    <w:rsid w:val="000805E2"/>
    <w:rsid w:val="000806EF"/>
    <w:rsid w:val="00080823"/>
    <w:rsid w:val="00080F08"/>
    <w:rsid w:val="00081075"/>
    <w:rsid w:val="0008116D"/>
    <w:rsid w:val="00082812"/>
    <w:rsid w:val="00082B70"/>
    <w:rsid w:val="000830AB"/>
    <w:rsid w:val="000832D2"/>
    <w:rsid w:val="00083617"/>
    <w:rsid w:val="00083618"/>
    <w:rsid w:val="00083708"/>
    <w:rsid w:val="0008377E"/>
    <w:rsid w:val="00083BC6"/>
    <w:rsid w:val="00083BEA"/>
    <w:rsid w:val="000847FC"/>
    <w:rsid w:val="00084A29"/>
    <w:rsid w:val="00084B88"/>
    <w:rsid w:val="00084C2F"/>
    <w:rsid w:val="00085FA6"/>
    <w:rsid w:val="000862F3"/>
    <w:rsid w:val="00086713"/>
    <w:rsid w:val="00086894"/>
    <w:rsid w:val="000869F6"/>
    <w:rsid w:val="00086BF4"/>
    <w:rsid w:val="00086D3E"/>
    <w:rsid w:val="00086F1E"/>
    <w:rsid w:val="0008756A"/>
    <w:rsid w:val="0008770A"/>
    <w:rsid w:val="00087C96"/>
    <w:rsid w:val="00087CF8"/>
    <w:rsid w:val="00087F0B"/>
    <w:rsid w:val="000901F3"/>
    <w:rsid w:val="000905B1"/>
    <w:rsid w:val="0009080D"/>
    <w:rsid w:val="00090C4F"/>
    <w:rsid w:val="00091160"/>
    <w:rsid w:val="000912E1"/>
    <w:rsid w:val="000916DF"/>
    <w:rsid w:val="0009180B"/>
    <w:rsid w:val="00091CD3"/>
    <w:rsid w:val="000924D5"/>
    <w:rsid w:val="000929DE"/>
    <w:rsid w:val="00092B23"/>
    <w:rsid w:val="00093B0F"/>
    <w:rsid w:val="00093B41"/>
    <w:rsid w:val="00093BB8"/>
    <w:rsid w:val="00093D09"/>
    <w:rsid w:val="00093D46"/>
    <w:rsid w:val="00094517"/>
    <w:rsid w:val="00094897"/>
    <w:rsid w:val="00094DDE"/>
    <w:rsid w:val="00094E08"/>
    <w:rsid w:val="00095239"/>
    <w:rsid w:val="000955D5"/>
    <w:rsid w:val="000957EB"/>
    <w:rsid w:val="000958DA"/>
    <w:rsid w:val="000962A9"/>
    <w:rsid w:val="000966E5"/>
    <w:rsid w:val="0009699D"/>
    <w:rsid w:val="00096CE1"/>
    <w:rsid w:val="00096F7E"/>
    <w:rsid w:val="00097514"/>
    <w:rsid w:val="00097AF1"/>
    <w:rsid w:val="000A003B"/>
    <w:rsid w:val="000A0112"/>
    <w:rsid w:val="000A061B"/>
    <w:rsid w:val="000A0917"/>
    <w:rsid w:val="000A0C8D"/>
    <w:rsid w:val="000A0E4F"/>
    <w:rsid w:val="000A1721"/>
    <w:rsid w:val="000A1AB4"/>
    <w:rsid w:val="000A1D0A"/>
    <w:rsid w:val="000A26CE"/>
    <w:rsid w:val="000A286E"/>
    <w:rsid w:val="000A298A"/>
    <w:rsid w:val="000A2A7F"/>
    <w:rsid w:val="000A2AB2"/>
    <w:rsid w:val="000A2AE4"/>
    <w:rsid w:val="000A2B0E"/>
    <w:rsid w:val="000A2EB9"/>
    <w:rsid w:val="000A3461"/>
    <w:rsid w:val="000A390A"/>
    <w:rsid w:val="000A3CF7"/>
    <w:rsid w:val="000A3E46"/>
    <w:rsid w:val="000A422D"/>
    <w:rsid w:val="000A4A13"/>
    <w:rsid w:val="000A53C1"/>
    <w:rsid w:val="000A556E"/>
    <w:rsid w:val="000A5AEC"/>
    <w:rsid w:val="000A6537"/>
    <w:rsid w:val="000A6778"/>
    <w:rsid w:val="000A6AA4"/>
    <w:rsid w:val="000A70AB"/>
    <w:rsid w:val="000A711E"/>
    <w:rsid w:val="000A75AD"/>
    <w:rsid w:val="000B0277"/>
    <w:rsid w:val="000B06E6"/>
    <w:rsid w:val="000B0948"/>
    <w:rsid w:val="000B0CDA"/>
    <w:rsid w:val="000B1496"/>
    <w:rsid w:val="000B1626"/>
    <w:rsid w:val="000B167A"/>
    <w:rsid w:val="000B16E7"/>
    <w:rsid w:val="000B174C"/>
    <w:rsid w:val="000B1876"/>
    <w:rsid w:val="000B1E11"/>
    <w:rsid w:val="000B2166"/>
    <w:rsid w:val="000B22F4"/>
    <w:rsid w:val="000B233A"/>
    <w:rsid w:val="000B28B5"/>
    <w:rsid w:val="000B2AC3"/>
    <w:rsid w:val="000B307C"/>
    <w:rsid w:val="000B335A"/>
    <w:rsid w:val="000B34BC"/>
    <w:rsid w:val="000B37E9"/>
    <w:rsid w:val="000B3969"/>
    <w:rsid w:val="000B3A1F"/>
    <w:rsid w:val="000B3B6A"/>
    <w:rsid w:val="000B3E02"/>
    <w:rsid w:val="000B40BC"/>
    <w:rsid w:val="000B40D7"/>
    <w:rsid w:val="000B4865"/>
    <w:rsid w:val="000B4F5C"/>
    <w:rsid w:val="000B5746"/>
    <w:rsid w:val="000B59CE"/>
    <w:rsid w:val="000B5CB5"/>
    <w:rsid w:val="000B5F7E"/>
    <w:rsid w:val="000B6767"/>
    <w:rsid w:val="000B67D8"/>
    <w:rsid w:val="000B6A0B"/>
    <w:rsid w:val="000B79D6"/>
    <w:rsid w:val="000B7D1C"/>
    <w:rsid w:val="000B7F55"/>
    <w:rsid w:val="000C0136"/>
    <w:rsid w:val="000C03DE"/>
    <w:rsid w:val="000C0C5D"/>
    <w:rsid w:val="000C11DC"/>
    <w:rsid w:val="000C14FB"/>
    <w:rsid w:val="000C19D3"/>
    <w:rsid w:val="000C1ED0"/>
    <w:rsid w:val="000C2099"/>
    <w:rsid w:val="000C21E4"/>
    <w:rsid w:val="000C2983"/>
    <w:rsid w:val="000C2AEC"/>
    <w:rsid w:val="000C3084"/>
    <w:rsid w:val="000C328F"/>
    <w:rsid w:val="000C33B0"/>
    <w:rsid w:val="000C3E9F"/>
    <w:rsid w:val="000C3F45"/>
    <w:rsid w:val="000C4058"/>
    <w:rsid w:val="000C41AC"/>
    <w:rsid w:val="000C44D6"/>
    <w:rsid w:val="000C4A3C"/>
    <w:rsid w:val="000C4BDD"/>
    <w:rsid w:val="000C4E69"/>
    <w:rsid w:val="000C5022"/>
    <w:rsid w:val="000C5343"/>
    <w:rsid w:val="000C59F0"/>
    <w:rsid w:val="000C5C1D"/>
    <w:rsid w:val="000C5FA0"/>
    <w:rsid w:val="000C6191"/>
    <w:rsid w:val="000C6410"/>
    <w:rsid w:val="000C6722"/>
    <w:rsid w:val="000C6994"/>
    <w:rsid w:val="000C6A9C"/>
    <w:rsid w:val="000C6CDE"/>
    <w:rsid w:val="000C6D83"/>
    <w:rsid w:val="000C6F09"/>
    <w:rsid w:val="000C6F52"/>
    <w:rsid w:val="000C7352"/>
    <w:rsid w:val="000C7454"/>
    <w:rsid w:val="000C79BB"/>
    <w:rsid w:val="000C7B7D"/>
    <w:rsid w:val="000D01FE"/>
    <w:rsid w:val="000D048C"/>
    <w:rsid w:val="000D04C3"/>
    <w:rsid w:val="000D06C0"/>
    <w:rsid w:val="000D07A6"/>
    <w:rsid w:val="000D09F5"/>
    <w:rsid w:val="000D0AA1"/>
    <w:rsid w:val="000D0ABC"/>
    <w:rsid w:val="000D17CB"/>
    <w:rsid w:val="000D19A9"/>
    <w:rsid w:val="000D201A"/>
    <w:rsid w:val="000D25FC"/>
    <w:rsid w:val="000D2C76"/>
    <w:rsid w:val="000D3490"/>
    <w:rsid w:val="000D37DB"/>
    <w:rsid w:val="000D4617"/>
    <w:rsid w:val="000D47EB"/>
    <w:rsid w:val="000D494C"/>
    <w:rsid w:val="000D4A4D"/>
    <w:rsid w:val="000D4F86"/>
    <w:rsid w:val="000D503D"/>
    <w:rsid w:val="000D5642"/>
    <w:rsid w:val="000D5E10"/>
    <w:rsid w:val="000D5FD4"/>
    <w:rsid w:val="000D6155"/>
    <w:rsid w:val="000D62D5"/>
    <w:rsid w:val="000D70C3"/>
    <w:rsid w:val="000D721F"/>
    <w:rsid w:val="000D732C"/>
    <w:rsid w:val="000D74B9"/>
    <w:rsid w:val="000D755D"/>
    <w:rsid w:val="000D77DA"/>
    <w:rsid w:val="000D7A11"/>
    <w:rsid w:val="000D7AEA"/>
    <w:rsid w:val="000E02B5"/>
    <w:rsid w:val="000E0303"/>
    <w:rsid w:val="000E073E"/>
    <w:rsid w:val="000E096C"/>
    <w:rsid w:val="000E0FAE"/>
    <w:rsid w:val="000E0FD3"/>
    <w:rsid w:val="000E11B1"/>
    <w:rsid w:val="000E123A"/>
    <w:rsid w:val="000E1567"/>
    <w:rsid w:val="000E19D5"/>
    <w:rsid w:val="000E1A21"/>
    <w:rsid w:val="000E1D9D"/>
    <w:rsid w:val="000E23C6"/>
    <w:rsid w:val="000E269A"/>
    <w:rsid w:val="000E26D6"/>
    <w:rsid w:val="000E2871"/>
    <w:rsid w:val="000E2DB3"/>
    <w:rsid w:val="000E2EE5"/>
    <w:rsid w:val="000E3278"/>
    <w:rsid w:val="000E39EB"/>
    <w:rsid w:val="000E3B8B"/>
    <w:rsid w:val="000E418B"/>
    <w:rsid w:val="000E43B2"/>
    <w:rsid w:val="000E4845"/>
    <w:rsid w:val="000E4DDE"/>
    <w:rsid w:val="000E53C4"/>
    <w:rsid w:val="000E53EB"/>
    <w:rsid w:val="000E53F2"/>
    <w:rsid w:val="000E5618"/>
    <w:rsid w:val="000E561A"/>
    <w:rsid w:val="000E56E3"/>
    <w:rsid w:val="000E592A"/>
    <w:rsid w:val="000E5972"/>
    <w:rsid w:val="000E5A2F"/>
    <w:rsid w:val="000E5AB7"/>
    <w:rsid w:val="000E5D19"/>
    <w:rsid w:val="000E5F63"/>
    <w:rsid w:val="000E6B6E"/>
    <w:rsid w:val="000E70B5"/>
    <w:rsid w:val="000E70D4"/>
    <w:rsid w:val="000E72D0"/>
    <w:rsid w:val="000E73FD"/>
    <w:rsid w:val="000E750A"/>
    <w:rsid w:val="000E786C"/>
    <w:rsid w:val="000E7B33"/>
    <w:rsid w:val="000E7CE8"/>
    <w:rsid w:val="000F0144"/>
    <w:rsid w:val="000F01F8"/>
    <w:rsid w:val="000F0234"/>
    <w:rsid w:val="000F02F0"/>
    <w:rsid w:val="000F060C"/>
    <w:rsid w:val="000F080F"/>
    <w:rsid w:val="000F0AD3"/>
    <w:rsid w:val="000F14C3"/>
    <w:rsid w:val="000F155B"/>
    <w:rsid w:val="000F1A66"/>
    <w:rsid w:val="000F1B3F"/>
    <w:rsid w:val="000F1B9F"/>
    <w:rsid w:val="000F1D21"/>
    <w:rsid w:val="000F2275"/>
    <w:rsid w:val="000F24D9"/>
    <w:rsid w:val="000F25EC"/>
    <w:rsid w:val="000F2C4A"/>
    <w:rsid w:val="000F2C5C"/>
    <w:rsid w:val="000F2EE0"/>
    <w:rsid w:val="000F2F02"/>
    <w:rsid w:val="000F3769"/>
    <w:rsid w:val="000F3819"/>
    <w:rsid w:val="000F3DBB"/>
    <w:rsid w:val="000F4527"/>
    <w:rsid w:val="000F4734"/>
    <w:rsid w:val="000F4A4E"/>
    <w:rsid w:val="000F4D2C"/>
    <w:rsid w:val="000F4D48"/>
    <w:rsid w:val="000F4FF4"/>
    <w:rsid w:val="000F506D"/>
    <w:rsid w:val="000F52E7"/>
    <w:rsid w:val="000F548D"/>
    <w:rsid w:val="000F55C7"/>
    <w:rsid w:val="000F55F9"/>
    <w:rsid w:val="000F57EC"/>
    <w:rsid w:val="000F588B"/>
    <w:rsid w:val="000F58CE"/>
    <w:rsid w:val="000F5959"/>
    <w:rsid w:val="000F5B32"/>
    <w:rsid w:val="000F5B86"/>
    <w:rsid w:val="000F6129"/>
    <w:rsid w:val="000F6741"/>
    <w:rsid w:val="000F7184"/>
    <w:rsid w:val="000F7A31"/>
    <w:rsid w:val="000F7ADA"/>
    <w:rsid w:val="000F7D19"/>
    <w:rsid w:val="000F7D5F"/>
    <w:rsid w:val="001006D0"/>
    <w:rsid w:val="001006E3"/>
    <w:rsid w:val="001006F9"/>
    <w:rsid w:val="001006FD"/>
    <w:rsid w:val="00100A07"/>
    <w:rsid w:val="00100D8E"/>
    <w:rsid w:val="00100DAE"/>
    <w:rsid w:val="00100F85"/>
    <w:rsid w:val="0010146B"/>
    <w:rsid w:val="0010159B"/>
    <w:rsid w:val="001015D4"/>
    <w:rsid w:val="00101849"/>
    <w:rsid w:val="00101959"/>
    <w:rsid w:val="00101B43"/>
    <w:rsid w:val="00102765"/>
    <w:rsid w:val="00102AC0"/>
    <w:rsid w:val="00102C0B"/>
    <w:rsid w:val="00102EAF"/>
    <w:rsid w:val="00103118"/>
    <w:rsid w:val="00103206"/>
    <w:rsid w:val="00103247"/>
    <w:rsid w:val="0010331F"/>
    <w:rsid w:val="001038E4"/>
    <w:rsid w:val="00103CDA"/>
    <w:rsid w:val="00103D5E"/>
    <w:rsid w:val="00103D9B"/>
    <w:rsid w:val="00104616"/>
    <w:rsid w:val="00104ADD"/>
    <w:rsid w:val="0010501A"/>
    <w:rsid w:val="001057BE"/>
    <w:rsid w:val="00105A03"/>
    <w:rsid w:val="00105C83"/>
    <w:rsid w:val="00106005"/>
    <w:rsid w:val="00106398"/>
    <w:rsid w:val="001065F4"/>
    <w:rsid w:val="001067EA"/>
    <w:rsid w:val="00106D09"/>
    <w:rsid w:val="00106D86"/>
    <w:rsid w:val="00106E43"/>
    <w:rsid w:val="00110263"/>
    <w:rsid w:val="00110314"/>
    <w:rsid w:val="001107FF"/>
    <w:rsid w:val="00110CC3"/>
    <w:rsid w:val="00110E53"/>
    <w:rsid w:val="00111028"/>
    <w:rsid w:val="00111378"/>
    <w:rsid w:val="0011162A"/>
    <w:rsid w:val="001120D8"/>
    <w:rsid w:val="00112419"/>
    <w:rsid w:val="0011267C"/>
    <w:rsid w:val="00112684"/>
    <w:rsid w:val="001127EE"/>
    <w:rsid w:val="001135A8"/>
    <w:rsid w:val="0011399A"/>
    <w:rsid w:val="00113A1A"/>
    <w:rsid w:val="00113E07"/>
    <w:rsid w:val="00114644"/>
    <w:rsid w:val="0011489B"/>
    <w:rsid w:val="00114DB3"/>
    <w:rsid w:val="0011508D"/>
    <w:rsid w:val="001157B3"/>
    <w:rsid w:val="00116452"/>
    <w:rsid w:val="0011647B"/>
    <w:rsid w:val="0011673D"/>
    <w:rsid w:val="0011691F"/>
    <w:rsid w:val="00116A65"/>
    <w:rsid w:val="00117017"/>
    <w:rsid w:val="001176A9"/>
    <w:rsid w:val="001177C3"/>
    <w:rsid w:val="001178B2"/>
    <w:rsid w:val="00117909"/>
    <w:rsid w:val="00117D50"/>
    <w:rsid w:val="00120385"/>
    <w:rsid w:val="00120829"/>
    <w:rsid w:val="00120B49"/>
    <w:rsid w:val="00120DBE"/>
    <w:rsid w:val="00120FB2"/>
    <w:rsid w:val="00120FF2"/>
    <w:rsid w:val="00121058"/>
    <w:rsid w:val="0012137D"/>
    <w:rsid w:val="0012145E"/>
    <w:rsid w:val="00121848"/>
    <w:rsid w:val="001218E7"/>
    <w:rsid w:val="00121A17"/>
    <w:rsid w:val="00121DAB"/>
    <w:rsid w:val="00121E4F"/>
    <w:rsid w:val="00122053"/>
    <w:rsid w:val="0012326C"/>
    <w:rsid w:val="0012352C"/>
    <w:rsid w:val="0012367E"/>
    <w:rsid w:val="00123D19"/>
    <w:rsid w:val="001240E9"/>
    <w:rsid w:val="001244B7"/>
    <w:rsid w:val="001248EC"/>
    <w:rsid w:val="00124CC4"/>
    <w:rsid w:val="00124E51"/>
    <w:rsid w:val="0012539C"/>
    <w:rsid w:val="00125689"/>
    <w:rsid w:val="0012568E"/>
    <w:rsid w:val="00125A9B"/>
    <w:rsid w:val="00125B8C"/>
    <w:rsid w:val="0012623D"/>
    <w:rsid w:val="0012648C"/>
    <w:rsid w:val="0012680B"/>
    <w:rsid w:val="0012691C"/>
    <w:rsid w:val="001269B9"/>
    <w:rsid w:val="00126D8D"/>
    <w:rsid w:val="0012759C"/>
    <w:rsid w:val="00127D67"/>
    <w:rsid w:val="00127ED3"/>
    <w:rsid w:val="00127F61"/>
    <w:rsid w:val="001303F0"/>
    <w:rsid w:val="001304C7"/>
    <w:rsid w:val="001304EE"/>
    <w:rsid w:val="00130A80"/>
    <w:rsid w:val="0013118E"/>
    <w:rsid w:val="001313FE"/>
    <w:rsid w:val="00131686"/>
    <w:rsid w:val="00131FAB"/>
    <w:rsid w:val="00132195"/>
    <w:rsid w:val="001322A0"/>
    <w:rsid w:val="0013230D"/>
    <w:rsid w:val="00132ED2"/>
    <w:rsid w:val="00133029"/>
    <w:rsid w:val="00133BF9"/>
    <w:rsid w:val="00133CFF"/>
    <w:rsid w:val="00133D12"/>
    <w:rsid w:val="00133E14"/>
    <w:rsid w:val="001340B3"/>
    <w:rsid w:val="001340E6"/>
    <w:rsid w:val="001341BB"/>
    <w:rsid w:val="00134AE9"/>
    <w:rsid w:val="00134E15"/>
    <w:rsid w:val="00135A47"/>
    <w:rsid w:val="0013602A"/>
    <w:rsid w:val="0013698B"/>
    <w:rsid w:val="001369F8"/>
    <w:rsid w:val="00136BCC"/>
    <w:rsid w:val="00136D91"/>
    <w:rsid w:val="00136DBA"/>
    <w:rsid w:val="001370F6"/>
    <w:rsid w:val="0013725B"/>
    <w:rsid w:val="001375FD"/>
    <w:rsid w:val="00137840"/>
    <w:rsid w:val="001378CF"/>
    <w:rsid w:val="00137E7E"/>
    <w:rsid w:val="0014027F"/>
    <w:rsid w:val="00140AE6"/>
    <w:rsid w:val="00140CEE"/>
    <w:rsid w:val="00141260"/>
    <w:rsid w:val="00141365"/>
    <w:rsid w:val="00141ACF"/>
    <w:rsid w:val="00142094"/>
    <w:rsid w:val="0014224E"/>
    <w:rsid w:val="0014235F"/>
    <w:rsid w:val="00142A0C"/>
    <w:rsid w:val="00142D2E"/>
    <w:rsid w:val="00142F5B"/>
    <w:rsid w:val="00143454"/>
    <w:rsid w:val="001434C3"/>
    <w:rsid w:val="001435B0"/>
    <w:rsid w:val="00143BA2"/>
    <w:rsid w:val="00143CBA"/>
    <w:rsid w:val="00143CF4"/>
    <w:rsid w:val="001440D7"/>
    <w:rsid w:val="00144101"/>
    <w:rsid w:val="00144926"/>
    <w:rsid w:val="00144C4D"/>
    <w:rsid w:val="00144F37"/>
    <w:rsid w:val="00144F41"/>
    <w:rsid w:val="001456A2"/>
    <w:rsid w:val="0014649C"/>
    <w:rsid w:val="0014682F"/>
    <w:rsid w:val="00146959"/>
    <w:rsid w:val="00146FDF"/>
    <w:rsid w:val="00147258"/>
    <w:rsid w:val="0014757F"/>
    <w:rsid w:val="00147713"/>
    <w:rsid w:val="0014797E"/>
    <w:rsid w:val="00147AC1"/>
    <w:rsid w:val="00147F0F"/>
    <w:rsid w:val="0015025A"/>
    <w:rsid w:val="001503E5"/>
    <w:rsid w:val="00150425"/>
    <w:rsid w:val="0015059A"/>
    <w:rsid w:val="00150ECB"/>
    <w:rsid w:val="00150FCF"/>
    <w:rsid w:val="00151224"/>
    <w:rsid w:val="00151421"/>
    <w:rsid w:val="001517BE"/>
    <w:rsid w:val="00151A03"/>
    <w:rsid w:val="00151BB1"/>
    <w:rsid w:val="00151CED"/>
    <w:rsid w:val="00151D23"/>
    <w:rsid w:val="00151EDB"/>
    <w:rsid w:val="00151FBD"/>
    <w:rsid w:val="00152530"/>
    <w:rsid w:val="00152C9B"/>
    <w:rsid w:val="00153345"/>
    <w:rsid w:val="00153440"/>
    <w:rsid w:val="00153585"/>
    <w:rsid w:val="001537B2"/>
    <w:rsid w:val="00153A0D"/>
    <w:rsid w:val="00153C8A"/>
    <w:rsid w:val="00154530"/>
    <w:rsid w:val="001548EB"/>
    <w:rsid w:val="00154DA2"/>
    <w:rsid w:val="001552CE"/>
    <w:rsid w:val="0015549D"/>
    <w:rsid w:val="00155638"/>
    <w:rsid w:val="001556D3"/>
    <w:rsid w:val="00156068"/>
    <w:rsid w:val="001564B5"/>
    <w:rsid w:val="00156C34"/>
    <w:rsid w:val="00156F7B"/>
    <w:rsid w:val="001571E2"/>
    <w:rsid w:val="00157BF6"/>
    <w:rsid w:val="00157C3E"/>
    <w:rsid w:val="00157D89"/>
    <w:rsid w:val="00157E27"/>
    <w:rsid w:val="0016000E"/>
    <w:rsid w:val="0016067B"/>
    <w:rsid w:val="001608ED"/>
    <w:rsid w:val="00160B33"/>
    <w:rsid w:val="00160B85"/>
    <w:rsid w:val="001610A1"/>
    <w:rsid w:val="001611CB"/>
    <w:rsid w:val="001613AA"/>
    <w:rsid w:val="0016159B"/>
    <w:rsid w:val="0016162E"/>
    <w:rsid w:val="0016196B"/>
    <w:rsid w:val="00161B26"/>
    <w:rsid w:val="00162294"/>
    <w:rsid w:val="00162DC9"/>
    <w:rsid w:val="0016311C"/>
    <w:rsid w:val="0016317A"/>
    <w:rsid w:val="0016321E"/>
    <w:rsid w:val="00163709"/>
    <w:rsid w:val="00163913"/>
    <w:rsid w:val="00163B6D"/>
    <w:rsid w:val="00163BE3"/>
    <w:rsid w:val="00163DED"/>
    <w:rsid w:val="00163E07"/>
    <w:rsid w:val="00163E4B"/>
    <w:rsid w:val="001642C5"/>
    <w:rsid w:val="001643C0"/>
    <w:rsid w:val="00165155"/>
    <w:rsid w:val="001651EE"/>
    <w:rsid w:val="00165323"/>
    <w:rsid w:val="001654A8"/>
    <w:rsid w:val="0016559E"/>
    <w:rsid w:val="00165B05"/>
    <w:rsid w:val="00165B07"/>
    <w:rsid w:val="00165CF1"/>
    <w:rsid w:val="00165EF1"/>
    <w:rsid w:val="00165FD6"/>
    <w:rsid w:val="00166525"/>
    <w:rsid w:val="00166CA2"/>
    <w:rsid w:val="00166DC9"/>
    <w:rsid w:val="0016724E"/>
    <w:rsid w:val="001672A9"/>
    <w:rsid w:val="00167670"/>
    <w:rsid w:val="001702DE"/>
    <w:rsid w:val="0017099C"/>
    <w:rsid w:val="00170E8A"/>
    <w:rsid w:val="00170F02"/>
    <w:rsid w:val="001711A8"/>
    <w:rsid w:val="0017146E"/>
    <w:rsid w:val="0017180E"/>
    <w:rsid w:val="001718FC"/>
    <w:rsid w:val="00171A39"/>
    <w:rsid w:val="00172361"/>
    <w:rsid w:val="001723BB"/>
    <w:rsid w:val="001723DE"/>
    <w:rsid w:val="00172425"/>
    <w:rsid w:val="0017271B"/>
    <w:rsid w:val="00172C33"/>
    <w:rsid w:val="00172D02"/>
    <w:rsid w:val="0017325E"/>
    <w:rsid w:val="001734FB"/>
    <w:rsid w:val="00173CC8"/>
    <w:rsid w:val="00173D07"/>
    <w:rsid w:val="00175549"/>
    <w:rsid w:val="00176989"/>
    <w:rsid w:val="00176AC6"/>
    <w:rsid w:val="00176C61"/>
    <w:rsid w:val="001770F6"/>
    <w:rsid w:val="0017720A"/>
    <w:rsid w:val="00177462"/>
    <w:rsid w:val="001775D7"/>
    <w:rsid w:val="00177BA7"/>
    <w:rsid w:val="001801AE"/>
    <w:rsid w:val="00180716"/>
    <w:rsid w:val="00180780"/>
    <w:rsid w:val="00180CE5"/>
    <w:rsid w:val="00180DDB"/>
    <w:rsid w:val="00180FC8"/>
    <w:rsid w:val="0018139A"/>
    <w:rsid w:val="001815E9"/>
    <w:rsid w:val="00181E5E"/>
    <w:rsid w:val="001824A1"/>
    <w:rsid w:val="0018266A"/>
    <w:rsid w:val="0018303F"/>
    <w:rsid w:val="001834EC"/>
    <w:rsid w:val="001834FD"/>
    <w:rsid w:val="00183559"/>
    <w:rsid w:val="00183917"/>
    <w:rsid w:val="00183DA3"/>
    <w:rsid w:val="0018485A"/>
    <w:rsid w:val="00184EB4"/>
    <w:rsid w:val="0018507E"/>
    <w:rsid w:val="0018526C"/>
    <w:rsid w:val="0018539C"/>
    <w:rsid w:val="00185456"/>
    <w:rsid w:val="00185558"/>
    <w:rsid w:val="0018560B"/>
    <w:rsid w:val="0018570F"/>
    <w:rsid w:val="001858F2"/>
    <w:rsid w:val="00185934"/>
    <w:rsid w:val="00185A0F"/>
    <w:rsid w:val="00185B84"/>
    <w:rsid w:val="00185BAF"/>
    <w:rsid w:val="00185C20"/>
    <w:rsid w:val="00185F50"/>
    <w:rsid w:val="001860BF"/>
    <w:rsid w:val="00186659"/>
    <w:rsid w:val="00186EBD"/>
    <w:rsid w:val="0018751E"/>
    <w:rsid w:val="00187894"/>
    <w:rsid w:val="001901E5"/>
    <w:rsid w:val="00190568"/>
    <w:rsid w:val="00190680"/>
    <w:rsid w:val="0019095D"/>
    <w:rsid w:val="00190989"/>
    <w:rsid w:val="00190C5C"/>
    <w:rsid w:val="00190E2B"/>
    <w:rsid w:val="00190E7A"/>
    <w:rsid w:val="00190F07"/>
    <w:rsid w:val="00190F96"/>
    <w:rsid w:val="00191A27"/>
    <w:rsid w:val="00191DE2"/>
    <w:rsid w:val="001921CD"/>
    <w:rsid w:val="001923F7"/>
    <w:rsid w:val="00192641"/>
    <w:rsid w:val="001928BA"/>
    <w:rsid w:val="00192CEF"/>
    <w:rsid w:val="00193587"/>
    <w:rsid w:val="00193A14"/>
    <w:rsid w:val="00193B07"/>
    <w:rsid w:val="00194522"/>
    <w:rsid w:val="00194A74"/>
    <w:rsid w:val="00195111"/>
    <w:rsid w:val="00195370"/>
    <w:rsid w:val="001954BB"/>
    <w:rsid w:val="001958BF"/>
    <w:rsid w:val="001961BB"/>
    <w:rsid w:val="001963ED"/>
    <w:rsid w:val="00196884"/>
    <w:rsid w:val="00196B91"/>
    <w:rsid w:val="00196BD0"/>
    <w:rsid w:val="00196CAA"/>
    <w:rsid w:val="00196F1B"/>
    <w:rsid w:val="00197CBD"/>
    <w:rsid w:val="00197CC2"/>
    <w:rsid w:val="00197D95"/>
    <w:rsid w:val="001A0016"/>
    <w:rsid w:val="001A0017"/>
    <w:rsid w:val="001A00AE"/>
    <w:rsid w:val="001A02EA"/>
    <w:rsid w:val="001A04BA"/>
    <w:rsid w:val="001A05D9"/>
    <w:rsid w:val="001A08F0"/>
    <w:rsid w:val="001A09AB"/>
    <w:rsid w:val="001A09AE"/>
    <w:rsid w:val="001A12F9"/>
    <w:rsid w:val="001A16E5"/>
    <w:rsid w:val="001A184F"/>
    <w:rsid w:val="001A19CB"/>
    <w:rsid w:val="001A1A2E"/>
    <w:rsid w:val="001A1AA9"/>
    <w:rsid w:val="001A23EF"/>
    <w:rsid w:val="001A2789"/>
    <w:rsid w:val="001A27EA"/>
    <w:rsid w:val="001A2C0E"/>
    <w:rsid w:val="001A2C2E"/>
    <w:rsid w:val="001A38EF"/>
    <w:rsid w:val="001A397E"/>
    <w:rsid w:val="001A3AD8"/>
    <w:rsid w:val="001A3F53"/>
    <w:rsid w:val="001A4159"/>
    <w:rsid w:val="001A443E"/>
    <w:rsid w:val="001A473D"/>
    <w:rsid w:val="001A59EC"/>
    <w:rsid w:val="001A5A40"/>
    <w:rsid w:val="001A5B4A"/>
    <w:rsid w:val="001A6612"/>
    <w:rsid w:val="001A6618"/>
    <w:rsid w:val="001A6AB3"/>
    <w:rsid w:val="001A7D88"/>
    <w:rsid w:val="001A7DEF"/>
    <w:rsid w:val="001B04F6"/>
    <w:rsid w:val="001B05BA"/>
    <w:rsid w:val="001B06ED"/>
    <w:rsid w:val="001B0A9D"/>
    <w:rsid w:val="001B0D68"/>
    <w:rsid w:val="001B0DD6"/>
    <w:rsid w:val="001B15AB"/>
    <w:rsid w:val="001B15D4"/>
    <w:rsid w:val="001B15D5"/>
    <w:rsid w:val="001B1B48"/>
    <w:rsid w:val="001B1BBC"/>
    <w:rsid w:val="001B1CB3"/>
    <w:rsid w:val="001B1CE1"/>
    <w:rsid w:val="001B1CF0"/>
    <w:rsid w:val="001B1E5B"/>
    <w:rsid w:val="001B1EDB"/>
    <w:rsid w:val="001B1F53"/>
    <w:rsid w:val="001B2289"/>
    <w:rsid w:val="001B2602"/>
    <w:rsid w:val="001B2622"/>
    <w:rsid w:val="001B2807"/>
    <w:rsid w:val="001B2A89"/>
    <w:rsid w:val="001B2BA6"/>
    <w:rsid w:val="001B2E64"/>
    <w:rsid w:val="001B2F77"/>
    <w:rsid w:val="001B2FD8"/>
    <w:rsid w:val="001B30AC"/>
    <w:rsid w:val="001B32FC"/>
    <w:rsid w:val="001B3322"/>
    <w:rsid w:val="001B35C7"/>
    <w:rsid w:val="001B3704"/>
    <w:rsid w:val="001B372D"/>
    <w:rsid w:val="001B38BF"/>
    <w:rsid w:val="001B3988"/>
    <w:rsid w:val="001B3B35"/>
    <w:rsid w:val="001B3D51"/>
    <w:rsid w:val="001B41C1"/>
    <w:rsid w:val="001B454C"/>
    <w:rsid w:val="001B4700"/>
    <w:rsid w:val="001B4D3B"/>
    <w:rsid w:val="001B4E70"/>
    <w:rsid w:val="001B50C2"/>
    <w:rsid w:val="001B5245"/>
    <w:rsid w:val="001B56CF"/>
    <w:rsid w:val="001B60F4"/>
    <w:rsid w:val="001B621C"/>
    <w:rsid w:val="001B628B"/>
    <w:rsid w:val="001B6453"/>
    <w:rsid w:val="001B6467"/>
    <w:rsid w:val="001B6EFC"/>
    <w:rsid w:val="001B7F3C"/>
    <w:rsid w:val="001C0097"/>
    <w:rsid w:val="001C0672"/>
    <w:rsid w:val="001C0757"/>
    <w:rsid w:val="001C0782"/>
    <w:rsid w:val="001C0961"/>
    <w:rsid w:val="001C0D71"/>
    <w:rsid w:val="001C10C7"/>
    <w:rsid w:val="001C127F"/>
    <w:rsid w:val="001C129B"/>
    <w:rsid w:val="001C2774"/>
    <w:rsid w:val="001C2DA0"/>
    <w:rsid w:val="001C2E4E"/>
    <w:rsid w:val="001C3310"/>
    <w:rsid w:val="001C34D4"/>
    <w:rsid w:val="001C382F"/>
    <w:rsid w:val="001C3DCC"/>
    <w:rsid w:val="001C3E3F"/>
    <w:rsid w:val="001C43AC"/>
    <w:rsid w:val="001C48FA"/>
    <w:rsid w:val="001C4A32"/>
    <w:rsid w:val="001C4B2A"/>
    <w:rsid w:val="001C50D2"/>
    <w:rsid w:val="001C517D"/>
    <w:rsid w:val="001C54EE"/>
    <w:rsid w:val="001C594F"/>
    <w:rsid w:val="001C5978"/>
    <w:rsid w:val="001C5D5E"/>
    <w:rsid w:val="001C5DFC"/>
    <w:rsid w:val="001C5E29"/>
    <w:rsid w:val="001C5F47"/>
    <w:rsid w:val="001C637A"/>
    <w:rsid w:val="001C6E67"/>
    <w:rsid w:val="001C6F8D"/>
    <w:rsid w:val="001C7169"/>
    <w:rsid w:val="001C7280"/>
    <w:rsid w:val="001C75BA"/>
    <w:rsid w:val="001C774B"/>
    <w:rsid w:val="001C7E6D"/>
    <w:rsid w:val="001C7F95"/>
    <w:rsid w:val="001C7FCF"/>
    <w:rsid w:val="001D083B"/>
    <w:rsid w:val="001D0B52"/>
    <w:rsid w:val="001D0C1C"/>
    <w:rsid w:val="001D1082"/>
    <w:rsid w:val="001D16A5"/>
    <w:rsid w:val="001D21A1"/>
    <w:rsid w:val="001D24A1"/>
    <w:rsid w:val="001D24B7"/>
    <w:rsid w:val="001D2ABC"/>
    <w:rsid w:val="001D2BEA"/>
    <w:rsid w:val="001D2E26"/>
    <w:rsid w:val="001D3734"/>
    <w:rsid w:val="001D391C"/>
    <w:rsid w:val="001D3A5B"/>
    <w:rsid w:val="001D3AC8"/>
    <w:rsid w:val="001D3CA2"/>
    <w:rsid w:val="001D4827"/>
    <w:rsid w:val="001D48FE"/>
    <w:rsid w:val="001D58E9"/>
    <w:rsid w:val="001D6226"/>
    <w:rsid w:val="001D6304"/>
    <w:rsid w:val="001D686E"/>
    <w:rsid w:val="001D758E"/>
    <w:rsid w:val="001D7998"/>
    <w:rsid w:val="001D7C06"/>
    <w:rsid w:val="001E03E8"/>
    <w:rsid w:val="001E0B2E"/>
    <w:rsid w:val="001E0BDF"/>
    <w:rsid w:val="001E0C74"/>
    <w:rsid w:val="001E0E90"/>
    <w:rsid w:val="001E1008"/>
    <w:rsid w:val="001E12E6"/>
    <w:rsid w:val="001E1617"/>
    <w:rsid w:val="001E2658"/>
    <w:rsid w:val="001E2EB7"/>
    <w:rsid w:val="001E2FA1"/>
    <w:rsid w:val="001E301F"/>
    <w:rsid w:val="001E36B7"/>
    <w:rsid w:val="001E391C"/>
    <w:rsid w:val="001E39B6"/>
    <w:rsid w:val="001E3DAC"/>
    <w:rsid w:val="001E44AE"/>
    <w:rsid w:val="001E4B5E"/>
    <w:rsid w:val="001E523D"/>
    <w:rsid w:val="001E5444"/>
    <w:rsid w:val="001E598D"/>
    <w:rsid w:val="001E616C"/>
    <w:rsid w:val="001E62B2"/>
    <w:rsid w:val="001E6A80"/>
    <w:rsid w:val="001E719B"/>
    <w:rsid w:val="001E78AD"/>
    <w:rsid w:val="001E7E18"/>
    <w:rsid w:val="001F0212"/>
    <w:rsid w:val="001F02ED"/>
    <w:rsid w:val="001F032B"/>
    <w:rsid w:val="001F07A7"/>
    <w:rsid w:val="001F08B5"/>
    <w:rsid w:val="001F0FE8"/>
    <w:rsid w:val="001F179D"/>
    <w:rsid w:val="001F19D4"/>
    <w:rsid w:val="001F2046"/>
    <w:rsid w:val="001F280A"/>
    <w:rsid w:val="001F2B79"/>
    <w:rsid w:val="001F2CA0"/>
    <w:rsid w:val="001F2D18"/>
    <w:rsid w:val="001F2D85"/>
    <w:rsid w:val="001F338E"/>
    <w:rsid w:val="001F34F7"/>
    <w:rsid w:val="001F35D9"/>
    <w:rsid w:val="001F3984"/>
    <w:rsid w:val="001F3B68"/>
    <w:rsid w:val="001F3BC3"/>
    <w:rsid w:val="001F3CFA"/>
    <w:rsid w:val="001F46E2"/>
    <w:rsid w:val="001F491B"/>
    <w:rsid w:val="001F4A67"/>
    <w:rsid w:val="001F4D76"/>
    <w:rsid w:val="001F52ED"/>
    <w:rsid w:val="001F5E5F"/>
    <w:rsid w:val="001F5FD0"/>
    <w:rsid w:val="001F60DB"/>
    <w:rsid w:val="001F64DA"/>
    <w:rsid w:val="001F6B1C"/>
    <w:rsid w:val="001F71EB"/>
    <w:rsid w:val="001F72AA"/>
    <w:rsid w:val="001F7509"/>
    <w:rsid w:val="001F7631"/>
    <w:rsid w:val="001F7D2B"/>
    <w:rsid w:val="00200A11"/>
    <w:rsid w:val="00200DAB"/>
    <w:rsid w:val="00201423"/>
    <w:rsid w:val="002015AF"/>
    <w:rsid w:val="00201A8F"/>
    <w:rsid w:val="00201BD2"/>
    <w:rsid w:val="002028AA"/>
    <w:rsid w:val="00202DBC"/>
    <w:rsid w:val="00203259"/>
    <w:rsid w:val="00203281"/>
    <w:rsid w:val="00203B73"/>
    <w:rsid w:val="00203EC0"/>
    <w:rsid w:val="00204154"/>
    <w:rsid w:val="002042F4"/>
    <w:rsid w:val="0020432E"/>
    <w:rsid w:val="002044BE"/>
    <w:rsid w:val="00204657"/>
    <w:rsid w:val="002047DF"/>
    <w:rsid w:val="002055BD"/>
    <w:rsid w:val="00205A63"/>
    <w:rsid w:val="002065B5"/>
    <w:rsid w:val="002067D9"/>
    <w:rsid w:val="00206971"/>
    <w:rsid w:val="00207136"/>
    <w:rsid w:val="0020730F"/>
    <w:rsid w:val="0020733D"/>
    <w:rsid w:val="0020747F"/>
    <w:rsid w:val="002078E8"/>
    <w:rsid w:val="00207D27"/>
    <w:rsid w:val="002100DC"/>
    <w:rsid w:val="002103B2"/>
    <w:rsid w:val="0021069F"/>
    <w:rsid w:val="0021078C"/>
    <w:rsid w:val="00210A52"/>
    <w:rsid w:val="002110A9"/>
    <w:rsid w:val="002111A5"/>
    <w:rsid w:val="0021138C"/>
    <w:rsid w:val="00211573"/>
    <w:rsid w:val="002116E9"/>
    <w:rsid w:val="002119D3"/>
    <w:rsid w:val="00212354"/>
    <w:rsid w:val="00212473"/>
    <w:rsid w:val="002127DA"/>
    <w:rsid w:val="00212A92"/>
    <w:rsid w:val="00212D52"/>
    <w:rsid w:val="002134AF"/>
    <w:rsid w:val="002135E4"/>
    <w:rsid w:val="00213A7A"/>
    <w:rsid w:val="00213C09"/>
    <w:rsid w:val="002140C4"/>
    <w:rsid w:val="0021476D"/>
    <w:rsid w:val="00214B45"/>
    <w:rsid w:val="002152C4"/>
    <w:rsid w:val="002153BF"/>
    <w:rsid w:val="00215637"/>
    <w:rsid w:val="002156C0"/>
    <w:rsid w:val="0021585D"/>
    <w:rsid w:val="002159CE"/>
    <w:rsid w:val="002159D8"/>
    <w:rsid w:val="002163BD"/>
    <w:rsid w:val="0021643A"/>
    <w:rsid w:val="00216578"/>
    <w:rsid w:val="00217383"/>
    <w:rsid w:val="00220150"/>
    <w:rsid w:val="0022025D"/>
    <w:rsid w:val="00220879"/>
    <w:rsid w:val="0022165A"/>
    <w:rsid w:val="002217AC"/>
    <w:rsid w:val="0022196C"/>
    <w:rsid w:val="00221BDA"/>
    <w:rsid w:val="002222CA"/>
    <w:rsid w:val="00222366"/>
    <w:rsid w:val="002225CD"/>
    <w:rsid w:val="00222722"/>
    <w:rsid w:val="00222752"/>
    <w:rsid w:val="00222B3B"/>
    <w:rsid w:val="00222F76"/>
    <w:rsid w:val="00223199"/>
    <w:rsid w:val="00223877"/>
    <w:rsid w:val="00223959"/>
    <w:rsid w:val="00224184"/>
    <w:rsid w:val="00224490"/>
    <w:rsid w:val="002245FD"/>
    <w:rsid w:val="00224670"/>
    <w:rsid w:val="00225909"/>
    <w:rsid w:val="002259D1"/>
    <w:rsid w:val="00225BF7"/>
    <w:rsid w:val="00225F00"/>
    <w:rsid w:val="00226263"/>
    <w:rsid w:val="002264C5"/>
    <w:rsid w:val="00226A75"/>
    <w:rsid w:val="00226AD2"/>
    <w:rsid w:val="00226FBF"/>
    <w:rsid w:val="002271E3"/>
    <w:rsid w:val="00227779"/>
    <w:rsid w:val="00227C7F"/>
    <w:rsid w:val="00227FC0"/>
    <w:rsid w:val="00230002"/>
    <w:rsid w:val="0023029C"/>
    <w:rsid w:val="002307E0"/>
    <w:rsid w:val="00230E69"/>
    <w:rsid w:val="00230F58"/>
    <w:rsid w:val="00230FC8"/>
    <w:rsid w:val="00231086"/>
    <w:rsid w:val="0023112C"/>
    <w:rsid w:val="00231548"/>
    <w:rsid w:val="0023177F"/>
    <w:rsid w:val="00231AF3"/>
    <w:rsid w:val="00231B37"/>
    <w:rsid w:val="00231F6A"/>
    <w:rsid w:val="00231F7C"/>
    <w:rsid w:val="002325B5"/>
    <w:rsid w:val="002327A3"/>
    <w:rsid w:val="00232EDA"/>
    <w:rsid w:val="00233547"/>
    <w:rsid w:val="002335AD"/>
    <w:rsid w:val="00233A49"/>
    <w:rsid w:val="002343A7"/>
    <w:rsid w:val="002345DE"/>
    <w:rsid w:val="002349E2"/>
    <w:rsid w:val="00234E2B"/>
    <w:rsid w:val="0023522B"/>
    <w:rsid w:val="00235397"/>
    <w:rsid w:val="002353D4"/>
    <w:rsid w:val="00235519"/>
    <w:rsid w:val="00236121"/>
    <w:rsid w:val="00236259"/>
    <w:rsid w:val="00236630"/>
    <w:rsid w:val="00236A22"/>
    <w:rsid w:val="00236E3F"/>
    <w:rsid w:val="00236F93"/>
    <w:rsid w:val="0023740D"/>
    <w:rsid w:val="00237678"/>
    <w:rsid w:val="00237A59"/>
    <w:rsid w:val="00237F49"/>
    <w:rsid w:val="0024005D"/>
    <w:rsid w:val="00241389"/>
    <w:rsid w:val="002418D7"/>
    <w:rsid w:val="002425CC"/>
    <w:rsid w:val="002427EB"/>
    <w:rsid w:val="00242920"/>
    <w:rsid w:val="00242B2F"/>
    <w:rsid w:val="00242DE1"/>
    <w:rsid w:val="00243180"/>
    <w:rsid w:val="00243282"/>
    <w:rsid w:val="002433F4"/>
    <w:rsid w:val="002435AB"/>
    <w:rsid w:val="00243710"/>
    <w:rsid w:val="00243BAC"/>
    <w:rsid w:val="002441DB"/>
    <w:rsid w:val="00244469"/>
    <w:rsid w:val="00244E6B"/>
    <w:rsid w:val="00245209"/>
    <w:rsid w:val="002454BB"/>
    <w:rsid w:val="00245574"/>
    <w:rsid w:val="00245E23"/>
    <w:rsid w:val="0024627E"/>
    <w:rsid w:val="002463E1"/>
    <w:rsid w:val="0024682A"/>
    <w:rsid w:val="002468FE"/>
    <w:rsid w:val="00246A38"/>
    <w:rsid w:val="00246A7B"/>
    <w:rsid w:val="00247402"/>
    <w:rsid w:val="0024749D"/>
    <w:rsid w:val="00247697"/>
    <w:rsid w:val="00247EA2"/>
    <w:rsid w:val="00250C25"/>
    <w:rsid w:val="00250E84"/>
    <w:rsid w:val="002511B3"/>
    <w:rsid w:val="002511D1"/>
    <w:rsid w:val="002515CD"/>
    <w:rsid w:val="0025185E"/>
    <w:rsid w:val="00251920"/>
    <w:rsid w:val="00251EE5"/>
    <w:rsid w:val="00252A6E"/>
    <w:rsid w:val="00252F04"/>
    <w:rsid w:val="00252F36"/>
    <w:rsid w:val="00253093"/>
    <w:rsid w:val="00253C47"/>
    <w:rsid w:val="00253EE6"/>
    <w:rsid w:val="002545EC"/>
    <w:rsid w:val="002549EC"/>
    <w:rsid w:val="00254D5D"/>
    <w:rsid w:val="00254ED1"/>
    <w:rsid w:val="00254F0F"/>
    <w:rsid w:val="002550D6"/>
    <w:rsid w:val="0025534E"/>
    <w:rsid w:val="0025594C"/>
    <w:rsid w:val="00255B72"/>
    <w:rsid w:val="00255B93"/>
    <w:rsid w:val="00255BE3"/>
    <w:rsid w:val="00255D54"/>
    <w:rsid w:val="00255D66"/>
    <w:rsid w:val="00256600"/>
    <w:rsid w:val="002569B4"/>
    <w:rsid w:val="00256E02"/>
    <w:rsid w:val="002574B5"/>
    <w:rsid w:val="002578D9"/>
    <w:rsid w:val="00257BA2"/>
    <w:rsid w:val="00260597"/>
    <w:rsid w:val="002605E6"/>
    <w:rsid w:val="00260A02"/>
    <w:rsid w:val="00260A0D"/>
    <w:rsid w:val="00260E5E"/>
    <w:rsid w:val="00260ED3"/>
    <w:rsid w:val="00261D5A"/>
    <w:rsid w:val="002620BE"/>
    <w:rsid w:val="00262566"/>
    <w:rsid w:val="0026259A"/>
    <w:rsid w:val="002629F9"/>
    <w:rsid w:val="002635EF"/>
    <w:rsid w:val="00263EA8"/>
    <w:rsid w:val="00264758"/>
    <w:rsid w:val="00264874"/>
    <w:rsid w:val="002649FE"/>
    <w:rsid w:val="00264B11"/>
    <w:rsid w:val="00264EAA"/>
    <w:rsid w:val="002654F1"/>
    <w:rsid w:val="0026567A"/>
    <w:rsid w:val="00265E69"/>
    <w:rsid w:val="002661DE"/>
    <w:rsid w:val="00266D2D"/>
    <w:rsid w:val="00266FF4"/>
    <w:rsid w:val="0026711B"/>
    <w:rsid w:val="002672D7"/>
    <w:rsid w:val="0026736C"/>
    <w:rsid w:val="002674D5"/>
    <w:rsid w:val="00267B52"/>
    <w:rsid w:val="00267D37"/>
    <w:rsid w:val="00267D98"/>
    <w:rsid w:val="00267D9B"/>
    <w:rsid w:val="00270386"/>
    <w:rsid w:val="00270510"/>
    <w:rsid w:val="0027057B"/>
    <w:rsid w:val="0027057E"/>
    <w:rsid w:val="00270869"/>
    <w:rsid w:val="00270CA6"/>
    <w:rsid w:val="00271430"/>
    <w:rsid w:val="00271BD8"/>
    <w:rsid w:val="00272041"/>
    <w:rsid w:val="00272747"/>
    <w:rsid w:val="00272A95"/>
    <w:rsid w:val="00272BF7"/>
    <w:rsid w:val="00272D4A"/>
    <w:rsid w:val="002731C3"/>
    <w:rsid w:val="002733A1"/>
    <w:rsid w:val="00273A31"/>
    <w:rsid w:val="002740C8"/>
    <w:rsid w:val="0027458E"/>
    <w:rsid w:val="002745CF"/>
    <w:rsid w:val="00274722"/>
    <w:rsid w:val="00274DD8"/>
    <w:rsid w:val="00275060"/>
    <w:rsid w:val="002753DA"/>
    <w:rsid w:val="0027589C"/>
    <w:rsid w:val="00275969"/>
    <w:rsid w:val="00275A22"/>
    <w:rsid w:val="00276214"/>
    <w:rsid w:val="00276449"/>
    <w:rsid w:val="00276846"/>
    <w:rsid w:val="00276A74"/>
    <w:rsid w:val="00276E05"/>
    <w:rsid w:val="00276E7F"/>
    <w:rsid w:val="002772D7"/>
    <w:rsid w:val="002772E3"/>
    <w:rsid w:val="002774C3"/>
    <w:rsid w:val="00277ED6"/>
    <w:rsid w:val="00280499"/>
    <w:rsid w:val="00280AC4"/>
    <w:rsid w:val="00280B29"/>
    <w:rsid w:val="00280B76"/>
    <w:rsid w:val="00280E08"/>
    <w:rsid w:val="00280F95"/>
    <w:rsid w:val="0028173E"/>
    <w:rsid w:val="00281C70"/>
    <w:rsid w:val="002823C8"/>
    <w:rsid w:val="00282631"/>
    <w:rsid w:val="002826D5"/>
    <w:rsid w:val="0028277A"/>
    <w:rsid w:val="00282A67"/>
    <w:rsid w:val="00282D93"/>
    <w:rsid w:val="0028301C"/>
    <w:rsid w:val="00283733"/>
    <w:rsid w:val="0028378B"/>
    <w:rsid w:val="00283807"/>
    <w:rsid w:val="00283A46"/>
    <w:rsid w:val="00283DD1"/>
    <w:rsid w:val="00283F39"/>
    <w:rsid w:val="00283FD8"/>
    <w:rsid w:val="00284ABA"/>
    <w:rsid w:val="00284F73"/>
    <w:rsid w:val="00285851"/>
    <w:rsid w:val="00285B7D"/>
    <w:rsid w:val="00285E7C"/>
    <w:rsid w:val="00286146"/>
    <w:rsid w:val="002867FB"/>
    <w:rsid w:val="00286C86"/>
    <w:rsid w:val="00286DE6"/>
    <w:rsid w:val="00286F31"/>
    <w:rsid w:val="0028723A"/>
    <w:rsid w:val="002873CD"/>
    <w:rsid w:val="00287933"/>
    <w:rsid w:val="00287BBD"/>
    <w:rsid w:val="00287EBA"/>
    <w:rsid w:val="00290053"/>
    <w:rsid w:val="002900F9"/>
    <w:rsid w:val="0029060E"/>
    <w:rsid w:val="00290D7F"/>
    <w:rsid w:val="00290FFB"/>
    <w:rsid w:val="002913DE"/>
    <w:rsid w:val="00291B65"/>
    <w:rsid w:val="00292101"/>
    <w:rsid w:val="002921E0"/>
    <w:rsid w:val="0029261F"/>
    <w:rsid w:val="002928BA"/>
    <w:rsid w:val="002930D0"/>
    <w:rsid w:val="002939F0"/>
    <w:rsid w:val="00294A1D"/>
    <w:rsid w:val="00295038"/>
    <w:rsid w:val="00295AA5"/>
    <w:rsid w:val="00295ED9"/>
    <w:rsid w:val="00296217"/>
    <w:rsid w:val="00296316"/>
    <w:rsid w:val="00296675"/>
    <w:rsid w:val="00296AC0"/>
    <w:rsid w:val="00296DE3"/>
    <w:rsid w:val="00296E3D"/>
    <w:rsid w:val="00297102"/>
    <w:rsid w:val="002975B6"/>
    <w:rsid w:val="002A045F"/>
    <w:rsid w:val="002A0EB4"/>
    <w:rsid w:val="002A0FA8"/>
    <w:rsid w:val="002A1ED1"/>
    <w:rsid w:val="002A285D"/>
    <w:rsid w:val="002A3982"/>
    <w:rsid w:val="002A3B4E"/>
    <w:rsid w:val="002A44F8"/>
    <w:rsid w:val="002A4663"/>
    <w:rsid w:val="002A48E4"/>
    <w:rsid w:val="002A4920"/>
    <w:rsid w:val="002A5BC0"/>
    <w:rsid w:val="002A5E9B"/>
    <w:rsid w:val="002A5F2D"/>
    <w:rsid w:val="002A62E9"/>
    <w:rsid w:val="002A63A3"/>
    <w:rsid w:val="002A6CBD"/>
    <w:rsid w:val="002A6D75"/>
    <w:rsid w:val="002A74C0"/>
    <w:rsid w:val="002A7514"/>
    <w:rsid w:val="002A7D9A"/>
    <w:rsid w:val="002A7F3C"/>
    <w:rsid w:val="002B01E7"/>
    <w:rsid w:val="002B0633"/>
    <w:rsid w:val="002B0D9F"/>
    <w:rsid w:val="002B0EDB"/>
    <w:rsid w:val="002B106E"/>
    <w:rsid w:val="002B1880"/>
    <w:rsid w:val="002B1D2C"/>
    <w:rsid w:val="002B1E87"/>
    <w:rsid w:val="002B239F"/>
    <w:rsid w:val="002B23B9"/>
    <w:rsid w:val="002B258C"/>
    <w:rsid w:val="002B2666"/>
    <w:rsid w:val="002B28A6"/>
    <w:rsid w:val="002B2D98"/>
    <w:rsid w:val="002B2EEC"/>
    <w:rsid w:val="002B3181"/>
    <w:rsid w:val="002B3266"/>
    <w:rsid w:val="002B45B6"/>
    <w:rsid w:val="002B45BA"/>
    <w:rsid w:val="002B47CC"/>
    <w:rsid w:val="002B49D4"/>
    <w:rsid w:val="002B51EF"/>
    <w:rsid w:val="002B577B"/>
    <w:rsid w:val="002B5EC9"/>
    <w:rsid w:val="002B5FA5"/>
    <w:rsid w:val="002B609A"/>
    <w:rsid w:val="002B611D"/>
    <w:rsid w:val="002B6142"/>
    <w:rsid w:val="002B63FD"/>
    <w:rsid w:val="002B6632"/>
    <w:rsid w:val="002B6DAD"/>
    <w:rsid w:val="002B6FAD"/>
    <w:rsid w:val="002B7A58"/>
    <w:rsid w:val="002B7D51"/>
    <w:rsid w:val="002B7EF2"/>
    <w:rsid w:val="002C04C7"/>
    <w:rsid w:val="002C0858"/>
    <w:rsid w:val="002C0ACA"/>
    <w:rsid w:val="002C0C3D"/>
    <w:rsid w:val="002C0F41"/>
    <w:rsid w:val="002C1547"/>
    <w:rsid w:val="002C1893"/>
    <w:rsid w:val="002C18A5"/>
    <w:rsid w:val="002C1957"/>
    <w:rsid w:val="002C22AF"/>
    <w:rsid w:val="002C25B5"/>
    <w:rsid w:val="002C2622"/>
    <w:rsid w:val="002C2CDF"/>
    <w:rsid w:val="002C3074"/>
    <w:rsid w:val="002C322B"/>
    <w:rsid w:val="002C33A3"/>
    <w:rsid w:val="002C33F0"/>
    <w:rsid w:val="002C3A18"/>
    <w:rsid w:val="002C3E25"/>
    <w:rsid w:val="002C430B"/>
    <w:rsid w:val="002C4BB0"/>
    <w:rsid w:val="002C4D2E"/>
    <w:rsid w:val="002C52F6"/>
    <w:rsid w:val="002C5589"/>
    <w:rsid w:val="002C5E4A"/>
    <w:rsid w:val="002C617A"/>
    <w:rsid w:val="002C633A"/>
    <w:rsid w:val="002C6C63"/>
    <w:rsid w:val="002C7786"/>
    <w:rsid w:val="002D012F"/>
    <w:rsid w:val="002D179D"/>
    <w:rsid w:val="002D276C"/>
    <w:rsid w:val="002D2BB2"/>
    <w:rsid w:val="002D2CDC"/>
    <w:rsid w:val="002D372E"/>
    <w:rsid w:val="002D3A0A"/>
    <w:rsid w:val="002D3C5F"/>
    <w:rsid w:val="002D3D98"/>
    <w:rsid w:val="002D3DE9"/>
    <w:rsid w:val="002D3F16"/>
    <w:rsid w:val="002D3F6C"/>
    <w:rsid w:val="002D40B9"/>
    <w:rsid w:val="002D42F9"/>
    <w:rsid w:val="002D436E"/>
    <w:rsid w:val="002D47F4"/>
    <w:rsid w:val="002D4B4E"/>
    <w:rsid w:val="002D505B"/>
    <w:rsid w:val="002D5479"/>
    <w:rsid w:val="002D5488"/>
    <w:rsid w:val="002D5566"/>
    <w:rsid w:val="002D5929"/>
    <w:rsid w:val="002D5CC2"/>
    <w:rsid w:val="002D5CC5"/>
    <w:rsid w:val="002D5EC3"/>
    <w:rsid w:val="002D6386"/>
    <w:rsid w:val="002D6962"/>
    <w:rsid w:val="002D7700"/>
    <w:rsid w:val="002D7873"/>
    <w:rsid w:val="002D7F73"/>
    <w:rsid w:val="002E04A9"/>
    <w:rsid w:val="002E067D"/>
    <w:rsid w:val="002E0949"/>
    <w:rsid w:val="002E095C"/>
    <w:rsid w:val="002E0E45"/>
    <w:rsid w:val="002E1722"/>
    <w:rsid w:val="002E19FF"/>
    <w:rsid w:val="002E1A7B"/>
    <w:rsid w:val="002E1FB7"/>
    <w:rsid w:val="002E22E3"/>
    <w:rsid w:val="002E2727"/>
    <w:rsid w:val="002E2DFC"/>
    <w:rsid w:val="002E33F8"/>
    <w:rsid w:val="002E343D"/>
    <w:rsid w:val="002E3565"/>
    <w:rsid w:val="002E3D3E"/>
    <w:rsid w:val="002E3E8B"/>
    <w:rsid w:val="002E49DD"/>
    <w:rsid w:val="002E5031"/>
    <w:rsid w:val="002E5214"/>
    <w:rsid w:val="002E5800"/>
    <w:rsid w:val="002E5802"/>
    <w:rsid w:val="002E5B8A"/>
    <w:rsid w:val="002E5F26"/>
    <w:rsid w:val="002E62E4"/>
    <w:rsid w:val="002E6660"/>
    <w:rsid w:val="002E67B8"/>
    <w:rsid w:val="002E686D"/>
    <w:rsid w:val="002E6B3A"/>
    <w:rsid w:val="002E715A"/>
    <w:rsid w:val="002E758F"/>
    <w:rsid w:val="002E79BA"/>
    <w:rsid w:val="002E7C36"/>
    <w:rsid w:val="002E7CEC"/>
    <w:rsid w:val="002F046F"/>
    <w:rsid w:val="002F04B2"/>
    <w:rsid w:val="002F0531"/>
    <w:rsid w:val="002F067B"/>
    <w:rsid w:val="002F0725"/>
    <w:rsid w:val="002F0ABC"/>
    <w:rsid w:val="002F0B08"/>
    <w:rsid w:val="002F123A"/>
    <w:rsid w:val="002F136D"/>
    <w:rsid w:val="002F172A"/>
    <w:rsid w:val="002F18ED"/>
    <w:rsid w:val="002F1B31"/>
    <w:rsid w:val="002F2002"/>
    <w:rsid w:val="002F21B3"/>
    <w:rsid w:val="002F246B"/>
    <w:rsid w:val="002F2A23"/>
    <w:rsid w:val="002F2C29"/>
    <w:rsid w:val="002F2D20"/>
    <w:rsid w:val="002F3374"/>
    <w:rsid w:val="002F3EAE"/>
    <w:rsid w:val="002F4452"/>
    <w:rsid w:val="002F448C"/>
    <w:rsid w:val="002F4768"/>
    <w:rsid w:val="002F4B49"/>
    <w:rsid w:val="002F4C50"/>
    <w:rsid w:val="002F4DA0"/>
    <w:rsid w:val="002F4E6D"/>
    <w:rsid w:val="002F5149"/>
    <w:rsid w:val="002F53BA"/>
    <w:rsid w:val="002F55E3"/>
    <w:rsid w:val="002F568F"/>
    <w:rsid w:val="002F5E8A"/>
    <w:rsid w:val="002F652B"/>
    <w:rsid w:val="002F69B0"/>
    <w:rsid w:val="002F69B4"/>
    <w:rsid w:val="002F78D1"/>
    <w:rsid w:val="002F79F1"/>
    <w:rsid w:val="002F7AB6"/>
    <w:rsid w:val="002F7E28"/>
    <w:rsid w:val="00300197"/>
    <w:rsid w:val="0030037B"/>
    <w:rsid w:val="003007DD"/>
    <w:rsid w:val="003009EB"/>
    <w:rsid w:val="00300AAB"/>
    <w:rsid w:val="00300F8C"/>
    <w:rsid w:val="00301215"/>
    <w:rsid w:val="0030131C"/>
    <w:rsid w:val="00302698"/>
    <w:rsid w:val="00302D37"/>
    <w:rsid w:val="00303C11"/>
    <w:rsid w:val="00303C3E"/>
    <w:rsid w:val="00303E0F"/>
    <w:rsid w:val="003044DD"/>
    <w:rsid w:val="00304700"/>
    <w:rsid w:val="00304D57"/>
    <w:rsid w:val="00304D9C"/>
    <w:rsid w:val="0030546E"/>
    <w:rsid w:val="003054C1"/>
    <w:rsid w:val="00305985"/>
    <w:rsid w:val="00305A12"/>
    <w:rsid w:val="003061C0"/>
    <w:rsid w:val="003066B3"/>
    <w:rsid w:val="003066D8"/>
    <w:rsid w:val="00306766"/>
    <w:rsid w:val="003067A8"/>
    <w:rsid w:val="00307532"/>
    <w:rsid w:val="0030772A"/>
    <w:rsid w:val="00307B75"/>
    <w:rsid w:val="00307C57"/>
    <w:rsid w:val="00307FFD"/>
    <w:rsid w:val="003105F7"/>
    <w:rsid w:val="00310CFF"/>
    <w:rsid w:val="00311150"/>
    <w:rsid w:val="0031117E"/>
    <w:rsid w:val="00311435"/>
    <w:rsid w:val="003115CE"/>
    <w:rsid w:val="0031178C"/>
    <w:rsid w:val="00311909"/>
    <w:rsid w:val="00311982"/>
    <w:rsid w:val="00312023"/>
    <w:rsid w:val="00312429"/>
    <w:rsid w:val="003124CE"/>
    <w:rsid w:val="003124ED"/>
    <w:rsid w:val="003126BA"/>
    <w:rsid w:val="00312D6C"/>
    <w:rsid w:val="00313395"/>
    <w:rsid w:val="00313636"/>
    <w:rsid w:val="00313CA6"/>
    <w:rsid w:val="00313E66"/>
    <w:rsid w:val="00313F7F"/>
    <w:rsid w:val="003140A5"/>
    <w:rsid w:val="00314152"/>
    <w:rsid w:val="00314607"/>
    <w:rsid w:val="00314D8C"/>
    <w:rsid w:val="00314DCE"/>
    <w:rsid w:val="00314FB6"/>
    <w:rsid w:val="003152EE"/>
    <w:rsid w:val="0031547D"/>
    <w:rsid w:val="00315498"/>
    <w:rsid w:val="003154EE"/>
    <w:rsid w:val="003154F5"/>
    <w:rsid w:val="003156C4"/>
    <w:rsid w:val="0031581D"/>
    <w:rsid w:val="00315AA4"/>
    <w:rsid w:val="003162C4"/>
    <w:rsid w:val="003162CF"/>
    <w:rsid w:val="003167E9"/>
    <w:rsid w:val="00316891"/>
    <w:rsid w:val="00316E86"/>
    <w:rsid w:val="00316EF0"/>
    <w:rsid w:val="00317222"/>
    <w:rsid w:val="00317613"/>
    <w:rsid w:val="003177A1"/>
    <w:rsid w:val="00317D2F"/>
    <w:rsid w:val="00317FC0"/>
    <w:rsid w:val="003203E0"/>
    <w:rsid w:val="00320914"/>
    <w:rsid w:val="0032102E"/>
    <w:rsid w:val="0032124E"/>
    <w:rsid w:val="00321464"/>
    <w:rsid w:val="003218C5"/>
    <w:rsid w:val="00321E9B"/>
    <w:rsid w:val="00321F28"/>
    <w:rsid w:val="00321FE5"/>
    <w:rsid w:val="00322120"/>
    <w:rsid w:val="003222C7"/>
    <w:rsid w:val="00322334"/>
    <w:rsid w:val="003225AE"/>
    <w:rsid w:val="00322D27"/>
    <w:rsid w:val="00322FA3"/>
    <w:rsid w:val="00323C87"/>
    <w:rsid w:val="00323CD1"/>
    <w:rsid w:val="00323E50"/>
    <w:rsid w:val="00324154"/>
    <w:rsid w:val="0032417C"/>
    <w:rsid w:val="003246F6"/>
    <w:rsid w:val="00324AFF"/>
    <w:rsid w:val="00324FD9"/>
    <w:rsid w:val="003251AF"/>
    <w:rsid w:val="003251CC"/>
    <w:rsid w:val="0032533B"/>
    <w:rsid w:val="00325468"/>
    <w:rsid w:val="003257F3"/>
    <w:rsid w:val="0032607E"/>
    <w:rsid w:val="00326ADD"/>
    <w:rsid w:val="00326C2A"/>
    <w:rsid w:val="00326DDC"/>
    <w:rsid w:val="00327035"/>
    <w:rsid w:val="003275D9"/>
    <w:rsid w:val="0032773F"/>
    <w:rsid w:val="00327A67"/>
    <w:rsid w:val="00330C64"/>
    <w:rsid w:val="003312E6"/>
    <w:rsid w:val="003313EE"/>
    <w:rsid w:val="003313F3"/>
    <w:rsid w:val="00331829"/>
    <w:rsid w:val="00331ED1"/>
    <w:rsid w:val="003321F7"/>
    <w:rsid w:val="00332259"/>
    <w:rsid w:val="003331B2"/>
    <w:rsid w:val="0033345D"/>
    <w:rsid w:val="003334A8"/>
    <w:rsid w:val="003336B1"/>
    <w:rsid w:val="00333BB7"/>
    <w:rsid w:val="00333F1B"/>
    <w:rsid w:val="003341B6"/>
    <w:rsid w:val="0033443B"/>
    <w:rsid w:val="003349E5"/>
    <w:rsid w:val="00334F59"/>
    <w:rsid w:val="00335001"/>
    <w:rsid w:val="00335068"/>
    <w:rsid w:val="003351DF"/>
    <w:rsid w:val="00335808"/>
    <w:rsid w:val="00335B12"/>
    <w:rsid w:val="00335C81"/>
    <w:rsid w:val="00336176"/>
    <w:rsid w:val="003369B1"/>
    <w:rsid w:val="00336A0D"/>
    <w:rsid w:val="00337263"/>
    <w:rsid w:val="00337C89"/>
    <w:rsid w:val="00337F58"/>
    <w:rsid w:val="00340223"/>
    <w:rsid w:val="003403DA"/>
    <w:rsid w:val="00340445"/>
    <w:rsid w:val="0034061A"/>
    <w:rsid w:val="003407FA"/>
    <w:rsid w:val="00340887"/>
    <w:rsid w:val="00340935"/>
    <w:rsid w:val="00340E72"/>
    <w:rsid w:val="003410AC"/>
    <w:rsid w:val="003413B4"/>
    <w:rsid w:val="0034158B"/>
    <w:rsid w:val="003415C4"/>
    <w:rsid w:val="00341A28"/>
    <w:rsid w:val="00341A52"/>
    <w:rsid w:val="00341D89"/>
    <w:rsid w:val="00341F8F"/>
    <w:rsid w:val="0034200E"/>
    <w:rsid w:val="00342125"/>
    <w:rsid w:val="003421FA"/>
    <w:rsid w:val="003422ED"/>
    <w:rsid w:val="003424B8"/>
    <w:rsid w:val="003424CD"/>
    <w:rsid w:val="00342800"/>
    <w:rsid w:val="00343408"/>
    <w:rsid w:val="0034344F"/>
    <w:rsid w:val="003439DB"/>
    <w:rsid w:val="00343C93"/>
    <w:rsid w:val="00343D41"/>
    <w:rsid w:val="00343EB5"/>
    <w:rsid w:val="00344141"/>
    <w:rsid w:val="003446DD"/>
    <w:rsid w:val="003447E4"/>
    <w:rsid w:val="0034482E"/>
    <w:rsid w:val="00344D8C"/>
    <w:rsid w:val="00344DB6"/>
    <w:rsid w:val="00344E7B"/>
    <w:rsid w:val="003457D4"/>
    <w:rsid w:val="00345C20"/>
    <w:rsid w:val="00345DEB"/>
    <w:rsid w:val="00345E82"/>
    <w:rsid w:val="00345F7C"/>
    <w:rsid w:val="00346225"/>
    <w:rsid w:val="00346433"/>
    <w:rsid w:val="003468EA"/>
    <w:rsid w:val="003469BB"/>
    <w:rsid w:val="00346E07"/>
    <w:rsid w:val="00347459"/>
    <w:rsid w:val="00347642"/>
    <w:rsid w:val="003476F2"/>
    <w:rsid w:val="00347C5C"/>
    <w:rsid w:val="00347C65"/>
    <w:rsid w:val="00347DA8"/>
    <w:rsid w:val="00347FBD"/>
    <w:rsid w:val="00350057"/>
    <w:rsid w:val="00350333"/>
    <w:rsid w:val="003509AE"/>
    <w:rsid w:val="00350A10"/>
    <w:rsid w:val="00350DB1"/>
    <w:rsid w:val="00350E5D"/>
    <w:rsid w:val="00351093"/>
    <w:rsid w:val="003514CA"/>
    <w:rsid w:val="00351776"/>
    <w:rsid w:val="0035178E"/>
    <w:rsid w:val="00351809"/>
    <w:rsid w:val="00351AF4"/>
    <w:rsid w:val="00351DA3"/>
    <w:rsid w:val="00351E6E"/>
    <w:rsid w:val="00352524"/>
    <w:rsid w:val="00352D03"/>
    <w:rsid w:val="00352D04"/>
    <w:rsid w:val="00353242"/>
    <w:rsid w:val="00353517"/>
    <w:rsid w:val="00353547"/>
    <w:rsid w:val="00354AA2"/>
    <w:rsid w:val="00354E15"/>
    <w:rsid w:val="00354F72"/>
    <w:rsid w:val="00355119"/>
    <w:rsid w:val="0035559F"/>
    <w:rsid w:val="003555AF"/>
    <w:rsid w:val="00355EA2"/>
    <w:rsid w:val="00355F37"/>
    <w:rsid w:val="00355F68"/>
    <w:rsid w:val="00355FE1"/>
    <w:rsid w:val="00356053"/>
    <w:rsid w:val="0035617D"/>
    <w:rsid w:val="003565F8"/>
    <w:rsid w:val="00356761"/>
    <w:rsid w:val="00356D6C"/>
    <w:rsid w:val="00356E1C"/>
    <w:rsid w:val="003570FA"/>
    <w:rsid w:val="00357522"/>
    <w:rsid w:val="00357650"/>
    <w:rsid w:val="0036007A"/>
    <w:rsid w:val="00360102"/>
    <w:rsid w:val="003604E6"/>
    <w:rsid w:val="00360C7C"/>
    <w:rsid w:val="00360DD5"/>
    <w:rsid w:val="00360E91"/>
    <w:rsid w:val="00360F86"/>
    <w:rsid w:val="00361037"/>
    <w:rsid w:val="003616A4"/>
    <w:rsid w:val="00361B01"/>
    <w:rsid w:val="00361D53"/>
    <w:rsid w:val="0036207A"/>
    <w:rsid w:val="003620E7"/>
    <w:rsid w:val="0036211F"/>
    <w:rsid w:val="00362662"/>
    <w:rsid w:val="003627B0"/>
    <w:rsid w:val="00362BD6"/>
    <w:rsid w:val="00362C3D"/>
    <w:rsid w:val="00362C45"/>
    <w:rsid w:val="00362DFB"/>
    <w:rsid w:val="00362FA8"/>
    <w:rsid w:val="00363142"/>
    <w:rsid w:val="003631D1"/>
    <w:rsid w:val="003631F5"/>
    <w:rsid w:val="00363240"/>
    <w:rsid w:val="00364009"/>
    <w:rsid w:val="00364080"/>
    <w:rsid w:val="003644B3"/>
    <w:rsid w:val="00364532"/>
    <w:rsid w:val="0036463D"/>
    <w:rsid w:val="00364725"/>
    <w:rsid w:val="0036485D"/>
    <w:rsid w:val="00364A89"/>
    <w:rsid w:val="00364EB6"/>
    <w:rsid w:val="00364F65"/>
    <w:rsid w:val="003655CF"/>
    <w:rsid w:val="00365A59"/>
    <w:rsid w:val="00365B2B"/>
    <w:rsid w:val="00365C44"/>
    <w:rsid w:val="00365DC4"/>
    <w:rsid w:val="00366196"/>
    <w:rsid w:val="003662AD"/>
    <w:rsid w:val="00366544"/>
    <w:rsid w:val="003665A6"/>
    <w:rsid w:val="00366971"/>
    <w:rsid w:val="00366CBE"/>
    <w:rsid w:val="003678D2"/>
    <w:rsid w:val="00367AA6"/>
    <w:rsid w:val="00370166"/>
    <w:rsid w:val="0037060C"/>
    <w:rsid w:val="003709DE"/>
    <w:rsid w:val="00371056"/>
    <w:rsid w:val="0037142A"/>
    <w:rsid w:val="00371486"/>
    <w:rsid w:val="003715A5"/>
    <w:rsid w:val="003716A6"/>
    <w:rsid w:val="00371B1D"/>
    <w:rsid w:val="00371BB1"/>
    <w:rsid w:val="0037255E"/>
    <w:rsid w:val="00372688"/>
    <w:rsid w:val="003729F8"/>
    <w:rsid w:val="00372CBF"/>
    <w:rsid w:val="00372CE0"/>
    <w:rsid w:val="00372E4E"/>
    <w:rsid w:val="00373054"/>
    <w:rsid w:val="003734DD"/>
    <w:rsid w:val="00373E5D"/>
    <w:rsid w:val="0037408B"/>
    <w:rsid w:val="003740BC"/>
    <w:rsid w:val="003740F7"/>
    <w:rsid w:val="003741E0"/>
    <w:rsid w:val="00374297"/>
    <w:rsid w:val="00374810"/>
    <w:rsid w:val="0037494D"/>
    <w:rsid w:val="00374F1D"/>
    <w:rsid w:val="003753EB"/>
    <w:rsid w:val="00375402"/>
    <w:rsid w:val="003755D7"/>
    <w:rsid w:val="00375957"/>
    <w:rsid w:val="00375CDE"/>
    <w:rsid w:val="00375FF9"/>
    <w:rsid w:val="0037692E"/>
    <w:rsid w:val="00376BD6"/>
    <w:rsid w:val="0037700F"/>
    <w:rsid w:val="0037706A"/>
    <w:rsid w:val="003770F3"/>
    <w:rsid w:val="0037710F"/>
    <w:rsid w:val="0037732F"/>
    <w:rsid w:val="0037733E"/>
    <w:rsid w:val="003779CC"/>
    <w:rsid w:val="00377E17"/>
    <w:rsid w:val="0038008E"/>
    <w:rsid w:val="00380BDE"/>
    <w:rsid w:val="00380DC1"/>
    <w:rsid w:val="00380DE7"/>
    <w:rsid w:val="0038105F"/>
    <w:rsid w:val="0038134F"/>
    <w:rsid w:val="003824CE"/>
    <w:rsid w:val="003824EF"/>
    <w:rsid w:val="00382839"/>
    <w:rsid w:val="0038298E"/>
    <w:rsid w:val="00382E74"/>
    <w:rsid w:val="0038313D"/>
    <w:rsid w:val="003831CF"/>
    <w:rsid w:val="00383E52"/>
    <w:rsid w:val="003840A8"/>
    <w:rsid w:val="00384DD3"/>
    <w:rsid w:val="003852AE"/>
    <w:rsid w:val="003857E9"/>
    <w:rsid w:val="003858B5"/>
    <w:rsid w:val="00385AFF"/>
    <w:rsid w:val="00385B2C"/>
    <w:rsid w:val="00385BB6"/>
    <w:rsid w:val="00385CF5"/>
    <w:rsid w:val="00385DDD"/>
    <w:rsid w:val="00385E39"/>
    <w:rsid w:val="0038640F"/>
    <w:rsid w:val="00386D66"/>
    <w:rsid w:val="0038712F"/>
    <w:rsid w:val="00387174"/>
    <w:rsid w:val="0038758E"/>
    <w:rsid w:val="00387828"/>
    <w:rsid w:val="003879FE"/>
    <w:rsid w:val="00387A0B"/>
    <w:rsid w:val="0039050D"/>
    <w:rsid w:val="003905EC"/>
    <w:rsid w:val="00390C48"/>
    <w:rsid w:val="00390DF6"/>
    <w:rsid w:val="00391240"/>
    <w:rsid w:val="003915EE"/>
    <w:rsid w:val="003918E6"/>
    <w:rsid w:val="00391F01"/>
    <w:rsid w:val="0039218C"/>
    <w:rsid w:val="003921AA"/>
    <w:rsid w:val="00392293"/>
    <w:rsid w:val="003923A7"/>
    <w:rsid w:val="003925AD"/>
    <w:rsid w:val="00392B2C"/>
    <w:rsid w:val="003937E7"/>
    <w:rsid w:val="00393C59"/>
    <w:rsid w:val="00393DBD"/>
    <w:rsid w:val="00394A91"/>
    <w:rsid w:val="00394D79"/>
    <w:rsid w:val="00394EE8"/>
    <w:rsid w:val="00395352"/>
    <w:rsid w:val="0039553D"/>
    <w:rsid w:val="00396362"/>
    <w:rsid w:val="00396708"/>
    <w:rsid w:val="00396724"/>
    <w:rsid w:val="003968C0"/>
    <w:rsid w:val="003969C4"/>
    <w:rsid w:val="00396F70"/>
    <w:rsid w:val="00397272"/>
    <w:rsid w:val="003979DA"/>
    <w:rsid w:val="00397C1F"/>
    <w:rsid w:val="003A0B2A"/>
    <w:rsid w:val="003A0B55"/>
    <w:rsid w:val="003A0E0C"/>
    <w:rsid w:val="003A1439"/>
    <w:rsid w:val="003A1ABA"/>
    <w:rsid w:val="003A1CF2"/>
    <w:rsid w:val="003A233B"/>
    <w:rsid w:val="003A2682"/>
    <w:rsid w:val="003A2824"/>
    <w:rsid w:val="003A2D4C"/>
    <w:rsid w:val="003A33A2"/>
    <w:rsid w:val="003A38E3"/>
    <w:rsid w:val="003A3A69"/>
    <w:rsid w:val="003A3B53"/>
    <w:rsid w:val="003A3BB1"/>
    <w:rsid w:val="003A4012"/>
    <w:rsid w:val="003A4232"/>
    <w:rsid w:val="003A4537"/>
    <w:rsid w:val="003A48C3"/>
    <w:rsid w:val="003A495C"/>
    <w:rsid w:val="003A49CF"/>
    <w:rsid w:val="003A4BBB"/>
    <w:rsid w:val="003A5289"/>
    <w:rsid w:val="003A5377"/>
    <w:rsid w:val="003A5502"/>
    <w:rsid w:val="003A5EE4"/>
    <w:rsid w:val="003A61F0"/>
    <w:rsid w:val="003A64FE"/>
    <w:rsid w:val="003A671D"/>
    <w:rsid w:val="003A6B04"/>
    <w:rsid w:val="003A6BAF"/>
    <w:rsid w:val="003A6CE9"/>
    <w:rsid w:val="003A7109"/>
    <w:rsid w:val="003A711B"/>
    <w:rsid w:val="003A72E7"/>
    <w:rsid w:val="003A75B5"/>
    <w:rsid w:val="003A7668"/>
    <w:rsid w:val="003A7AD0"/>
    <w:rsid w:val="003A7C8F"/>
    <w:rsid w:val="003A7DE8"/>
    <w:rsid w:val="003B071F"/>
    <w:rsid w:val="003B09AA"/>
    <w:rsid w:val="003B0AD9"/>
    <w:rsid w:val="003B185A"/>
    <w:rsid w:val="003B1D23"/>
    <w:rsid w:val="003B3026"/>
    <w:rsid w:val="003B3722"/>
    <w:rsid w:val="003B3D14"/>
    <w:rsid w:val="003B3DE0"/>
    <w:rsid w:val="003B4021"/>
    <w:rsid w:val="003B4882"/>
    <w:rsid w:val="003B4957"/>
    <w:rsid w:val="003B4B1F"/>
    <w:rsid w:val="003B643C"/>
    <w:rsid w:val="003B6788"/>
    <w:rsid w:val="003B6855"/>
    <w:rsid w:val="003B6DB0"/>
    <w:rsid w:val="003B7235"/>
    <w:rsid w:val="003B7571"/>
    <w:rsid w:val="003C062E"/>
    <w:rsid w:val="003C07EB"/>
    <w:rsid w:val="003C111F"/>
    <w:rsid w:val="003C11DD"/>
    <w:rsid w:val="003C12B2"/>
    <w:rsid w:val="003C181A"/>
    <w:rsid w:val="003C18A5"/>
    <w:rsid w:val="003C1E57"/>
    <w:rsid w:val="003C213A"/>
    <w:rsid w:val="003C2401"/>
    <w:rsid w:val="003C281C"/>
    <w:rsid w:val="003C287E"/>
    <w:rsid w:val="003C2B43"/>
    <w:rsid w:val="003C2D8D"/>
    <w:rsid w:val="003C2DBD"/>
    <w:rsid w:val="003C33B7"/>
    <w:rsid w:val="003C3A25"/>
    <w:rsid w:val="003C3E53"/>
    <w:rsid w:val="003C4248"/>
    <w:rsid w:val="003C43E1"/>
    <w:rsid w:val="003C4420"/>
    <w:rsid w:val="003C456C"/>
    <w:rsid w:val="003C54F5"/>
    <w:rsid w:val="003C574A"/>
    <w:rsid w:val="003C576A"/>
    <w:rsid w:val="003C5A92"/>
    <w:rsid w:val="003C5D51"/>
    <w:rsid w:val="003C605A"/>
    <w:rsid w:val="003C6292"/>
    <w:rsid w:val="003C6369"/>
    <w:rsid w:val="003C6CB7"/>
    <w:rsid w:val="003C6EC8"/>
    <w:rsid w:val="003C6F28"/>
    <w:rsid w:val="003C70BC"/>
    <w:rsid w:val="003C747B"/>
    <w:rsid w:val="003C75F8"/>
    <w:rsid w:val="003C7C9F"/>
    <w:rsid w:val="003D070B"/>
    <w:rsid w:val="003D07AC"/>
    <w:rsid w:val="003D0996"/>
    <w:rsid w:val="003D09AE"/>
    <w:rsid w:val="003D1328"/>
    <w:rsid w:val="003D165E"/>
    <w:rsid w:val="003D223E"/>
    <w:rsid w:val="003D2313"/>
    <w:rsid w:val="003D2431"/>
    <w:rsid w:val="003D3020"/>
    <w:rsid w:val="003D35FF"/>
    <w:rsid w:val="003D383C"/>
    <w:rsid w:val="003D38EA"/>
    <w:rsid w:val="003D3E75"/>
    <w:rsid w:val="003D3EC8"/>
    <w:rsid w:val="003D42E2"/>
    <w:rsid w:val="003D44CA"/>
    <w:rsid w:val="003D4548"/>
    <w:rsid w:val="003D4605"/>
    <w:rsid w:val="003D4D79"/>
    <w:rsid w:val="003D559B"/>
    <w:rsid w:val="003D623C"/>
    <w:rsid w:val="003D65C6"/>
    <w:rsid w:val="003D678D"/>
    <w:rsid w:val="003D69F5"/>
    <w:rsid w:val="003D6BB4"/>
    <w:rsid w:val="003D6C40"/>
    <w:rsid w:val="003D7011"/>
    <w:rsid w:val="003D70B5"/>
    <w:rsid w:val="003D7160"/>
    <w:rsid w:val="003D7218"/>
    <w:rsid w:val="003D76BA"/>
    <w:rsid w:val="003D796C"/>
    <w:rsid w:val="003D7A93"/>
    <w:rsid w:val="003D7E08"/>
    <w:rsid w:val="003D7E6B"/>
    <w:rsid w:val="003D7E8B"/>
    <w:rsid w:val="003D7F82"/>
    <w:rsid w:val="003E0250"/>
    <w:rsid w:val="003E0315"/>
    <w:rsid w:val="003E0B68"/>
    <w:rsid w:val="003E0C2A"/>
    <w:rsid w:val="003E1706"/>
    <w:rsid w:val="003E1A92"/>
    <w:rsid w:val="003E1D95"/>
    <w:rsid w:val="003E27A0"/>
    <w:rsid w:val="003E290B"/>
    <w:rsid w:val="003E29A6"/>
    <w:rsid w:val="003E29D5"/>
    <w:rsid w:val="003E2A09"/>
    <w:rsid w:val="003E2FAA"/>
    <w:rsid w:val="003E3489"/>
    <w:rsid w:val="003E3817"/>
    <w:rsid w:val="003E396C"/>
    <w:rsid w:val="003E3A91"/>
    <w:rsid w:val="003E3A93"/>
    <w:rsid w:val="003E3C9C"/>
    <w:rsid w:val="003E4062"/>
    <w:rsid w:val="003E42E2"/>
    <w:rsid w:val="003E4D8D"/>
    <w:rsid w:val="003E5113"/>
    <w:rsid w:val="003E52E6"/>
    <w:rsid w:val="003E5A49"/>
    <w:rsid w:val="003E5F80"/>
    <w:rsid w:val="003E630C"/>
    <w:rsid w:val="003E6362"/>
    <w:rsid w:val="003E6747"/>
    <w:rsid w:val="003E68FD"/>
    <w:rsid w:val="003E7723"/>
    <w:rsid w:val="003E78F0"/>
    <w:rsid w:val="003E7962"/>
    <w:rsid w:val="003E7CB3"/>
    <w:rsid w:val="003E7DF0"/>
    <w:rsid w:val="003F0031"/>
    <w:rsid w:val="003F04EB"/>
    <w:rsid w:val="003F099F"/>
    <w:rsid w:val="003F0CD8"/>
    <w:rsid w:val="003F1BE1"/>
    <w:rsid w:val="003F1C30"/>
    <w:rsid w:val="003F1D7E"/>
    <w:rsid w:val="003F1F91"/>
    <w:rsid w:val="003F1FC2"/>
    <w:rsid w:val="003F2155"/>
    <w:rsid w:val="003F2157"/>
    <w:rsid w:val="003F2C1D"/>
    <w:rsid w:val="003F2F44"/>
    <w:rsid w:val="003F4435"/>
    <w:rsid w:val="003F46B3"/>
    <w:rsid w:val="003F4816"/>
    <w:rsid w:val="003F4AAB"/>
    <w:rsid w:val="003F4C35"/>
    <w:rsid w:val="003F4CF2"/>
    <w:rsid w:val="003F4EE8"/>
    <w:rsid w:val="003F5329"/>
    <w:rsid w:val="003F557B"/>
    <w:rsid w:val="003F5670"/>
    <w:rsid w:val="003F5754"/>
    <w:rsid w:val="003F5CE3"/>
    <w:rsid w:val="003F70E9"/>
    <w:rsid w:val="003F794A"/>
    <w:rsid w:val="003F7C56"/>
    <w:rsid w:val="00400C3A"/>
    <w:rsid w:val="00400ECB"/>
    <w:rsid w:val="004011EB"/>
    <w:rsid w:val="004017DF"/>
    <w:rsid w:val="004019CA"/>
    <w:rsid w:val="00401AC6"/>
    <w:rsid w:val="00401ACC"/>
    <w:rsid w:val="00401AD4"/>
    <w:rsid w:val="00402264"/>
    <w:rsid w:val="004029F4"/>
    <w:rsid w:val="00402A48"/>
    <w:rsid w:val="00402C40"/>
    <w:rsid w:val="00402F7E"/>
    <w:rsid w:val="00403051"/>
    <w:rsid w:val="00403707"/>
    <w:rsid w:val="004038F5"/>
    <w:rsid w:val="00403D48"/>
    <w:rsid w:val="004044F6"/>
    <w:rsid w:val="0040456A"/>
    <w:rsid w:val="00404841"/>
    <w:rsid w:val="0040484C"/>
    <w:rsid w:val="00404C85"/>
    <w:rsid w:val="00404CD0"/>
    <w:rsid w:val="00404D5F"/>
    <w:rsid w:val="00404EF5"/>
    <w:rsid w:val="00404EF8"/>
    <w:rsid w:val="00404F9E"/>
    <w:rsid w:val="0040571D"/>
    <w:rsid w:val="00406338"/>
    <w:rsid w:val="004066DF"/>
    <w:rsid w:val="00406756"/>
    <w:rsid w:val="00406819"/>
    <w:rsid w:val="00410035"/>
    <w:rsid w:val="00410471"/>
    <w:rsid w:val="00410A4E"/>
    <w:rsid w:val="00410C45"/>
    <w:rsid w:val="00410C4A"/>
    <w:rsid w:val="004110A6"/>
    <w:rsid w:val="00411682"/>
    <w:rsid w:val="00411830"/>
    <w:rsid w:val="0041195C"/>
    <w:rsid w:val="004119B8"/>
    <w:rsid w:val="00411BDD"/>
    <w:rsid w:val="00412042"/>
    <w:rsid w:val="004124C6"/>
    <w:rsid w:val="00412704"/>
    <w:rsid w:val="00412885"/>
    <w:rsid w:val="004129BA"/>
    <w:rsid w:val="00412DC8"/>
    <w:rsid w:val="00412EA7"/>
    <w:rsid w:val="0041328B"/>
    <w:rsid w:val="004132DD"/>
    <w:rsid w:val="00413606"/>
    <w:rsid w:val="004139DA"/>
    <w:rsid w:val="00413BF9"/>
    <w:rsid w:val="00413DC0"/>
    <w:rsid w:val="0041476C"/>
    <w:rsid w:val="0041478C"/>
    <w:rsid w:val="00414A91"/>
    <w:rsid w:val="00414F3C"/>
    <w:rsid w:val="004152A4"/>
    <w:rsid w:val="00415666"/>
    <w:rsid w:val="004156BA"/>
    <w:rsid w:val="00415A5C"/>
    <w:rsid w:val="00415ADB"/>
    <w:rsid w:val="00415B84"/>
    <w:rsid w:val="004163AF"/>
    <w:rsid w:val="00416AA2"/>
    <w:rsid w:val="0041710E"/>
    <w:rsid w:val="00417967"/>
    <w:rsid w:val="00417F7E"/>
    <w:rsid w:val="004204E0"/>
    <w:rsid w:val="004205CC"/>
    <w:rsid w:val="00420655"/>
    <w:rsid w:val="00420A68"/>
    <w:rsid w:val="00420C7D"/>
    <w:rsid w:val="00420D38"/>
    <w:rsid w:val="00420D3F"/>
    <w:rsid w:val="0042115D"/>
    <w:rsid w:val="004217AF"/>
    <w:rsid w:val="00422140"/>
    <w:rsid w:val="0042260A"/>
    <w:rsid w:val="00422854"/>
    <w:rsid w:val="00422A97"/>
    <w:rsid w:val="00422CD8"/>
    <w:rsid w:val="00422D4C"/>
    <w:rsid w:val="004232F7"/>
    <w:rsid w:val="0042342A"/>
    <w:rsid w:val="00423F1A"/>
    <w:rsid w:val="0042442B"/>
    <w:rsid w:val="00424515"/>
    <w:rsid w:val="00424BED"/>
    <w:rsid w:val="00425311"/>
    <w:rsid w:val="004255F1"/>
    <w:rsid w:val="00425B91"/>
    <w:rsid w:val="004260DA"/>
    <w:rsid w:val="004267B2"/>
    <w:rsid w:val="00426970"/>
    <w:rsid w:val="004269D9"/>
    <w:rsid w:val="00426ACB"/>
    <w:rsid w:val="00426C32"/>
    <w:rsid w:val="00426D3F"/>
    <w:rsid w:val="00426E0D"/>
    <w:rsid w:val="004272AE"/>
    <w:rsid w:val="004276EA"/>
    <w:rsid w:val="00427B34"/>
    <w:rsid w:val="00427C31"/>
    <w:rsid w:val="00427C8A"/>
    <w:rsid w:val="0043073D"/>
    <w:rsid w:val="004308D8"/>
    <w:rsid w:val="00430991"/>
    <w:rsid w:val="00430E5D"/>
    <w:rsid w:val="00431173"/>
    <w:rsid w:val="00431435"/>
    <w:rsid w:val="00431B27"/>
    <w:rsid w:val="00431B5C"/>
    <w:rsid w:val="00432012"/>
    <w:rsid w:val="00432A62"/>
    <w:rsid w:val="00432AED"/>
    <w:rsid w:val="00432C56"/>
    <w:rsid w:val="00433F48"/>
    <w:rsid w:val="00434028"/>
    <w:rsid w:val="004340B9"/>
    <w:rsid w:val="0043423A"/>
    <w:rsid w:val="004344A4"/>
    <w:rsid w:val="004346E0"/>
    <w:rsid w:val="00434A04"/>
    <w:rsid w:val="00434B39"/>
    <w:rsid w:val="00434DDF"/>
    <w:rsid w:val="00435137"/>
    <w:rsid w:val="00435826"/>
    <w:rsid w:val="00435D28"/>
    <w:rsid w:val="00436763"/>
    <w:rsid w:val="00436B2D"/>
    <w:rsid w:val="00437201"/>
    <w:rsid w:val="00437762"/>
    <w:rsid w:val="00437854"/>
    <w:rsid w:val="00437E97"/>
    <w:rsid w:val="004401DA"/>
    <w:rsid w:val="00440202"/>
    <w:rsid w:val="00440622"/>
    <w:rsid w:val="00440815"/>
    <w:rsid w:val="0044084D"/>
    <w:rsid w:val="00440BB0"/>
    <w:rsid w:val="00440CB3"/>
    <w:rsid w:val="00441270"/>
    <w:rsid w:val="0044150D"/>
    <w:rsid w:val="0044156A"/>
    <w:rsid w:val="004417C7"/>
    <w:rsid w:val="00441D8F"/>
    <w:rsid w:val="00442113"/>
    <w:rsid w:val="00442434"/>
    <w:rsid w:val="00442579"/>
    <w:rsid w:val="0044270A"/>
    <w:rsid w:val="0044286B"/>
    <w:rsid w:val="0044305E"/>
    <w:rsid w:val="00443714"/>
    <w:rsid w:val="00443A44"/>
    <w:rsid w:val="00443ACB"/>
    <w:rsid w:val="00443C40"/>
    <w:rsid w:val="00443D35"/>
    <w:rsid w:val="00443F78"/>
    <w:rsid w:val="004441B5"/>
    <w:rsid w:val="0044492A"/>
    <w:rsid w:val="0044536C"/>
    <w:rsid w:val="00445392"/>
    <w:rsid w:val="00445EE0"/>
    <w:rsid w:val="00445F46"/>
    <w:rsid w:val="00446FED"/>
    <w:rsid w:val="00447C8F"/>
    <w:rsid w:val="00450102"/>
    <w:rsid w:val="004502E8"/>
    <w:rsid w:val="004506F0"/>
    <w:rsid w:val="00451287"/>
    <w:rsid w:val="00451979"/>
    <w:rsid w:val="00451B67"/>
    <w:rsid w:val="00451BF8"/>
    <w:rsid w:val="00451C7F"/>
    <w:rsid w:val="00451EB0"/>
    <w:rsid w:val="00451F81"/>
    <w:rsid w:val="00452001"/>
    <w:rsid w:val="004520C6"/>
    <w:rsid w:val="0045220C"/>
    <w:rsid w:val="0045262C"/>
    <w:rsid w:val="0045264A"/>
    <w:rsid w:val="00452661"/>
    <w:rsid w:val="00453424"/>
    <w:rsid w:val="004534B7"/>
    <w:rsid w:val="00453614"/>
    <w:rsid w:val="004537B8"/>
    <w:rsid w:val="0045397F"/>
    <w:rsid w:val="00453ABF"/>
    <w:rsid w:val="00453B5F"/>
    <w:rsid w:val="00453FCD"/>
    <w:rsid w:val="0045445F"/>
    <w:rsid w:val="004549E2"/>
    <w:rsid w:val="00454E2A"/>
    <w:rsid w:val="00455ABC"/>
    <w:rsid w:val="00455F58"/>
    <w:rsid w:val="004566DC"/>
    <w:rsid w:val="004566FB"/>
    <w:rsid w:val="00456830"/>
    <w:rsid w:val="0045683B"/>
    <w:rsid w:val="00456E59"/>
    <w:rsid w:val="00457660"/>
    <w:rsid w:val="00457761"/>
    <w:rsid w:val="00457BBB"/>
    <w:rsid w:val="00460155"/>
    <w:rsid w:val="004603A4"/>
    <w:rsid w:val="0046050C"/>
    <w:rsid w:val="0046060B"/>
    <w:rsid w:val="0046082C"/>
    <w:rsid w:val="00460B5E"/>
    <w:rsid w:val="004610F5"/>
    <w:rsid w:val="00461374"/>
    <w:rsid w:val="0046155D"/>
    <w:rsid w:val="004617B9"/>
    <w:rsid w:val="0046187B"/>
    <w:rsid w:val="004622B0"/>
    <w:rsid w:val="00462AB2"/>
    <w:rsid w:val="004633FB"/>
    <w:rsid w:val="0046354E"/>
    <w:rsid w:val="004636BE"/>
    <w:rsid w:val="00463723"/>
    <w:rsid w:val="00463732"/>
    <w:rsid w:val="00464113"/>
    <w:rsid w:val="004643C7"/>
    <w:rsid w:val="00464401"/>
    <w:rsid w:val="00464433"/>
    <w:rsid w:val="00464498"/>
    <w:rsid w:val="004644C0"/>
    <w:rsid w:val="0046454B"/>
    <w:rsid w:val="00464BCB"/>
    <w:rsid w:val="00465151"/>
    <w:rsid w:val="00465623"/>
    <w:rsid w:val="00466171"/>
    <w:rsid w:val="00466856"/>
    <w:rsid w:val="00467032"/>
    <w:rsid w:val="00467526"/>
    <w:rsid w:val="004679DF"/>
    <w:rsid w:val="00467EED"/>
    <w:rsid w:val="004703A7"/>
    <w:rsid w:val="0047054D"/>
    <w:rsid w:val="004708EA"/>
    <w:rsid w:val="00471276"/>
    <w:rsid w:val="00471392"/>
    <w:rsid w:val="00471F1A"/>
    <w:rsid w:val="004725AA"/>
    <w:rsid w:val="00472FFC"/>
    <w:rsid w:val="004732DD"/>
    <w:rsid w:val="00473859"/>
    <w:rsid w:val="00473D08"/>
    <w:rsid w:val="00473D1B"/>
    <w:rsid w:val="00473E1F"/>
    <w:rsid w:val="00473E44"/>
    <w:rsid w:val="0047503A"/>
    <w:rsid w:val="004754AF"/>
    <w:rsid w:val="00475592"/>
    <w:rsid w:val="0047594D"/>
    <w:rsid w:val="00475B5A"/>
    <w:rsid w:val="00475D6C"/>
    <w:rsid w:val="0047628E"/>
    <w:rsid w:val="00476967"/>
    <w:rsid w:val="00476A7C"/>
    <w:rsid w:val="0047723E"/>
    <w:rsid w:val="0047757A"/>
    <w:rsid w:val="00477CB6"/>
    <w:rsid w:val="004800C5"/>
    <w:rsid w:val="0048041D"/>
    <w:rsid w:val="004805A6"/>
    <w:rsid w:val="00480884"/>
    <w:rsid w:val="004809A6"/>
    <w:rsid w:val="00480C3A"/>
    <w:rsid w:val="00481124"/>
    <w:rsid w:val="004814C4"/>
    <w:rsid w:val="00481B0E"/>
    <w:rsid w:val="004825E9"/>
    <w:rsid w:val="00482687"/>
    <w:rsid w:val="00482ABB"/>
    <w:rsid w:val="004830C3"/>
    <w:rsid w:val="00483188"/>
    <w:rsid w:val="0048339C"/>
    <w:rsid w:val="00483413"/>
    <w:rsid w:val="004834FD"/>
    <w:rsid w:val="004839B2"/>
    <w:rsid w:val="00483C4A"/>
    <w:rsid w:val="00483CAC"/>
    <w:rsid w:val="00483DF5"/>
    <w:rsid w:val="00484D26"/>
    <w:rsid w:val="004850DA"/>
    <w:rsid w:val="00485A8C"/>
    <w:rsid w:val="00486779"/>
    <w:rsid w:val="00486892"/>
    <w:rsid w:val="00486AEC"/>
    <w:rsid w:val="00487172"/>
    <w:rsid w:val="004876A3"/>
    <w:rsid w:val="00487CA2"/>
    <w:rsid w:val="00490024"/>
    <w:rsid w:val="00490221"/>
    <w:rsid w:val="0049038F"/>
    <w:rsid w:val="00490B7B"/>
    <w:rsid w:val="00490E81"/>
    <w:rsid w:val="004911C7"/>
    <w:rsid w:val="004915D4"/>
    <w:rsid w:val="004917F1"/>
    <w:rsid w:val="004919FB"/>
    <w:rsid w:val="00491EFC"/>
    <w:rsid w:val="00491F93"/>
    <w:rsid w:val="00491FF5"/>
    <w:rsid w:val="004924E0"/>
    <w:rsid w:val="004928F8"/>
    <w:rsid w:val="00492B42"/>
    <w:rsid w:val="00492C21"/>
    <w:rsid w:val="00492CFF"/>
    <w:rsid w:val="00492E21"/>
    <w:rsid w:val="00493AB5"/>
    <w:rsid w:val="00493E9F"/>
    <w:rsid w:val="0049488F"/>
    <w:rsid w:val="00494980"/>
    <w:rsid w:val="00494B74"/>
    <w:rsid w:val="004955FE"/>
    <w:rsid w:val="00495875"/>
    <w:rsid w:val="0049591B"/>
    <w:rsid w:val="00495D70"/>
    <w:rsid w:val="00495F69"/>
    <w:rsid w:val="00496013"/>
    <w:rsid w:val="00496137"/>
    <w:rsid w:val="004963D8"/>
    <w:rsid w:val="00496EF6"/>
    <w:rsid w:val="00497037"/>
    <w:rsid w:val="004971F2"/>
    <w:rsid w:val="00497541"/>
    <w:rsid w:val="00497714"/>
    <w:rsid w:val="00497968"/>
    <w:rsid w:val="00497D53"/>
    <w:rsid w:val="004A0382"/>
    <w:rsid w:val="004A07C4"/>
    <w:rsid w:val="004A096F"/>
    <w:rsid w:val="004A0E32"/>
    <w:rsid w:val="004A1164"/>
    <w:rsid w:val="004A129F"/>
    <w:rsid w:val="004A1463"/>
    <w:rsid w:val="004A18AA"/>
    <w:rsid w:val="004A2281"/>
    <w:rsid w:val="004A238F"/>
    <w:rsid w:val="004A279D"/>
    <w:rsid w:val="004A2982"/>
    <w:rsid w:val="004A2A78"/>
    <w:rsid w:val="004A2D48"/>
    <w:rsid w:val="004A335C"/>
    <w:rsid w:val="004A3377"/>
    <w:rsid w:val="004A38C9"/>
    <w:rsid w:val="004A4080"/>
    <w:rsid w:val="004A42B2"/>
    <w:rsid w:val="004A4790"/>
    <w:rsid w:val="004A493A"/>
    <w:rsid w:val="004A4B92"/>
    <w:rsid w:val="004A4D1B"/>
    <w:rsid w:val="004A5177"/>
    <w:rsid w:val="004A580B"/>
    <w:rsid w:val="004A5A4A"/>
    <w:rsid w:val="004A5D02"/>
    <w:rsid w:val="004A5D91"/>
    <w:rsid w:val="004A62C6"/>
    <w:rsid w:val="004A65AB"/>
    <w:rsid w:val="004A65E0"/>
    <w:rsid w:val="004A6661"/>
    <w:rsid w:val="004A6814"/>
    <w:rsid w:val="004A6991"/>
    <w:rsid w:val="004A70A1"/>
    <w:rsid w:val="004A74AE"/>
    <w:rsid w:val="004A7676"/>
    <w:rsid w:val="004A7760"/>
    <w:rsid w:val="004B007F"/>
    <w:rsid w:val="004B008C"/>
    <w:rsid w:val="004B0128"/>
    <w:rsid w:val="004B019C"/>
    <w:rsid w:val="004B01F6"/>
    <w:rsid w:val="004B0433"/>
    <w:rsid w:val="004B0493"/>
    <w:rsid w:val="004B0861"/>
    <w:rsid w:val="004B0B3B"/>
    <w:rsid w:val="004B0B42"/>
    <w:rsid w:val="004B0BA0"/>
    <w:rsid w:val="004B11AA"/>
    <w:rsid w:val="004B1290"/>
    <w:rsid w:val="004B170E"/>
    <w:rsid w:val="004B17BD"/>
    <w:rsid w:val="004B1800"/>
    <w:rsid w:val="004B1B60"/>
    <w:rsid w:val="004B2187"/>
    <w:rsid w:val="004B2EEB"/>
    <w:rsid w:val="004B2FBE"/>
    <w:rsid w:val="004B363D"/>
    <w:rsid w:val="004B3CBB"/>
    <w:rsid w:val="004B3F8C"/>
    <w:rsid w:val="004B457E"/>
    <w:rsid w:val="004B461F"/>
    <w:rsid w:val="004B4739"/>
    <w:rsid w:val="004B4CD0"/>
    <w:rsid w:val="004B53C9"/>
    <w:rsid w:val="004B550A"/>
    <w:rsid w:val="004B59AF"/>
    <w:rsid w:val="004B5BA6"/>
    <w:rsid w:val="004B5BF3"/>
    <w:rsid w:val="004B5C8A"/>
    <w:rsid w:val="004B5D72"/>
    <w:rsid w:val="004B6036"/>
    <w:rsid w:val="004B678C"/>
    <w:rsid w:val="004B6D1B"/>
    <w:rsid w:val="004B73F9"/>
    <w:rsid w:val="004B7B76"/>
    <w:rsid w:val="004B7D46"/>
    <w:rsid w:val="004C018B"/>
    <w:rsid w:val="004C09B4"/>
    <w:rsid w:val="004C0CFC"/>
    <w:rsid w:val="004C10B0"/>
    <w:rsid w:val="004C1252"/>
    <w:rsid w:val="004C1278"/>
    <w:rsid w:val="004C15CF"/>
    <w:rsid w:val="004C284C"/>
    <w:rsid w:val="004C2C81"/>
    <w:rsid w:val="004C2D71"/>
    <w:rsid w:val="004C33CA"/>
    <w:rsid w:val="004C3428"/>
    <w:rsid w:val="004C3AF0"/>
    <w:rsid w:val="004C3F80"/>
    <w:rsid w:val="004C4141"/>
    <w:rsid w:val="004C427F"/>
    <w:rsid w:val="004C47FF"/>
    <w:rsid w:val="004C4B29"/>
    <w:rsid w:val="004C4FF4"/>
    <w:rsid w:val="004C50AA"/>
    <w:rsid w:val="004C51BB"/>
    <w:rsid w:val="004C5494"/>
    <w:rsid w:val="004C56F2"/>
    <w:rsid w:val="004C58FF"/>
    <w:rsid w:val="004C5C29"/>
    <w:rsid w:val="004C5F56"/>
    <w:rsid w:val="004C6321"/>
    <w:rsid w:val="004C66F3"/>
    <w:rsid w:val="004C70CF"/>
    <w:rsid w:val="004C7271"/>
    <w:rsid w:val="004D02EB"/>
    <w:rsid w:val="004D0845"/>
    <w:rsid w:val="004D0862"/>
    <w:rsid w:val="004D0B8B"/>
    <w:rsid w:val="004D14A6"/>
    <w:rsid w:val="004D15C7"/>
    <w:rsid w:val="004D1E6D"/>
    <w:rsid w:val="004D2D34"/>
    <w:rsid w:val="004D2E07"/>
    <w:rsid w:val="004D2F93"/>
    <w:rsid w:val="004D3491"/>
    <w:rsid w:val="004D38C3"/>
    <w:rsid w:val="004D3BD2"/>
    <w:rsid w:val="004D3F56"/>
    <w:rsid w:val="004D4256"/>
    <w:rsid w:val="004D491D"/>
    <w:rsid w:val="004D4E3A"/>
    <w:rsid w:val="004D4FD1"/>
    <w:rsid w:val="004D522D"/>
    <w:rsid w:val="004D54A9"/>
    <w:rsid w:val="004D5785"/>
    <w:rsid w:val="004D5837"/>
    <w:rsid w:val="004D5E1F"/>
    <w:rsid w:val="004D6208"/>
    <w:rsid w:val="004D6422"/>
    <w:rsid w:val="004D687E"/>
    <w:rsid w:val="004D6D60"/>
    <w:rsid w:val="004D737B"/>
    <w:rsid w:val="004D7660"/>
    <w:rsid w:val="004D769C"/>
    <w:rsid w:val="004D78E6"/>
    <w:rsid w:val="004D796A"/>
    <w:rsid w:val="004D7AE7"/>
    <w:rsid w:val="004D7DFD"/>
    <w:rsid w:val="004D7E6E"/>
    <w:rsid w:val="004D7F0D"/>
    <w:rsid w:val="004E0143"/>
    <w:rsid w:val="004E08D7"/>
    <w:rsid w:val="004E0955"/>
    <w:rsid w:val="004E09FD"/>
    <w:rsid w:val="004E0B83"/>
    <w:rsid w:val="004E1493"/>
    <w:rsid w:val="004E1765"/>
    <w:rsid w:val="004E1D8F"/>
    <w:rsid w:val="004E2262"/>
    <w:rsid w:val="004E237F"/>
    <w:rsid w:val="004E23E2"/>
    <w:rsid w:val="004E3701"/>
    <w:rsid w:val="004E37BA"/>
    <w:rsid w:val="004E3DE8"/>
    <w:rsid w:val="004E4799"/>
    <w:rsid w:val="004E481D"/>
    <w:rsid w:val="004E4D10"/>
    <w:rsid w:val="004E4F8C"/>
    <w:rsid w:val="004E55EC"/>
    <w:rsid w:val="004E5668"/>
    <w:rsid w:val="004E58B4"/>
    <w:rsid w:val="004E62F4"/>
    <w:rsid w:val="004E651D"/>
    <w:rsid w:val="004E7228"/>
    <w:rsid w:val="004E7408"/>
    <w:rsid w:val="004E749C"/>
    <w:rsid w:val="004E7547"/>
    <w:rsid w:val="004E7675"/>
    <w:rsid w:val="004E7A56"/>
    <w:rsid w:val="004E7B34"/>
    <w:rsid w:val="004E7EEF"/>
    <w:rsid w:val="004F02D2"/>
    <w:rsid w:val="004F04C2"/>
    <w:rsid w:val="004F065A"/>
    <w:rsid w:val="004F1376"/>
    <w:rsid w:val="004F15DD"/>
    <w:rsid w:val="004F21E5"/>
    <w:rsid w:val="004F28EC"/>
    <w:rsid w:val="004F2A5D"/>
    <w:rsid w:val="004F2CEE"/>
    <w:rsid w:val="004F2DA8"/>
    <w:rsid w:val="004F32B3"/>
    <w:rsid w:val="004F338A"/>
    <w:rsid w:val="004F34E2"/>
    <w:rsid w:val="004F35F6"/>
    <w:rsid w:val="004F366A"/>
    <w:rsid w:val="004F3B8D"/>
    <w:rsid w:val="004F47B5"/>
    <w:rsid w:val="004F47ED"/>
    <w:rsid w:val="004F4A9E"/>
    <w:rsid w:val="004F4B35"/>
    <w:rsid w:val="004F4CE2"/>
    <w:rsid w:val="004F51F4"/>
    <w:rsid w:val="004F5A29"/>
    <w:rsid w:val="004F5C9A"/>
    <w:rsid w:val="004F61F1"/>
    <w:rsid w:val="004F62EE"/>
    <w:rsid w:val="004F6453"/>
    <w:rsid w:val="004F676A"/>
    <w:rsid w:val="004F6B66"/>
    <w:rsid w:val="005001FC"/>
    <w:rsid w:val="00500309"/>
    <w:rsid w:val="0050067F"/>
    <w:rsid w:val="00500FCC"/>
    <w:rsid w:val="00501311"/>
    <w:rsid w:val="0050197D"/>
    <w:rsid w:val="005020D2"/>
    <w:rsid w:val="005022B8"/>
    <w:rsid w:val="00502324"/>
    <w:rsid w:val="00502446"/>
    <w:rsid w:val="00502C61"/>
    <w:rsid w:val="00502D35"/>
    <w:rsid w:val="00502E2B"/>
    <w:rsid w:val="005032E2"/>
    <w:rsid w:val="00503A56"/>
    <w:rsid w:val="00503AD1"/>
    <w:rsid w:val="00503BF5"/>
    <w:rsid w:val="00503D17"/>
    <w:rsid w:val="0050406F"/>
    <w:rsid w:val="005043EF"/>
    <w:rsid w:val="005044E8"/>
    <w:rsid w:val="0050478A"/>
    <w:rsid w:val="00504992"/>
    <w:rsid w:val="00505458"/>
    <w:rsid w:val="00505A8F"/>
    <w:rsid w:val="0050617F"/>
    <w:rsid w:val="0050628F"/>
    <w:rsid w:val="0050681D"/>
    <w:rsid w:val="00507375"/>
    <w:rsid w:val="00507AA6"/>
    <w:rsid w:val="00507D0E"/>
    <w:rsid w:val="00507F84"/>
    <w:rsid w:val="005107FC"/>
    <w:rsid w:val="005108DA"/>
    <w:rsid w:val="005111C2"/>
    <w:rsid w:val="0051128F"/>
    <w:rsid w:val="0051147D"/>
    <w:rsid w:val="0051152C"/>
    <w:rsid w:val="00511CB1"/>
    <w:rsid w:val="00511E91"/>
    <w:rsid w:val="005121AB"/>
    <w:rsid w:val="00512AC9"/>
    <w:rsid w:val="00513321"/>
    <w:rsid w:val="005139E1"/>
    <w:rsid w:val="00514A9A"/>
    <w:rsid w:val="00514CAC"/>
    <w:rsid w:val="00514CB8"/>
    <w:rsid w:val="00514F0B"/>
    <w:rsid w:val="005162F3"/>
    <w:rsid w:val="00516629"/>
    <w:rsid w:val="00517594"/>
    <w:rsid w:val="00517642"/>
    <w:rsid w:val="00517E1D"/>
    <w:rsid w:val="00517FB0"/>
    <w:rsid w:val="005202A1"/>
    <w:rsid w:val="005202CF"/>
    <w:rsid w:val="00520883"/>
    <w:rsid w:val="00520EF6"/>
    <w:rsid w:val="00521024"/>
    <w:rsid w:val="00521061"/>
    <w:rsid w:val="00521156"/>
    <w:rsid w:val="00521379"/>
    <w:rsid w:val="00521394"/>
    <w:rsid w:val="005217FC"/>
    <w:rsid w:val="00521ACB"/>
    <w:rsid w:val="00521DEE"/>
    <w:rsid w:val="00522DA8"/>
    <w:rsid w:val="00522F4C"/>
    <w:rsid w:val="00522F7C"/>
    <w:rsid w:val="0052307E"/>
    <w:rsid w:val="005230B0"/>
    <w:rsid w:val="0052310F"/>
    <w:rsid w:val="005231A3"/>
    <w:rsid w:val="0052443C"/>
    <w:rsid w:val="005248C4"/>
    <w:rsid w:val="00525384"/>
    <w:rsid w:val="005253B6"/>
    <w:rsid w:val="005256C8"/>
    <w:rsid w:val="00525940"/>
    <w:rsid w:val="00525CCE"/>
    <w:rsid w:val="00525D70"/>
    <w:rsid w:val="00525F43"/>
    <w:rsid w:val="00526240"/>
    <w:rsid w:val="00526375"/>
    <w:rsid w:val="0052669E"/>
    <w:rsid w:val="005266A3"/>
    <w:rsid w:val="005270E4"/>
    <w:rsid w:val="00527115"/>
    <w:rsid w:val="005271D8"/>
    <w:rsid w:val="005274CC"/>
    <w:rsid w:val="005277EA"/>
    <w:rsid w:val="00527911"/>
    <w:rsid w:val="00527A26"/>
    <w:rsid w:val="00527A27"/>
    <w:rsid w:val="00527EE7"/>
    <w:rsid w:val="0053040F"/>
    <w:rsid w:val="005305C5"/>
    <w:rsid w:val="00530686"/>
    <w:rsid w:val="00530AF2"/>
    <w:rsid w:val="00531289"/>
    <w:rsid w:val="00531B80"/>
    <w:rsid w:val="00531E5A"/>
    <w:rsid w:val="005321F8"/>
    <w:rsid w:val="00532754"/>
    <w:rsid w:val="00532792"/>
    <w:rsid w:val="0053318D"/>
    <w:rsid w:val="0053329C"/>
    <w:rsid w:val="005336D7"/>
    <w:rsid w:val="00533BDD"/>
    <w:rsid w:val="00533C11"/>
    <w:rsid w:val="00533EE7"/>
    <w:rsid w:val="005340CE"/>
    <w:rsid w:val="005342E8"/>
    <w:rsid w:val="00534430"/>
    <w:rsid w:val="0053446B"/>
    <w:rsid w:val="00534472"/>
    <w:rsid w:val="00534785"/>
    <w:rsid w:val="00534C56"/>
    <w:rsid w:val="00535AEC"/>
    <w:rsid w:val="005361CB"/>
    <w:rsid w:val="00536460"/>
    <w:rsid w:val="00536896"/>
    <w:rsid w:val="005368C4"/>
    <w:rsid w:val="00536C7D"/>
    <w:rsid w:val="005376AD"/>
    <w:rsid w:val="00537910"/>
    <w:rsid w:val="00537B9F"/>
    <w:rsid w:val="005407A6"/>
    <w:rsid w:val="00540CDD"/>
    <w:rsid w:val="00540D5F"/>
    <w:rsid w:val="00540F30"/>
    <w:rsid w:val="00541184"/>
    <w:rsid w:val="005413C6"/>
    <w:rsid w:val="00541523"/>
    <w:rsid w:val="00541883"/>
    <w:rsid w:val="0054196D"/>
    <w:rsid w:val="00541A76"/>
    <w:rsid w:val="00541BDC"/>
    <w:rsid w:val="00541EEA"/>
    <w:rsid w:val="00542512"/>
    <w:rsid w:val="005427A2"/>
    <w:rsid w:val="0054285E"/>
    <w:rsid w:val="005428F4"/>
    <w:rsid w:val="00542937"/>
    <w:rsid w:val="0054297B"/>
    <w:rsid w:val="00542B1F"/>
    <w:rsid w:val="00543978"/>
    <w:rsid w:val="00543EDF"/>
    <w:rsid w:val="00544031"/>
    <w:rsid w:val="005445C8"/>
    <w:rsid w:val="005447B5"/>
    <w:rsid w:val="005447CE"/>
    <w:rsid w:val="00544921"/>
    <w:rsid w:val="00544C09"/>
    <w:rsid w:val="005457AB"/>
    <w:rsid w:val="0054586C"/>
    <w:rsid w:val="00545CC7"/>
    <w:rsid w:val="00545E98"/>
    <w:rsid w:val="0054620C"/>
    <w:rsid w:val="00546278"/>
    <w:rsid w:val="005463F2"/>
    <w:rsid w:val="00546518"/>
    <w:rsid w:val="005466D7"/>
    <w:rsid w:val="005467B2"/>
    <w:rsid w:val="00546861"/>
    <w:rsid w:val="00546E2F"/>
    <w:rsid w:val="0054704B"/>
    <w:rsid w:val="00547104"/>
    <w:rsid w:val="00547141"/>
    <w:rsid w:val="005472BE"/>
    <w:rsid w:val="00547826"/>
    <w:rsid w:val="005478E0"/>
    <w:rsid w:val="00547B9D"/>
    <w:rsid w:val="00547E91"/>
    <w:rsid w:val="00547FC7"/>
    <w:rsid w:val="00550177"/>
    <w:rsid w:val="0055032E"/>
    <w:rsid w:val="00550462"/>
    <w:rsid w:val="00550B7B"/>
    <w:rsid w:val="00550D24"/>
    <w:rsid w:val="00550ED9"/>
    <w:rsid w:val="005511DA"/>
    <w:rsid w:val="005516D5"/>
    <w:rsid w:val="005516E1"/>
    <w:rsid w:val="00551865"/>
    <w:rsid w:val="00551962"/>
    <w:rsid w:val="00551B3D"/>
    <w:rsid w:val="00551B4C"/>
    <w:rsid w:val="00552512"/>
    <w:rsid w:val="00552648"/>
    <w:rsid w:val="00553008"/>
    <w:rsid w:val="00553738"/>
    <w:rsid w:val="00553925"/>
    <w:rsid w:val="00553C36"/>
    <w:rsid w:val="00553FE5"/>
    <w:rsid w:val="00554296"/>
    <w:rsid w:val="005548F7"/>
    <w:rsid w:val="00554936"/>
    <w:rsid w:val="005549D2"/>
    <w:rsid w:val="00554CDD"/>
    <w:rsid w:val="00555A70"/>
    <w:rsid w:val="00555BD4"/>
    <w:rsid w:val="00555C9C"/>
    <w:rsid w:val="00555DA4"/>
    <w:rsid w:val="00556512"/>
    <w:rsid w:val="00556FE5"/>
    <w:rsid w:val="0055733D"/>
    <w:rsid w:val="005577EB"/>
    <w:rsid w:val="005577F6"/>
    <w:rsid w:val="00557818"/>
    <w:rsid w:val="00557CAF"/>
    <w:rsid w:val="00557DAB"/>
    <w:rsid w:val="00557FBE"/>
    <w:rsid w:val="00560371"/>
    <w:rsid w:val="00560504"/>
    <w:rsid w:val="00560BF6"/>
    <w:rsid w:val="00560D8A"/>
    <w:rsid w:val="00561120"/>
    <w:rsid w:val="00561D30"/>
    <w:rsid w:val="00561DBC"/>
    <w:rsid w:val="00561DC1"/>
    <w:rsid w:val="00561DC5"/>
    <w:rsid w:val="0056214C"/>
    <w:rsid w:val="00562C9F"/>
    <w:rsid w:val="00562DAD"/>
    <w:rsid w:val="00562DFD"/>
    <w:rsid w:val="00562F61"/>
    <w:rsid w:val="0056304B"/>
    <w:rsid w:val="005634BF"/>
    <w:rsid w:val="00563676"/>
    <w:rsid w:val="005639E4"/>
    <w:rsid w:val="005644FB"/>
    <w:rsid w:val="005646B3"/>
    <w:rsid w:val="005649C5"/>
    <w:rsid w:val="00564C28"/>
    <w:rsid w:val="00564F13"/>
    <w:rsid w:val="00564F21"/>
    <w:rsid w:val="00564F6A"/>
    <w:rsid w:val="005653F2"/>
    <w:rsid w:val="005658C3"/>
    <w:rsid w:val="00565B13"/>
    <w:rsid w:val="00565D0D"/>
    <w:rsid w:val="00565D95"/>
    <w:rsid w:val="00565EE7"/>
    <w:rsid w:val="00565F5A"/>
    <w:rsid w:val="005661EC"/>
    <w:rsid w:val="00566310"/>
    <w:rsid w:val="00566C24"/>
    <w:rsid w:val="00566C60"/>
    <w:rsid w:val="00566F9D"/>
    <w:rsid w:val="00567119"/>
    <w:rsid w:val="00567AAD"/>
    <w:rsid w:val="00570474"/>
    <w:rsid w:val="005708AC"/>
    <w:rsid w:val="005711CB"/>
    <w:rsid w:val="00571925"/>
    <w:rsid w:val="00571EE2"/>
    <w:rsid w:val="00572084"/>
    <w:rsid w:val="00572706"/>
    <w:rsid w:val="00572F19"/>
    <w:rsid w:val="005731AF"/>
    <w:rsid w:val="0057326E"/>
    <w:rsid w:val="00573925"/>
    <w:rsid w:val="0057397C"/>
    <w:rsid w:val="00573C3C"/>
    <w:rsid w:val="00574155"/>
    <w:rsid w:val="0057433D"/>
    <w:rsid w:val="00574CBE"/>
    <w:rsid w:val="00574DF4"/>
    <w:rsid w:val="00575131"/>
    <w:rsid w:val="005755EC"/>
    <w:rsid w:val="005757FD"/>
    <w:rsid w:val="0057594E"/>
    <w:rsid w:val="00575BA3"/>
    <w:rsid w:val="00575C6E"/>
    <w:rsid w:val="00575EC8"/>
    <w:rsid w:val="00575FAE"/>
    <w:rsid w:val="00576011"/>
    <w:rsid w:val="005761CE"/>
    <w:rsid w:val="0057628D"/>
    <w:rsid w:val="0057643F"/>
    <w:rsid w:val="00576AFE"/>
    <w:rsid w:val="00576B5E"/>
    <w:rsid w:val="00576C2A"/>
    <w:rsid w:val="005770F3"/>
    <w:rsid w:val="005774A5"/>
    <w:rsid w:val="00577F24"/>
    <w:rsid w:val="00577F82"/>
    <w:rsid w:val="0058066D"/>
    <w:rsid w:val="005818BE"/>
    <w:rsid w:val="00581A82"/>
    <w:rsid w:val="00581B42"/>
    <w:rsid w:val="00581D1A"/>
    <w:rsid w:val="005821A3"/>
    <w:rsid w:val="0058252D"/>
    <w:rsid w:val="0058268A"/>
    <w:rsid w:val="00582938"/>
    <w:rsid w:val="00582A84"/>
    <w:rsid w:val="00582EF3"/>
    <w:rsid w:val="00583088"/>
    <w:rsid w:val="00583211"/>
    <w:rsid w:val="0058360C"/>
    <w:rsid w:val="00583978"/>
    <w:rsid w:val="005839E9"/>
    <w:rsid w:val="00583CFF"/>
    <w:rsid w:val="00583E8E"/>
    <w:rsid w:val="00583EFE"/>
    <w:rsid w:val="005840D1"/>
    <w:rsid w:val="005845EF"/>
    <w:rsid w:val="00584B08"/>
    <w:rsid w:val="0058549E"/>
    <w:rsid w:val="00585520"/>
    <w:rsid w:val="00585609"/>
    <w:rsid w:val="00585C8E"/>
    <w:rsid w:val="00585DF2"/>
    <w:rsid w:val="00586230"/>
    <w:rsid w:val="00586235"/>
    <w:rsid w:val="005863FC"/>
    <w:rsid w:val="00586730"/>
    <w:rsid w:val="00586A4B"/>
    <w:rsid w:val="00586C55"/>
    <w:rsid w:val="00586DB3"/>
    <w:rsid w:val="00586E2A"/>
    <w:rsid w:val="0058784E"/>
    <w:rsid w:val="005901A4"/>
    <w:rsid w:val="00591A4C"/>
    <w:rsid w:val="00591B1B"/>
    <w:rsid w:val="00591C50"/>
    <w:rsid w:val="00591D50"/>
    <w:rsid w:val="00591EC4"/>
    <w:rsid w:val="0059230D"/>
    <w:rsid w:val="005923FF"/>
    <w:rsid w:val="00592AA0"/>
    <w:rsid w:val="00592B34"/>
    <w:rsid w:val="00594807"/>
    <w:rsid w:val="00594ED5"/>
    <w:rsid w:val="005957CD"/>
    <w:rsid w:val="00595B1D"/>
    <w:rsid w:val="00595BD3"/>
    <w:rsid w:val="00595ED2"/>
    <w:rsid w:val="00596440"/>
    <w:rsid w:val="0059648D"/>
    <w:rsid w:val="00596940"/>
    <w:rsid w:val="00597428"/>
    <w:rsid w:val="00597575"/>
    <w:rsid w:val="005979DF"/>
    <w:rsid w:val="005A0999"/>
    <w:rsid w:val="005A09B7"/>
    <w:rsid w:val="005A0B3C"/>
    <w:rsid w:val="005A0D23"/>
    <w:rsid w:val="005A1365"/>
    <w:rsid w:val="005A136B"/>
    <w:rsid w:val="005A1417"/>
    <w:rsid w:val="005A1855"/>
    <w:rsid w:val="005A2434"/>
    <w:rsid w:val="005A3307"/>
    <w:rsid w:val="005A3739"/>
    <w:rsid w:val="005A3A85"/>
    <w:rsid w:val="005A3DE9"/>
    <w:rsid w:val="005A4D74"/>
    <w:rsid w:val="005A4FB3"/>
    <w:rsid w:val="005A5387"/>
    <w:rsid w:val="005A565F"/>
    <w:rsid w:val="005A58AC"/>
    <w:rsid w:val="005A5CDE"/>
    <w:rsid w:val="005A5E52"/>
    <w:rsid w:val="005A61D6"/>
    <w:rsid w:val="005A6640"/>
    <w:rsid w:val="005A6925"/>
    <w:rsid w:val="005A6ECB"/>
    <w:rsid w:val="005A7229"/>
    <w:rsid w:val="005A757E"/>
    <w:rsid w:val="005A7815"/>
    <w:rsid w:val="005A7AE6"/>
    <w:rsid w:val="005A7D32"/>
    <w:rsid w:val="005B034B"/>
    <w:rsid w:val="005B0484"/>
    <w:rsid w:val="005B0AE1"/>
    <w:rsid w:val="005B0DBB"/>
    <w:rsid w:val="005B0E8C"/>
    <w:rsid w:val="005B119B"/>
    <w:rsid w:val="005B1432"/>
    <w:rsid w:val="005B1B67"/>
    <w:rsid w:val="005B1EA5"/>
    <w:rsid w:val="005B215A"/>
    <w:rsid w:val="005B2164"/>
    <w:rsid w:val="005B244E"/>
    <w:rsid w:val="005B2905"/>
    <w:rsid w:val="005B2A09"/>
    <w:rsid w:val="005B3165"/>
    <w:rsid w:val="005B35AD"/>
    <w:rsid w:val="005B3659"/>
    <w:rsid w:val="005B3C4D"/>
    <w:rsid w:val="005B42E6"/>
    <w:rsid w:val="005B467B"/>
    <w:rsid w:val="005B4E79"/>
    <w:rsid w:val="005B5012"/>
    <w:rsid w:val="005B51D6"/>
    <w:rsid w:val="005B53C3"/>
    <w:rsid w:val="005B55D4"/>
    <w:rsid w:val="005B57C0"/>
    <w:rsid w:val="005B600A"/>
    <w:rsid w:val="005B6224"/>
    <w:rsid w:val="005B6944"/>
    <w:rsid w:val="005B6A95"/>
    <w:rsid w:val="005B70E7"/>
    <w:rsid w:val="005B7181"/>
    <w:rsid w:val="005B76A1"/>
    <w:rsid w:val="005B7816"/>
    <w:rsid w:val="005C0593"/>
    <w:rsid w:val="005C0BA4"/>
    <w:rsid w:val="005C0EF4"/>
    <w:rsid w:val="005C1421"/>
    <w:rsid w:val="005C1630"/>
    <w:rsid w:val="005C1683"/>
    <w:rsid w:val="005C19B2"/>
    <w:rsid w:val="005C1DE2"/>
    <w:rsid w:val="005C1E50"/>
    <w:rsid w:val="005C2281"/>
    <w:rsid w:val="005C22F1"/>
    <w:rsid w:val="005C2CE4"/>
    <w:rsid w:val="005C2DD4"/>
    <w:rsid w:val="005C307E"/>
    <w:rsid w:val="005C347F"/>
    <w:rsid w:val="005C37D7"/>
    <w:rsid w:val="005C3953"/>
    <w:rsid w:val="005C4969"/>
    <w:rsid w:val="005C4E7C"/>
    <w:rsid w:val="005C5203"/>
    <w:rsid w:val="005C59EC"/>
    <w:rsid w:val="005C5D9B"/>
    <w:rsid w:val="005C60C2"/>
    <w:rsid w:val="005C6815"/>
    <w:rsid w:val="005C69B5"/>
    <w:rsid w:val="005C69B7"/>
    <w:rsid w:val="005C6A65"/>
    <w:rsid w:val="005C6A9F"/>
    <w:rsid w:val="005C6B4C"/>
    <w:rsid w:val="005C7369"/>
    <w:rsid w:val="005C7831"/>
    <w:rsid w:val="005C792C"/>
    <w:rsid w:val="005C7B51"/>
    <w:rsid w:val="005C7B8B"/>
    <w:rsid w:val="005C7CCE"/>
    <w:rsid w:val="005C7E46"/>
    <w:rsid w:val="005C7F72"/>
    <w:rsid w:val="005D0077"/>
    <w:rsid w:val="005D05F4"/>
    <w:rsid w:val="005D0A37"/>
    <w:rsid w:val="005D0B7E"/>
    <w:rsid w:val="005D1172"/>
    <w:rsid w:val="005D15D7"/>
    <w:rsid w:val="005D1902"/>
    <w:rsid w:val="005D1C36"/>
    <w:rsid w:val="005D1F26"/>
    <w:rsid w:val="005D251A"/>
    <w:rsid w:val="005D26C8"/>
    <w:rsid w:val="005D277A"/>
    <w:rsid w:val="005D282C"/>
    <w:rsid w:val="005D30EE"/>
    <w:rsid w:val="005D338F"/>
    <w:rsid w:val="005D3852"/>
    <w:rsid w:val="005D3B85"/>
    <w:rsid w:val="005D3F0E"/>
    <w:rsid w:val="005D4130"/>
    <w:rsid w:val="005D4852"/>
    <w:rsid w:val="005D49E9"/>
    <w:rsid w:val="005D4C72"/>
    <w:rsid w:val="005D5C4E"/>
    <w:rsid w:val="005D61A4"/>
    <w:rsid w:val="005D63A0"/>
    <w:rsid w:val="005D6599"/>
    <w:rsid w:val="005D6AE0"/>
    <w:rsid w:val="005D6E7C"/>
    <w:rsid w:val="005D6F13"/>
    <w:rsid w:val="005D7436"/>
    <w:rsid w:val="005D7762"/>
    <w:rsid w:val="005D7B29"/>
    <w:rsid w:val="005D7D24"/>
    <w:rsid w:val="005E0430"/>
    <w:rsid w:val="005E0711"/>
    <w:rsid w:val="005E0828"/>
    <w:rsid w:val="005E17A3"/>
    <w:rsid w:val="005E19EA"/>
    <w:rsid w:val="005E1D0D"/>
    <w:rsid w:val="005E1E77"/>
    <w:rsid w:val="005E2A49"/>
    <w:rsid w:val="005E2D2C"/>
    <w:rsid w:val="005E2D49"/>
    <w:rsid w:val="005E2D86"/>
    <w:rsid w:val="005E31D1"/>
    <w:rsid w:val="005E3434"/>
    <w:rsid w:val="005E36FD"/>
    <w:rsid w:val="005E39DC"/>
    <w:rsid w:val="005E3A42"/>
    <w:rsid w:val="005E3B1E"/>
    <w:rsid w:val="005E3F11"/>
    <w:rsid w:val="005E3F3D"/>
    <w:rsid w:val="005E3FB7"/>
    <w:rsid w:val="005E4885"/>
    <w:rsid w:val="005E4F2D"/>
    <w:rsid w:val="005E5902"/>
    <w:rsid w:val="005E5919"/>
    <w:rsid w:val="005E6916"/>
    <w:rsid w:val="005E73F0"/>
    <w:rsid w:val="005E761D"/>
    <w:rsid w:val="005E775B"/>
    <w:rsid w:val="005F0BAC"/>
    <w:rsid w:val="005F0C67"/>
    <w:rsid w:val="005F0EA4"/>
    <w:rsid w:val="005F0EAB"/>
    <w:rsid w:val="005F1872"/>
    <w:rsid w:val="005F1ABD"/>
    <w:rsid w:val="005F1C26"/>
    <w:rsid w:val="005F1D6F"/>
    <w:rsid w:val="005F20D1"/>
    <w:rsid w:val="005F2745"/>
    <w:rsid w:val="005F2C49"/>
    <w:rsid w:val="005F2E17"/>
    <w:rsid w:val="005F33D9"/>
    <w:rsid w:val="005F3767"/>
    <w:rsid w:val="005F38A7"/>
    <w:rsid w:val="005F3C1F"/>
    <w:rsid w:val="005F3F1C"/>
    <w:rsid w:val="005F45D4"/>
    <w:rsid w:val="005F48AF"/>
    <w:rsid w:val="005F4D70"/>
    <w:rsid w:val="005F53C1"/>
    <w:rsid w:val="005F590D"/>
    <w:rsid w:val="005F5BDE"/>
    <w:rsid w:val="005F5F94"/>
    <w:rsid w:val="005F6122"/>
    <w:rsid w:val="005F791B"/>
    <w:rsid w:val="005F79D0"/>
    <w:rsid w:val="00600129"/>
    <w:rsid w:val="0060070E"/>
    <w:rsid w:val="00600BEA"/>
    <w:rsid w:val="0060149F"/>
    <w:rsid w:val="006018DE"/>
    <w:rsid w:val="00601DE6"/>
    <w:rsid w:val="0060209E"/>
    <w:rsid w:val="00602237"/>
    <w:rsid w:val="00602359"/>
    <w:rsid w:val="006023AC"/>
    <w:rsid w:val="00602C86"/>
    <w:rsid w:val="00602CCD"/>
    <w:rsid w:val="00602FCE"/>
    <w:rsid w:val="00603043"/>
    <w:rsid w:val="00603164"/>
    <w:rsid w:val="0060333F"/>
    <w:rsid w:val="00603746"/>
    <w:rsid w:val="0060461F"/>
    <w:rsid w:val="006049E7"/>
    <w:rsid w:val="006049F4"/>
    <w:rsid w:val="00604D16"/>
    <w:rsid w:val="00604E08"/>
    <w:rsid w:val="00604E68"/>
    <w:rsid w:val="00604F9F"/>
    <w:rsid w:val="006050D6"/>
    <w:rsid w:val="006051D7"/>
    <w:rsid w:val="00605AD2"/>
    <w:rsid w:val="00605CF6"/>
    <w:rsid w:val="00605DDC"/>
    <w:rsid w:val="00605F47"/>
    <w:rsid w:val="00606123"/>
    <w:rsid w:val="00606597"/>
    <w:rsid w:val="00606620"/>
    <w:rsid w:val="00606DF8"/>
    <w:rsid w:val="00606F9F"/>
    <w:rsid w:val="006070A7"/>
    <w:rsid w:val="0060765E"/>
    <w:rsid w:val="00607882"/>
    <w:rsid w:val="0060790E"/>
    <w:rsid w:val="00607BFC"/>
    <w:rsid w:val="00607FF7"/>
    <w:rsid w:val="00610211"/>
    <w:rsid w:val="00610584"/>
    <w:rsid w:val="00610734"/>
    <w:rsid w:val="00610B5A"/>
    <w:rsid w:val="0061111C"/>
    <w:rsid w:val="00611186"/>
    <w:rsid w:val="006111E0"/>
    <w:rsid w:val="00611227"/>
    <w:rsid w:val="00611F26"/>
    <w:rsid w:val="006124F1"/>
    <w:rsid w:val="0061275E"/>
    <w:rsid w:val="006129FA"/>
    <w:rsid w:val="00612A22"/>
    <w:rsid w:val="006130CE"/>
    <w:rsid w:val="006134D9"/>
    <w:rsid w:val="00613F73"/>
    <w:rsid w:val="0061429C"/>
    <w:rsid w:val="006147A9"/>
    <w:rsid w:val="006155BC"/>
    <w:rsid w:val="0061564F"/>
    <w:rsid w:val="006156BE"/>
    <w:rsid w:val="00615C3B"/>
    <w:rsid w:val="00615DA1"/>
    <w:rsid w:val="00615EA2"/>
    <w:rsid w:val="00616158"/>
    <w:rsid w:val="006162B9"/>
    <w:rsid w:val="00616355"/>
    <w:rsid w:val="00616868"/>
    <w:rsid w:val="00616C49"/>
    <w:rsid w:val="00616E42"/>
    <w:rsid w:val="00617251"/>
    <w:rsid w:val="00617588"/>
    <w:rsid w:val="0061770A"/>
    <w:rsid w:val="00617969"/>
    <w:rsid w:val="00617CFF"/>
    <w:rsid w:val="00620459"/>
    <w:rsid w:val="00620563"/>
    <w:rsid w:val="00620687"/>
    <w:rsid w:val="006206A1"/>
    <w:rsid w:val="00620787"/>
    <w:rsid w:val="00620991"/>
    <w:rsid w:val="00620C75"/>
    <w:rsid w:val="0062175E"/>
    <w:rsid w:val="00621B4F"/>
    <w:rsid w:val="00621DAE"/>
    <w:rsid w:val="00621F57"/>
    <w:rsid w:val="0062241E"/>
    <w:rsid w:val="00622A66"/>
    <w:rsid w:val="00623280"/>
    <w:rsid w:val="00623321"/>
    <w:rsid w:val="00623486"/>
    <w:rsid w:val="00623D8D"/>
    <w:rsid w:val="0062461F"/>
    <w:rsid w:val="006248A7"/>
    <w:rsid w:val="006248D7"/>
    <w:rsid w:val="00624919"/>
    <w:rsid w:val="00624930"/>
    <w:rsid w:val="00624B40"/>
    <w:rsid w:val="00624DF2"/>
    <w:rsid w:val="006253CC"/>
    <w:rsid w:val="00625442"/>
    <w:rsid w:val="00625547"/>
    <w:rsid w:val="006255EE"/>
    <w:rsid w:val="0062568A"/>
    <w:rsid w:val="00625E77"/>
    <w:rsid w:val="00625EC9"/>
    <w:rsid w:val="006260C9"/>
    <w:rsid w:val="006264D5"/>
    <w:rsid w:val="0062650E"/>
    <w:rsid w:val="006265D5"/>
    <w:rsid w:val="006266FA"/>
    <w:rsid w:val="00626832"/>
    <w:rsid w:val="00626875"/>
    <w:rsid w:val="006268C6"/>
    <w:rsid w:val="006269B9"/>
    <w:rsid w:val="00626EC8"/>
    <w:rsid w:val="00626EDB"/>
    <w:rsid w:val="00627BC5"/>
    <w:rsid w:val="00627C74"/>
    <w:rsid w:val="00627D56"/>
    <w:rsid w:val="006302E5"/>
    <w:rsid w:val="006305E8"/>
    <w:rsid w:val="0063071B"/>
    <w:rsid w:val="00630A3F"/>
    <w:rsid w:val="00630A7F"/>
    <w:rsid w:val="00630ACD"/>
    <w:rsid w:val="00630F5D"/>
    <w:rsid w:val="00631751"/>
    <w:rsid w:val="006318B2"/>
    <w:rsid w:val="00631B57"/>
    <w:rsid w:val="00631DB1"/>
    <w:rsid w:val="00631FE9"/>
    <w:rsid w:val="0063236E"/>
    <w:rsid w:val="00632AFB"/>
    <w:rsid w:val="006332DA"/>
    <w:rsid w:val="006334B2"/>
    <w:rsid w:val="006336A9"/>
    <w:rsid w:val="006337B3"/>
    <w:rsid w:val="00633D32"/>
    <w:rsid w:val="00634440"/>
    <w:rsid w:val="006349C2"/>
    <w:rsid w:val="00634A34"/>
    <w:rsid w:val="00634D01"/>
    <w:rsid w:val="00635059"/>
    <w:rsid w:val="006350B1"/>
    <w:rsid w:val="00635336"/>
    <w:rsid w:val="00635361"/>
    <w:rsid w:val="0063544D"/>
    <w:rsid w:val="0063562C"/>
    <w:rsid w:val="006357A5"/>
    <w:rsid w:val="00635DA1"/>
    <w:rsid w:val="00635F82"/>
    <w:rsid w:val="00636336"/>
    <w:rsid w:val="0063638C"/>
    <w:rsid w:val="0063650E"/>
    <w:rsid w:val="00636BA3"/>
    <w:rsid w:val="0063738F"/>
    <w:rsid w:val="00640641"/>
    <w:rsid w:val="0064075F"/>
    <w:rsid w:val="00640B80"/>
    <w:rsid w:val="00641060"/>
    <w:rsid w:val="006410B6"/>
    <w:rsid w:val="00641122"/>
    <w:rsid w:val="00641A3D"/>
    <w:rsid w:val="00641ADA"/>
    <w:rsid w:val="00641B4F"/>
    <w:rsid w:val="00641FB1"/>
    <w:rsid w:val="0064231C"/>
    <w:rsid w:val="006427DD"/>
    <w:rsid w:val="00642C47"/>
    <w:rsid w:val="0064302D"/>
    <w:rsid w:val="0064376D"/>
    <w:rsid w:val="0064469E"/>
    <w:rsid w:val="00644705"/>
    <w:rsid w:val="00644AE9"/>
    <w:rsid w:val="00644C5C"/>
    <w:rsid w:val="00645170"/>
    <w:rsid w:val="00645190"/>
    <w:rsid w:val="00645C47"/>
    <w:rsid w:val="006462DE"/>
    <w:rsid w:val="00646752"/>
    <w:rsid w:val="00646DDB"/>
    <w:rsid w:val="00650786"/>
    <w:rsid w:val="00650911"/>
    <w:rsid w:val="006516FC"/>
    <w:rsid w:val="00651898"/>
    <w:rsid w:val="00651E25"/>
    <w:rsid w:val="00651F33"/>
    <w:rsid w:val="00651F8B"/>
    <w:rsid w:val="006525F6"/>
    <w:rsid w:val="00652A29"/>
    <w:rsid w:val="00653125"/>
    <w:rsid w:val="006534AE"/>
    <w:rsid w:val="00653A81"/>
    <w:rsid w:val="00653B65"/>
    <w:rsid w:val="00654247"/>
    <w:rsid w:val="00654349"/>
    <w:rsid w:val="00654436"/>
    <w:rsid w:val="00654586"/>
    <w:rsid w:val="006548B0"/>
    <w:rsid w:val="00654AF4"/>
    <w:rsid w:val="00654EC2"/>
    <w:rsid w:val="00655893"/>
    <w:rsid w:val="00655A00"/>
    <w:rsid w:val="00655A9A"/>
    <w:rsid w:val="00656259"/>
    <w:rsid w:val="006562FF"/>
    <w:rsid w:val="00656426"/>
    <w:rsid w:val="006566B5"/>
    <w:rsid w:val="00657290"/>
    <w:rsid w:val="006572BF"/>
    <w:rsid w:val="00657461"/>
    <w:rsid w:val="00657BB6"/>
    <w:rsid w:val="00657E4F"/>
    <w:rsid w:val="006601E1"/>
    <w:rsid w:val="006601F4"/>
    <w:rsid w:val="006612EA"/>
    <w:rsid w:val="0066153D"/>
    <w:rsid w:val="00661698"/>
    <w:rsid w:val="00661809"/>
    <w:rsid w:val="006627F7"/>
    <w:rsid w:val="006629AC"/>
    <w:rsid w:val="006631A4"/>
    <w:rsid w:val="00663E36"/>
    <w:rsid w:val="00663E92"/>
    <w:rsid w:val="00663EB7"/>
    <w:rsid w:val="00663FBB"/>
    <w:rsid w:val="00664184"/>
    <w:rsid w:val="00664962"/>
    <w:rsid w:val="0066496D"/>
    <w:rsid w:val="00664CF4"/>
    <w:rsid w:val="00664E10"/>
    <w:rsid w:val="00665483"/>
    <w:rsid w:val="0066560F"/>
    <w:rsid w:val="00665950"/>
    <w:rsid w:val="006663E2"/>
    <w:rsid w:val="00666611"/>
    <w:rsid w:val="00667409"/>
    <w:rsid w:val="006678E9"/>
    <w:rsid w:val="00667CA7"/>
    <w:rsid w:val="00667CB0"/>
    <w:rsid w:val="0067022B"/>
    <w:rsid w:val="006702A0"/>
    <w:rsid w:val="00670531"/>
    <w:rsid w:val="0067057E"/>
    <w:rsid w:val="00670A22"/>
    <w:rsid w:val="00670BAB"/>
    <w:rsid w:val="00671305"/>
    <w:rsid w:val="006718EB"/>
    <w:rsid w:val="00671983"/>
    <w:rsid w:val="00672207"/>
    <w:rsid w:val="00672539"/>
    <w:rsid w:val="00672B2A"/>
    <w:rsid w:val="006730E8"/>
    <w:rsid w:val="006733AA"/>
    <w:rsid w:val="00673457"/>
    <w:rsid w:val="0067378F"/>
    <w:rsid w:val="00673796"/>
    <w:rsid w:val="00673908"/>
    <w:rsid w:val="00673BEB"/>
    <w:rsid w:val="00673E8E"/>
    <w:rsid w:val="00674287"/>
    <w:rsid w:val="0067497B"/>
    <w:rsid w:val="00674BBB"/>
    <w:rsid w:val="00674F86"/>
    <w:rsid w:val="00675549"/>
    <w:rsid w:val="00675C94"/>
    <w:rsid w:val="00675E61"/>
    <w:rsid w:val="00675F48"/>
    <w:rsid w:val="006762DF"/>
    <w:rsid w:val="00676BAA"/>
    <w:rsid w:val="00676D09"/>
    <w:rsid w:val="00676D46"/>
    <w:rsid w:val="0067736F"/>
    <w:rsid w:val="0067753C"/>
    <w:rsid w:val="006779E2"/>
    <w:rsid w:val="00677BED"/>
    <w:rsid w:val="006800BD"/>
    <w:rsid w:val="006807D7"/>
    <w:rsid w:val="0068092B"/>
    <w:rsid w:val="00680F12"/>
    <w:rsid w:val="00681381"/>
    <w:rsid w:val="00681D34"/>
    <w:rsid w:val="00681F9C"/>
    <w:rsid w:val="0068210E"/>
    <w:rsid w:val="00682192"/>
    <w:rsid w:val="00682409"/>
    <w:rsid w:val="006827A6"/>
    <w:rsid w:val="00682EEE"/>
    <w:rsid w:val="006831CA"/>
    <w:rsid w:val="006832C4"/>
    <w:rsid w:val="00683BB5"/>
    <w:rsid w:val="00683DF2"/>
    <w:rsid w:val="00683EEF"/>
    <w:rsid w:val="006845FB"/>
    <w:rsid w:val="00684BD6"/>
    <w:rsid w:val="00684C4A"/>
    <w:rsid w:val="0068503E"/>
    <w:rsid w:val="00685249"/>
    <w:rsid w:val="00685277"/>
    <w:rsid w:val="00685A7A"/>
    <w:rsid w:val="00685ABF"/>
    <w:rsid w:val="00685C90"/>
    <w:rsid w:val="00686430"/>
    <w:rsid w:val="0068646D"/>
    <w:rsid w:val="006864C1"/>
    <w:rsid w:val="00686E23"/>
    <w:rsid w:val="00686ED4"/>
    <w:rsid w:val="0068709F"/>
    <w:rsid w:val="006870DF"/>
    <w:rsid w:val="0068743D"/>
    <w:rsid w:val="006876AC"/>
    <w:rsid w:val="006876B3"/>
    <w:rsid w:val="00687C8A"/>
    <w:rsid w:val="00690578"/>
    <w:rsid w:val="00690952"/>
    <w:rsid w:val="00690E8E"/>
    <w:rsid w:val="0069102D"/>
    <w:rsid w:val="006911F2"/>
    <w:rsid w:val="0069122D"/>
    <w:rsid w:val="00691401"/>
    <w:rsid w:val="0069177A"/>
    <w:rsid w:val="00691F84"/>
    <w:rsid w:val="0069212E"/>
    <w:rsid w:val="006921B4"/>
    <w:rsid w:val="0069233C"/>
    <w:rsid w:val="006929AE"/>
    <w:rsid w:val="00692E54"/>
    <w:rsid w:val="00692ED2"/>
    <w:rsid w:val="00693033"/>
    <w:rsid w:val="00693547"/>
    <w:rsid w:val="0069381D"/>
    <w:rsid w:val="006938B4"/>
    <w:rsid w:val="00694015"/>
    <w:rsid w:val="006942B3"/>
    <w:rsid w:val="006943A2"/>
    <w:rsid w:val="0069448A"/>
    <w:rsid w:val="00694619"/>
    <w:rsid w:val="00694722"/>
    <w:rsid w:val="006948D0"/>
    <w:rsid w:val="00694E05"/>
    <w:rsid w:val="006951C2"/>
    <w:rsid w:val="006955DD"/>
    <w:rsid w:val="0069597F"/>
    <w:rsid w:val="006959BC"/>
    <w:rsid w:val="00695CEE"/>
    <w:rsid w:val="00696343"/>
    <w:rsid w:val="0069682A"/>
    <w:rsid w:val="00696838"/>
    <w:rsid w:val="006971A0"/>
    <w:rsid w:val="006975DD"/>
    <w:rsid w:val="006977AC"/>
    <w:rsid w:val="00697C9B"/>
    <w:rsid w:val="00697D58"/>
    <w:rsid w:val="00697DF7"/>
    <w:rsid w:val="00697F72"/>
    <w:rsid w:val="006A03F9"/>
    <w:rsid w:val="006A041E"/>
    <w:rsid w:val="006A0B3D"/>
    <w:rsid w:val="006A0E3D"/>
    <w:rsid w:val="006A10B8"/>
    <w:rsid w:val="006A172E"/>
    <w:rsid w:val="006A1969"/>
    <w:rsid w:val="006A2269"/>
    <w:rsid w:val="006A2379"/>
    <w:rsid w:val="006A2456"/>
    <w:rsid w:val="006A2759"/>
    <w:rsid w:val="006A2B66"/>
    <w:rsid w:val="006A2B6B"/>
    <w:rsid w:val="006A2CE2"/>
    <w:rsid w:val="006A3069"/>
    <w:rsid w:val="006A34B4"/>
    <w:rsid w:val="006A377E"/>
    <w:rsid w:val="006A3A14"/>
    <w:rsid w:val="006A4223"/>
    <w:rsid w:val="006A4839"/>
    <w:rsid w:val="006A48C7"/>
    <w:rsid w:val="006A4A18"/>
    <w:rsid w:val="006A4FAD"/>
    <w:rsid w:val="006A50DB"/>
    <w:rsid w:val="006A5154"/>
    <w:rsid w:val="006A5622"/>
    <w:rsid w:val="006A57C5"/>
    <w:rsid w:val="006A5832"/>
    <w:rsid w:val="006A5A1A"/>
    <w:rsid w:val="006A5C3F"/>
    <w:rsid w:val="006A5F4D"/>
    <w:rsid w:val="006A66AC"/>
    <w:rsid w:val="006A6A9E"/>
    <w:rsid w:val="006A6B26"/>
    <w:rsid w:val="006A6D03"/>
    <w:rsid w:val="006A6E46"/>
    <w:rsid w:val="006A6F5E"/>
    <w:rsid w:val="006A76BD"/>
    <w:rsid w:val="006A7F5F"/>
    <w:rsid w:val="006A7FAF"/>
    <w:rsid w:val="006B048C"/>
    <w:rsid w:val="006B04E5"/>
    <w:rsid w:val="006B07CD"/>
    <w:rsid w:val="006B0FC9"/>
    <w:rsid w:val="006B137C"/>
    <w:rsid w:val="006B21B2"/>
    <w:rsid w:val="006B21BE"/>
    <w:rsid w:val="006B21F3"/>
    <w:rsid w:val="006B227C"/>
    <w:rsid w:val="006B229A"/>
    <w:rsid w:val="006B2579"/>
    <w:rsid w:val="006B26A0"/>
    <w:rsid w:val="006B2B11"/>
    <w:rsid w:val="006B2DB0"/>
    <w:rsid w:val="006B30AF"/>
    <w:rsid w:val="006B35BC"/>
    <w:rsid w:val="006B377B"/>
    <w:rsid w:val="006B379E"/>
    <w:rsid w:val="006B3A95"/>
    <w:rsid w:val="006B4027"/>
    <w:rsid w:val="006B4852"/>
    <w:rsid w:val="006B4A7B"/>
    <w:rsid w:val="006B4A7D"/>
    <w:rsid w:val="006B5E08"/>
    <w:rsid w:val="006B60FD"/>
    <w:rsid w:val="006B61FF"/>
    <w:rsid w:val="006B63D3"/>
    <w:rsid w:val="006B63F6"/>
    <w:rsid w:val="006B670C"/>
    <w:rsid w:val="006B6898"/>
    <w:rsid w:val="006B6BA2"/>
    <w:rsid w:val="006B7122"/>
    <w:rsid w:val="006B7279"/>
    <w:rsid w:val="006B75F1"/>
    <w:rsid w:val="006B7645"/>
    <w:rsid w:val="006B765E"/>
    <w:rsid w:val="006B77FB"/>
    <w:rsid w:val="006B7FAB"/>
    <w:rsid w:val="006C009E"/>
    <w:rsid w:val="006C059B"/>
    <w:rsid w:val="006C0D3D"/>
    <w:rsid w:val="006C10CB"/>
    <w:rsid w:val="006C17A5"/>
    <w:rsid w:val="006C1D34"/>
    <w:rsid w:val="006C1E10"/>
    <w:rsid w:val="006C24FC"/>
    <w:rsid w:val="006C26F6"/>
    <w:rsid w:val="006C2C7F"/>
    <w:rsid w:val="006C2D01"/>
    <w:rsid w:val="006C307D"/>
    <w:rsid w:val="006C32CF"/>
    <w:rsid w:val="006C365A"/>
    <w:rsid w:val="006C3C78"/>
    <w:rsid w:val="006C3CD5"/>
    <w:rsid w:val="006C3F73"/>
    <w:rsid w:val="006C4042"/>
    <w:rsid w:val="006C411C"/>
    <w:rsid w:val="006C4B15"/>
    <w:rsid w:val="006C4BDA"/>
    <w:rsid w:val="006C4C35"/>
    <w:rsid w:val="006C4CC5"/>
    <w:rsid w:val="006C4D44"/>
    <w:rsid w:val="006C52F6"/>
    <w:rsid w:val="006C53D3"/>
    <w:rsid w:val="006C53DC"/>
    <w:rsid w:val="006C575D"/>
    <w:rsid w:val="006C59A2"/>
    <w:rsid w:val="006C5A02"/>
    <w:rsid w:val="006C5BB6"/>
    <w:rsid w:val="006C5FA8"/>
    <w:rsid w:val="006C6004"/>
    <w:rsid w:val="006C604F"/>
    <w:rsid w:val="006C6A57"/>
    <w:rsid w:val="006C6DD2"/>
    <w:rsid w:val="006C71F1"/>
    <w:rsid w:val="006C7D85"/>
    <w:rsid w:val="006C7F11"/>
    <w:rsid w:val="006D0141"/>
    <w:rsid w:val="006D0A4A"/>
    <w:rsid w:val="006D0BCA"/>
    <w:rsid w:val="006D0DE2"/>
    <w:rsid w:val="006D116D"/>
    <w:rsid w:val="006D1B76"/>
    <w:rsid w:val="006D226F"/>
    <w:rsid w:val="006D29E0"/>
    <w:rsid w:val="006D2A67"/>
    <w:rsid w:val="006D2A9F"/>
    <w:rsid w:val="006D2FD4"/>
    <w:rsid w:val="006D3179"/>
    <w:rsid w:val="006D32D7"/>
    <w:rsid w:val="006D33FC"/>
    <w:rsid w:val="006D3C8C"/>
    <w:rsid w:val="006D3CC5"/>
    <w:rsid w:val="006D459E"/>
    <w:rsid w:val="006D4715"/>
    <w:rsid w:val="006D490C"/>
    <w:rsid w:val="006D4B11"/>
    <w:rsid w:val="006D4C3E"/>
    <w:rsid w:val="006D4F06"/>
    <w:rsid w:val="006D5375"/>
    <w:rsid w:val="006D53A1"/>
    <w:rsid w:val="006D5449"/>
    <w:rsid w:val="006D570B"/>
    <w:rsid w:val="006D5892"/>
    <w:rsid w:val="006D5C67"/>
    <w:rsid w:val="006D5C7E"/>
    <w:rsid w:val="006D5EC5"/>
    <w:rsid w:val="006D5F91"/>
    <w:rsid w:val="006D6594"/>
    <w:rsid w:val="006D682C"/>
    <w:rsid w:val="006D6981"/>
    <w:rsid w:val="006D6C03"/>
    <w:rsid w:val="006D7221"/>
    <w:rsid w:val="006D7B9A"/>
    <w:rsid w:val="006D7E67"/>
    <w:rsid w:val="006D7F14"/>
    <w:rsid w:val="006E0704"/>
    <w:rsid w:val="006E103E"/>
    <w:rsid w:val="006E16C2"/>
    <w:rsid w:val="006E18C7"/>
    <w:rsid w:val="006E1A72"/>
    <w:rsid w:val="006E1BEA"/>
    <w:rsid w:val="006E1EA4"/>
    <w:rsid w:val="006E1EF2"/>
    <w:rsid w:val="006E1FCE"/>
    <w:rsid w:val="006E2382"/>
    <w:rsid w:val="006E23D9"/>
    <w:rsid w:val="006E28C5"/>
    <w:rsid w:val="006E2B61"/>
    <w:rsid w:val="006E31D7"/>
    <w:rsid w:val="006E32E6"/>
    <w:rsid w:val="006E3511"/>
    <w:rsid w:val="006E3635"/>
    <w:rsid w:val="006E39B8"/>
    <w:rsid w:val="006E3B2E"/>
    <w:rsid w:val="006E3B61"/>
    <w:rsid w:val="006E3C20"/>
    <w:rsid w:val="006E3DA9"/>
    <w:rsid w:val="006E3E3F"/>
    <w:rsid w:val="006E41E8"/>
    <w:rsid w:val="006E4859"/>
    <w:rsid w:val="006E4D15"/>
    <w:rsid w:val="006E51DB"/>
    <w:rsid w:val="006E5270"/>
    <w:rsid w:val="006E5365"/>
    <w:rsid w:val="006E55D0"/>
    <w:rsid w:val="006E6858"/>
    <w:rsid w:val="006E6CF6"/>
    <w:rsid w:val="006E6D87"/>
    <w:rsid w:val="006E6F00"/>
    <w:rsid w:val="006E6F7B"/>
    <w:rsid w:val="006E7654"/>
    <w:rsid w:val="006E76B6"/>
    <w:rsid w:val="006E7948"/>
    <w:rsid w:val="006E7E5B"/>
    <w:rsid w:val="006E7F60"/>
    <w:rsid w:val="006F0269"/>
    <w:rsid w:val="006F02A0"/>
    <w:rsid w:val="006F03C1"/>
    <w:rsid w:val="006F0486"/>
    <w:rsid w:val="006F0802"/>
    <w:rsid w:val="006F087D"/>
    <w:rsid w:val="006F0FED"/>
    <w:rsid w:val="006F12D5"/>
    <w:rsid w:val="006F1320"/>
    <w:rsid w:val="006F158A"/>
    <w:rsid w:val="006F184D"/>
    <w:rsid w:val="006F2214"/>
    <w:rsid w:val="006F222B"/>
    <w:rsid w:val="006F2385"/>
    <w:rsid w:val="006F3597"/>
    <w:rsid w:val="006F3716"/>
    <w:rsid w:val="006F3A72"/>
    <w:rsid w:val="006F3EE9"/>
    <w:rsid w:val="006F40CA"/>
    <w:rsid w:val="006F41D5"/>
    <w:rsid w:val="006F42AE"/>
    <w:rsid w:val="006F42E6"/>
    <w:rsid w:val="006F4759"/>
    <w:rsid w:val="006F4AE0"/>
    <w:rsid w:val="006F4C7E"/>
    <w:rsid w:val="006F50FC"/>
    <w:rsid w:val="006F5498"/>
    <w:rsid w:val="006F55C0"/>
    <w:rsid w:val="006F5822"/>
    <w:rsid w:val="006F61F7"/>
    <w:rsid w:val="006F6325"/>
    <w:rsid w:val="006F63FE"/>
    <w:rsid w:val="006F648C"/>
    <w:rsid w:val="006F688D"/>
    <w:rsid w:val="006F68E7"/>
    <w:rsid w:val="006F6D40"/>
    <w:rsid w:val="006F6EC6"/>
    <w:rsid w:val="006F755A"/>
    <w:rsid w:val="006F7D05"/>
    <w:rsid w:val="006F7E10"/>
    <w:rsid w:val="006F7ED0"/>
    <w:rsid w:val="007002DE"/>
    <w:rsid w:val="00700673"/>
    <w:rsid w:val="00700ADF"/>
    <w:rsid w:val="00700F7C"/>
    <w:rsid w:val="00701C27"/>
    <w:rsid w:val="00701E7A"/>
    <w:rsid w:val="0070284F"/>
    <w:rsid w:val="007028E4"/>
    <w:rsid w:val="00702B4F"/>
    <w:rsid w:val="00703190"/>
    <w:rsid w:val="0070323C"/>
    <w:rsid w:val="00703308"/>
    <w:rsid w:val="0070372D"/>
    <w:rsid w:val="00703B9B"/>
    <w:rsid w:val="00703BBD"/>
    <w:rsid w:val="00703C2F"/>
    <w:rsid w:val="007040AC"/>
    <w:rsid w:val="0070416D"/>
    <w:rsid w:val="00704285"/>
    <w:rsid w:val="00704598"/>
    <w:rsid w:val="00704644"/>
    <w:rsid w:val="00704DEC"/>
    <w:rsid w:val="0070610D"/>
    <w:rsid w:val="0070616C"/>
    <w:rsid w:val="00706186"/>
    <w:rsid w:val="007061A7"/>
    <w:rsid w:val="0070653B"/>
    <w:rsid w:val="00706BCD"/>
    <w:rsid w:val="00706E2C"/>
    <w:rsid w:val="00707160"/>
    <w:rsid w:val="0070789F"/>
    <w:rsid w:val="007078BB"/>
    <w:rsid w:val="007079E4"/>
    <w:rsid w:val="00707E8A"/>
    <w:rsid w:val="00710282"/>
    <w:rsid w:val="00710371"/>
    <w:rsid w:val="007104CA"/>
    <w:rsid w:val="007113AE"/>
    <w:rsid w:val="007113B7"/>
    <w:rsid w:val="0071165F"/>
    <w:rsid w:val="007118F4"/>
    <w:rsid w:val="00711BCE"/>
    <w:rsid w:val="00712641"/>
    <w:rsid w:val="00712852"/>
    <w:rsid w:val="00712862"/>
    <w:rsid w:val="00712F54"/>
    <w:rsid w:val="00712FC4"/>
    <w:rsid w:val="00713501"/>
    <w:rsid w:val="00713890"/>
    <w:rsid w:val="0071393B"/>
    <w:rsid w:val="00714491"/>
    <w:rsid w:val="0071527C"/>
    <w:rsid w:val="00715527"/>
    <w:rsid w:val="00715680"/>
    <w:rsid w:val="00715715"/>
    <w:rsid w:val="00715F7E"/>
    <w:rsid w:val="0071619F"/>
    <w:rsid w:val="00716522"/>
    <w:rsid w:val="00716A8F"/>
    <w:rsid w:val="00716DF2"/>
    <w:rsid w:val="00716F21"/>
    <w:rsid w:val="0071744A"/>
    <w:rsid w:val="00717E44"/>
    <w:rsid w:val="00720063"/>
    <w:rsid w:val="007205A0"/>
    <w:rsid w:val="00720976"/>
    <w:rsid w:val="0072125C"/>
    <w:rsid w:val="007213FB"/>
    <w:rsid w:val="007214C0"/>
    <w:rsid w:val="00721580"/>
    <w:rsid w:val="007217CD"/>
    <w:rsid w:val="00721833"/>
    <w:rsid w:val="007219F1"/>
    <w:rsid w:val="00721D34"/>
    <w:rsid w:val="007220ED"/>
    <w:rsid w:val="00722223"/>
    <w:rsid w:val="007226CE"/>
    <w:rsid w:val="00722906"/>
    <w:rsid w:val="0072291F"/>
    <w:rsid w:val="00723007"/>
    <w:rsid w:val="00723404"/>
    <w:rsid w:val="007237E7"/>
    <w:rsid w:val="00723C4A"/>
    <w:rsid w:val="00723E6B"/>
    <w:rsid w:val="00723F44"/>
    <w:rsid w:val="00723FED"/>
    <w:rsid w:val="007245F8"/>
    <w:rsid w:val="00724AA1"/>
    <w:rsid w:val="00724B17"/>
    <w:rsid w:val="00724D11"/>
    <w:rsid w:val="00725130"/>
    <w:rsid w:val="007251A3"/>
    <w:rsid w:val="00725201"/>
    <w:rsid w:val="007255CD"/>
    <w:rsid w:val="00725B6B"/>
    <w:rsid w:val="00725C19"/>
    <w:rsid w:val="0072602B"/>
    <w:rsid w:val="00726335"/>
    <w:rsid w:val="007265C1"/>
    <w:rsid w:val="00726935"/>
    <w:rsid w:val="00726B55"/>
    <w:rsid w:val="00726BA9"/>
    <w:rsid w:val="00726D98"/>
    <w:rsid w:val="00727444"/>
    <w:rsid w:val="0072744E"/>
    <w:rsid w:val="00727481"/>
    <w:rsid w:val="00727D09"/>
    <w:rsid w:val="007301C1"/>
    <w:rsid w:val="007301DE"/>
    <w:rsid w:val="00730614"/>
    <w:rsid w:val="0073090F"/>
    <w:rsid w:val="00730A85"/>
    <w:rsid w:val="00730A95"/>
    <w:rsid w:val="00730ECC"/>
    <w:rsid w:val="0073186B"/>
    <w:rsid w:val="00731D8F"/>
    <w:rsid w:val="0073230D"/>
    <w:rsid w:val="00732A16"/>
    <w:rsid w:val="00732F86"/>
    <w:rsid w:val="00732FF9"/>
    <w:rsid w:val="00733138"/>
    <w:rsid w:val="00733332"/>
    <w:rsid w:val="0073353A"/>
    <w:rsid w:val="007337B1"/>
    <w:rsid w:val="00733EF3"/>
    <w:rsid w:val="00734718"/>
    <w:rsid w:val="00734865"/>
    <w:rsid w:val="00734E86"/>
    <w:rsid w:val="007350D9"/>
    <w:rsid w:val="00735380"/>
    <w:rsid w:val="00735395"/>
    <w:rsid w:val="00735F42"/>
    <w:rsid w:val="0073603B"/>
    <w:rsid w:val="007363CE"/>
    <w:rsid w:val="0073651A"/>
    <w:rsid w:val="00736E3B"/>
    <w:rsid w:val="00736F77"/>
    <w:rsid w:val="00737909"/>
    <w:rsid w:val="00737C8D"/>
    <w:rsid w:val="00737E2B"/>
    <w:rsid w:val="0074031E"/>
    <w:rsid w:val="007406CD"/>
    <w:rsid w:val="00740992"/>
    <w:rsid w:val="00740D77"/>
    <w:rsid w:val="00740F03"/>
    <w:rsid w:val="0074165C"/>
    <w:rsid w:val="007416BF"/>
    <w:rsid w:val="00741DA8"/>
    <w:rsid w:val="00741E65"/>
    <w:rsid w:val="00741E6C"/>
    <w:rsid w:val="0074259D"/>
    <w:rsid w:val="00742635"/>
    <w:rsid w:val="0074275B"/>
    <w:rsid w:val="00742D52"/>
    <w:rsid w:val="00742F70"/>
    <w:rsid w:val="007437C3"/>
    <w:rsid w:val="0074388F"/>
    <w:rsid w:val="00743D22"/>
    <w:rsid w:val="00744733"/>
    <w:rsid w:val="00744C53"/>
    <w:rsid w:val="007455D9"/>
    <w:rsid w:val="00745B11"/>
    <w:rsid w:val="0074617F"/>
    <w:rsid w:val="0074618F"/>
    <w:rsid w:val="007465E4"/>
    <w:rsid w:val="0074697D"/>
    <w:rsid w:val="00746FAF"/>
    <w:rsid w:val="00747211"/>
    <w:rsid w:val="007472D7"/>
    <w:rsid w:val="007479B4"/>
    <w:rsid w:val="00747A2C"/>
    <w:rsid w:val="00747EE3"/>
    <w:rsid w:val="007502F3"/>
    <w:rsid w:val="007503F8"/>
    <w:rsid w:val="007505DB"/>
    <w:rsid w:val="00750888"/>
    <w:rsid w:val="00750A0D"/>
    <w:rsid w:val="007511C7"/>
    <w:rsid w:val="00751CF0"/>
    <w:rsid w:val="00751FBE"/>
    <w:rsid w:val="007523DD"/>
    <w:rsid w:val="007527F6"/>
    <w:rsid w:val="00752EC4"/>
    <w:rsid w:val="00753402"/>
    <w:rsid w:val="00753437"/>
    <w:rsid w:val="00753529"/>
    <w:rsid w:val="00753717"/>
    <w:rsid w:val="00753D3B"/>
    <w:rsid w:val="00753E32"/>
    <w:rsid w:val="00754522"/>
    <w:rsid w:val="0075462C"/>
    <w:rsid w:val="007549BB"/>
    <w:rsid w:val="00754D9A"/>
    <w:rsid w:val="00754E31"/>
    <w:rsid w:val="00754F3D"/>
    <w:rsid w:val="00754F9C"/>
    <w:rsid w:val="00755200"/>
    <w:rsid w:val="00755831"/>
    <w:rsid w:val="00755B6B"/>
    <w:rsid w:val="007561DA"/>
    <w:rsid w:val="007564D5"/>
    <w:rsid w:val="007566E1"/>
    <w:rsid w:val="00756740"/>
    <w:rsid w:val="007567EC"/>
    <w:rsid w:val="00756BDD"/>
    <w:rsid w:val="00756CD8"/>
    <w:rsid w:val="00756E01"/>
    <w:rsid w:val="00757214"/>
    <w:rsid w:val="0075743E"/>
    <w:rsid w:val="00757674"/>
    <w:rsid w:val="00757718"/>
    <w:rsid w:val="007603A4"/>
    <w:rsid w:val="007605DE"/>
    <w:rsid w:val="00760CC4"/>
    <w:rsid w:val="00760EF5"/>
    <w:rsid w:val="00760F11"/>
    <w:rsid w:val="00760FCA"/>
    <w:rsid w:val="0076171D"/>
    <w:rsid w:val="00761772"/>
    <w:rsid w:val="00761A68"/>
    <w:rsid w:val="00761BDE"/>
    <w:rsid w:val="00762325"/>
    <w:rsid w:val="00762623"/>
    <w:rsid w:val="00762A3F"/>
    <w:rsid w:val="00762C8F"/>
    <w:rsid w:val="00762F65"/>
    <w:rsid w:val="0076325D"/>
    <w:rsid w:val="007633D9"/>
    <w:rsid w:val="00763653"/>
    <w:rsid w:val="00763BC4"/>
    <w:rsid w:val="00763CC4"/>
    <w:rsid w:val="00763D2A"/>
    <w:rsid w:val="00764404"/>
    <w:rsid w:val="007645BB"/>
    <w:rsid w:val="007647F0"/>
    <w:rsid w:val="00765568"/>
    <w:rsid w:val="0076556E"/>
    <w:rsid w:val="007659F8"/>
    <w:rsid w:val="00765BF9"/>
    <w:rsid w:val="0076634D"/>
    <w:rsid w:val="007668FD"/>
    <w:rsid w:val="00766B91"/>
    <w:rsid w:val="00767DC3"/>
    <w:rsid w:val="00767E34"/>
    <w:rsid w:val="007700AB"/>
    <w:rsid w:val="007700D9"/>
    <w:rsid w:val="00770116"/>
    <w:rsid w:val="00770157"/>
    <w:rsid w:val="007711CC"/>
    <w:rsid w:val="007711D7"/>
    <w:rsid w:val="007714FC"/>
    <w:rsid w:val="00771575"/>
    <w:rsid w:val="007718A6"/>
    <w:rsid w:val="00771A4F"/>
    <w:rsid w:val="00772483"/>
    <w:rsid w:val="0077255A"/>
    <w:rsid w:val="0077277F"/>
    <w:rsid w:val="00773554"/>
    <w:rsid w:val="00773A4A"/>
    <w:rsid w:val="00773E4A"/>
    <w:rsid w:val="0077413E"/>
    <w:rsid w:val="0077414F"/>
    <w:rsid w:val="00774360"/>
    <w:rsid w:val="00774CB9"/>
    <w:rsid w:val="00774E43"/>
    <w:rsid w:val="00774F07"/>
    <w:rsid w:val="00774F96"/>
    <w:rsid w:val="007751CD"/>
    <w:rsid w:val="007751D2"/>
    <w:rsid w:val="00775440"/>
    <w:rsid w:val="00775847"/>
    <w:rsid w:val="00775EA7"/>
    <w:rsid w:val="00776185"/>
    <w:rsid w:val="00776476"/>
    <w:rsid w:val="00776621"/>
    <w:rsid w:val="00776661"/>
    <w:rsid w:val="00776A63"/>
    <w:rsid w:val="00776AF6"/>
    <w:rsid w:val="00776C17"/>
    <w:rsid w:val="00776E43"/>
    <w:rsid w:val="007777A7"/>
    <w:rsid w:val="00777AA3"/>
    <w:rsid w:val="00777ABC"/>
    <w:rsid w:val="00777B4C"/>
    <w:rsid w:val="0078020F"/>
    <w:rsid w:val="00780447"/>
    <w:rsid w:val="00780C6F"/>
    <w:rsid w:val="007811BF"/>
    <w:rsid w:val="00781256"/>
    <w:rsid w:val="007812F6"/>
    <w:rsid w:val="0078144C"/>
    <w:rsid w:val="00781503"/>
    <w:rsid w:val="00781B05"/>
    <w:rsid w:val="00782057"/>
    <w:rsid w:val="00782101"/>
    <w:rsid w:val="007822EF"/>
    <w:rsid w:val="0078239E"/>
    <w:rsid w:val="007827C5"/>
    <w:rsid w:val="00782B83"/>
    <w:rsid w:val="00782C44"/>
    <w:rsid w:val="00782C45"/>
    <w:rsid w:val="0078305A"/>
    <w:rsid w:val="0078321A"/>
    <w:rsid w:val="00783377"/>
    <w:rsid w:val="007833B8"/>
    <w:rsid w:val="00783623"/>
    <w:rsid w:val="00784430"/>
    <w:rsid w:val="00784841"/>
    <w:rsid w:val="007851DA"/>
    <w:rsid w:val="00785291"/>
    <w:rsid w:val="007852CE"/>
    <w:rsid w:val="00785A53"/>
    <w:rsid w:val="00785ADB"/>
    <w:rsid w:val="00785C21"/>
    <w:rsid w:val="00785D3B"/>
    <w:rsid w:val="00785D93"/>
    <w:rsid w:val="00785F16"/>
    <w:rsid w:val="0078625F"/>
    <w:rsid w:val="007863E9"/>
    <w:rsid w:val="0078649A"/>
    <w:rsid w:val="00786A77"/>
    <w:rsid w:val="00786C30"/>
    <w:rsid w:val="007871FE"/>
    <w:rsid w:val="007872D0"/>
    <w:rsid w:val="007872EC"/>
    <w:rsid w:val="007875EA"/>
    <w:rsid w:val="00787758"/>
    <w:rsid w:val="00787827"/>
    <w:rsid w:val="0078795D"/>
    <w:rsid w:val="00787C4C"/>
    <w:rsid w:val="00787CC4"/>
    <w:rsid w:val="00787E61"/>
    <w:rsid w:val="0079005E"/>
    <w:rsid w:val="007903E0"/>
    <w:rsid w:val="00790B13"/>
    <w:rsid w:val="00790F56"/>
    <w:rsid w:val="00790F96"/>
    <w:rsid w:val="0079123B"/>
    <w:rsid w:val="007913EA"/>
    <w:rsid w:val="00791CDE"/>
    <w:rsid w:val="00791D9D"/>
    <w:rsid w:val="00791F86"/>
    <w:rsid w:val="00792C1B"/>
    <w:rsid w:val="00792C33"/>
    <w:rsid w:val="0079324A"/>
    <w:rsid w:val="007939E4"/>
    <w:rsid w:val="00793A6C"/>
    <w:rsid w:val="00793A90"/>
    <w:rsid w:val="00793C48"/>
    <w:rsid w:val="00793E46"/>
    <w:rsid w:val="00793F37"/>
    <w:rsid w:val="007946F0"/>
    <w:rsid w:val="00794962"/>
    <w:rsid w:val="0079516F"/>
    <w:rsid w:val="00795332"/>
    <w:rsid w:val="0079542D"/>
    <w:rsid w:val="00795575"/>
    <w:rsid w:val="00795778"/>
    <w:rsid w:val="0079582E"/>
    <w:rsid w:val="00795DD0"/>
    <w:rsid w:val="007960CE"/>
    <w:rsid w:val="007961E0"/>
    <w:rsid w:val="0079642F"/>
    <w:rsid w:val="00796535"/>
    <w:rsid w:val="00796690"/>
    <w:rsid w:val="00797518"/>
    <w:rsid w:val="00797615"/>
    <w:rsid w:val="00797C2D"/>
    <w:rsid w:val="007A031C"/>
    <w:rsid w:val="007A06C4"/>
    <w:rsid w:val="007A08E6"/>
    <w:rsid w:val="007A0E17"/>
    <w:rsid w:val="007A0FB6"/>
    <w:rsid w:val="007A1073"/>
    <w:rsid w:val="007A1CB5"/>
    <w:rsid w:val="007A2237"/>
    <w:rsid w:val="007A2511"/>
    <w:rsid w:val="007A25EF"/>
    <w:rsid w:val="007A307D"/>
    <w:rsid w:val="007A38E3"/>
    <w:rsid w:val="007A3E5E"/>
    <w:rsid w:val="007A3EAA"/>
    <w:rsid w:val="007A3ED4"/>
    <w:rsid w:val="007A450E"/>
    <w:rsid w:val="007A4773"/>
    <w:rsid w:val="007A486A"/>
    <w:rsid w:val="007A4BDF"/>
    <w:rsid w:val="007A4ECD"/>
    <w:rsid w:val="007A519E"/>
    <w:rsid w:val="007A5227"/>
    <w:rsid w:val="007A54AD"/>
    <w:rsid w:val="007A5D18"/>
    <w:rsid w:val="007A5F17"/>
    <w:rsid w:val="007A617C"/>
    <w:rsid w:val="007A63D3"/>
    <w:rsid w:val="007A63FE"/>
    <w:rsid w:val="007A67E4"/>
    <w:rsid w:val="007A6BE4"/>
    <w:rsid w:val="007A6F34"/>
    <w:rsid w:val="007A7330"/>
    <w:rsid w:val="007A73FB"/>
    <w:rsid w:val="007A7646"/>
    <w:rsid w:val="007A7A75"/>
    <w:rsid w:val="007A7DD9"/>
    <w:rsid w:val="007A7F28"/>
    <w:rsid w:val="007A7FF8"/>
    <w:rsid w:val="007B07D6"/>
    <w:rsid w:val="007B0A48"/>
    <w:rsid w:val="007B0CC2"/>
    <w:rsid w:val="007B0F37"/>
    <w:rsid w:val="007B1347"/>
    <w:rsid w:val="007B1374"/>
    <w:rsid w:val="007B168B"/>
    <w:rsid w:val="007B1A11"/>
    <w:rsid w:val="007B1A7C"/>
    <w:rsid w:val="007B1B24"/>
    <w:rsid w:val="007B1B84"/>
    <w:rsid w:val="007B22C5"/>
    <w:rsid w:val="007B231C"/>
    <w:rsid w:val="007B2A5D"/>
    <w:rsid w:val="007B33E9"/>
    <w:rsid w:val="007B3825"/>
    <w:rsid w:val="007B3846"/>
    <w:rsid w:val="007B38E0"/>
    <w:rsid w:val="007B3D7D"/>
    <w:rsid w:val="007B3F93"/>
    <w:rsid w:val="007B411B"/>
    <w:rsid w:val="007B4B87"/>
    <w:rsid w:val="007B5403"/>
    <w:rsid w:val="007B574F"/>
    <w:rsid w:val="007B576F"/>
    <w:rsid w:val="007B5945"/>
    <w:rsid w:val="007B5CF5"/>
    <w:rsid w:val="007B5E3E"/>
    <w:rsid w:val="007B5F5D"/>
    <w:rsid w:val="007B6317"/>
    <w:rsid w:val="007B68E3"/>
    <w:rsid w:val="007B68F9"/>
    <w:rsid w:val="007B6935"/>
    <w:rsid w:val="007B6A70"/>
    <w:rsid w:val="007B7008"/>
    <w:rsid w:val="007B774A"/>
    <w:rsid w:val="007B7C81"/>
    <w:rsid w:val="007B7EC6"/>
    <w:rsid w:val="007C0191"/>
    <w:rsid w:val="007C01C8"/>
    <w:rsid w:val="007C047B"/>
    <w:rsid w:val="007C0608"/>
    <w:rsid w:val="007C07F4"/>
    <w:rsid w:val="007C0830"/>
    <w:rsid w:val="007C0A3B"/>
    <w:rsid w:val="007C0A6D"/>
    <w:rsid w:val="007C0E81"/>
    <w:rsid w:val="007C1567"/>
    <w:rsid w:val="007C1C79"/>
    <w:rsid w:val="007C1CB8"/>
    <w:rsid w:val="007C27F4"/>
    <w:rsid w:val="007C29F2"/>
    <w:rsid w:val="007C2C60"/>
    <w:rsid w:val="007C2CC6"/>
    <w:rsid w:val="007C31A0"/>
    <w:rsid w:val="007C345A"/>
    <w:rsid w:val="007C3BB8"/>
    <w:rsid w:val="007C3C9C"/>
    <w:rsid w:val="007C3D51"/>
    <w:rsid w:val="007C40AA"/>
    <w:rsid w:val="007C40EF"/>
    <w:rsid w:val="007C41C8"/>
    <w:rsid w:val="007C45B5"/>
    <w:rsid w:val="007C4660"/>
    <w:rsid w:val="007C4FED"/>
    <w:rsid w:val="007C59D9"/>
    <w:rsid w:val="007C6266"/>
    <w:rsid w:val="007C6768"/>
    <w:rsid w:val="007C677D"/>
    <w:rsid w:val="007C6C59"/>
    <w:rsid w:val="007C6EE8"/>
    <w:rsid w:val="007D05B4"/>
    <w:rsid w:val="007D0C28"/>
    <w:rsid w:val="007D0D03"/>
    <w:rsid w:val="007D0E49"/>
    <w:rsid w:val="007D14F9"/>
    <w:rsid w:val="007D1B8D"/>
    <w:rsid w:val="007D1DD3"/>
    <w:rsid w:val="007D1F6E"/>
    <w:rsid w:val="007D2355"/>
    <w:rsid w:val="007D2591"/>
    <w:rsid w:val="007D2661"/>
    <w:rsid w:val="007D26B8"/>
    <w:rsid w:val="007D29C5"/>
    <w:rsid w:val="007D2DFB"/>
    <w:rsid w:val="007D2E48"/>
    <w:rsid w:val="007D33E2"/>
    <w:rsid w:val="007D33FD"/>
    <w:rsid w:val="007D3541"/>
    <w:rsid w:val="007D3948"/>
    <w:rsid w:val="007D39A6"/>
    <w:rsid w:val="007D4093"/>
    <w:rsid w:val="007D4152"/>
    <w:rsid w:val="007D42A5"/>
    <w:rsid w:val="007D4307"/>
    <w:rsid w:val="007D458E"/>
    <w:rsid w:val="007D4D3A"/>
    <w:rsid w:val="007D59A0"/>
    <w:rsid w:val="007D5ED2"/>
    <w:rsid w:val="007D62AC"/>
    <w:rsid w:val="007D636B"/>
    <w:rsid w:val="007D69A8"/>
    <w:rsid w:val="007D6BC4"/>
    <w:rsid w:val="007D72C7"/>
    <w:rsid w:val="007D76F9"/>
    <w:rsid w:val="007D7781"/>
    <w:rsid w:val="007D7999"/>
    <w:rsid w:val="007D79B7"/>
    <w:rsid w:val="007E014E"/>
    <w:rsid w:val="007E07DF"/>
    <w:rsid w:val="007E0F4A"/>
    <w:rsid w:val="007E104F"/>
    <w:rsid w:val="007E10BF"/>
    <w:rsid w:val="007E12E6"/>
    <w:rsid w:val="007E1339"/>
    <w:rsid w:val="007E1688"/>
    <w:rsid w:val="007E1744"/>
    <w:rsid w:val="007E1A1C"/>
    <w:rsid w:val="007E1E28"/>
    <w:rsid w:val="007E1FFF"/>
    <w:rsid w:val="007E25E4"/>
    <w:rsid w:val="007E2747"/>
    <w:rsid w:val="007E27A7"/>
    <w:rsid w:val="007E2C43"/>
    <w:rsid w:val="007E2CE4"/>
    <w:rsid w:val="007E3117"/>
    <w:rsid w:val="007E381B"/>
    <w:rsid w:val="007E3F33"/>
    <w:rsid w:val="007E4209"/>
    <w:rsid w:val="007E4E3E"/>
    <w:rsid w:val="007E53A9"/>
    <w:rsid w:val="007E5607"/>
    <w:rsid w:val="007E68E1"/>
    <w:rsid w:val="007E6961"/>
    <w:rsid w:val="007E6C87"/>
    <w:rsid w:val="007E6F4B"/>
    <w:rsid w:val="007E72AB"/>
    <w:rsid w:val="007E7686"/>
    <w:rsid w:val="007E7866"/>
    <w:rsid w:val="007E7B2D"/>
    <w:rsid w:val="007E7D84"/>
    <w:rsid w:val="007F051C"/>
    <w:rsid w:val="007F07AB"/>
    <w:rsid w:val="007F093F"/>
    <w:rsid w:val="007F0B08"/>
    <w:rsid w:val="007F0B56"/>
    <w:rsid w:val="007F0E0D"/>
    <w:rsid w:val="007F0E43"/>
    <w:rsid w:val="007F0EF3"/>
    <w:rsid w:val="007F1217"/>
    <w:rsid w:val="007F1492"/>
    <w:rsid w:val="007F1594"/>
    <w:rsid w:val="007F1B52"/>
    <w:rsid w:val="007F1DD4"/>
    <w:rsid w:val="007F2C49"/>
    <w:rsid w:val="007F2F04"/>
    <w:rsid w:val="007F3005"/>
    <w:rsid w:val="007F3072"/>
    <w:rsid w:val="007F3891"/>
    <w:rsid w:val="007F3B42"/>
    <w:rsid w:val="007F3FA0"/>
    <w:rsid w:val="007F4D0B"/>
    <w:rsid w:val="007F4F66"/>
    <w:rsid w:val="007F502D"/>
    <w:rsid w:val="007F521D"/>
    <w:rsid w:val="007F5264"/>
    <w:rsid w:val="007F544B"/>
    <w:rsid w:val="007F5715"/>
    <w:rsid w:val="007F5A2D"/>
    <w:rsid w:val="007F64EF"/>
    <w:rsid w:val="007F6706"/>
    <w:rsid w:val="007F6797"/>
    <w:rsid w:val="007F686D"/>
    <w:rsid w:val="007F6C08"/>
    <w:rsid w:val="007F6C95"/>
    <w:rsid w:val="007F6CCD"/>
    <w:rsid w:val="007F6FBC"/>
    <w:rsid w:val="007F7DAD"/>
    <w:rsid w:val="00801393"/>
    <w:rsid w:val="00801B88"/>
    <w:rsid w:val="00802234"/>
    <w:rsid w:val="008022D2"/>
    <w:rsid w:val="00802309"/>
    <w:rsid w:val="008023A1"/>
    <w:rsid w:val="00802616"/>
    <w:rsid w:val="00802745"/>
    <w:rsid w:val="00802A58"/>
    <w:rsid w:val="00802BB8"/>
    <w:rsid w:val="00802EB7"/>
    <w:rsid w:val="00803346"/>
    <w:rsid w:val="0080334C"/>
    <w:rsid w:val="008037D2"/>
    <w:rsid w:val="00803953"/>
    <w:rsid w:val="00803B6A"/>
    <w:rsid w:val="00803BBC"/>
    <w:rsid w:val="0080401F"/>
    <w:rsid w:val="008040BC"/>
    <w:rsid w:val="00804113"/>
    <w:rsid w:val="00804130"/>
    <w:rsid w:val="008041B2"/>
    <w:rsid w:val="00805081"/>
    <w:rsid w:val="0080539C"/>
    <w:rsid w:val="00805753"/>
    <w:rsid w:val="008059B1"/>
    <w:rsid w:val="00805B86"/>
    <w:rsid w:val="00805C47"/>
    <w:rsid w:val="00806011"/>
    <w:rsid w:val="008060BE"/>
    <w:rsid w:val="0080654D"/>
    <w:rsid w:val="00806685"/>
    <w:rsid w:val="008067F4"/>
    <w:rsid w:val="00806823"/>
    <w:rsid w:val="00806D18"/>
    <w:rsid w:val="008072E8"/>
    <w:rsid w:val="0080751E"/>
    <w:rsid w:val="008078B3"/>
    <w:rsid w:val="00807BB7"/>
    <w:rsid w:val="00807CD1"/>
    <w:rsid w:val="00807CE4"/>
    <w:rsid w:val="00807EAA"/>
    <w:rsid w:val="00810118"/>
    <w:rsid w:val="0081036D"/>
    <w:rsid w:val="00810423"/>
    <w:rsid w:val="00810469"/>
    <w:rsid w:val="008110EF"/>
    <w:rsid w:val="008112DC"/>
    <w:rsid w:val="008114D3"/>
    <w:rsid w:val="00811738"/>
    <w:rsid w:val="00811B5E"/>
    <w:rsid w:val="00812147"/>
    <w:rsid w:val="008121A1"/>
    <w:rsid w:val="008125E0"/>
    <w:rsid w:val="008126E6"/>
    <w:rsid w:val="00812718"/>
    <w:rsid w:val="0081284A"/>
    <w:rsid w:val="00812962"/>
    <w:rsid w:val="00812AC2"/>
    <w:rsid w:val="00812AF2"/>
    <w:rsid w:val="00812C8A"/>
    <w:rsid w:val="00813469"/>
    <w:rsid w:val="0081375A"/>
    <w:rsid w:val="00813EB8"/>
    <w:rsid w:val="0081400D"/>
    <w:rsid w:val="00814051"/>
    <w:rsid w:val="00814073"/>
    <w:rsid w:val="008146DF"/>
    <w:rsid w:val="008147CE"/>
    <w:rsid w:val="00814A27"/>
    <w:rsid w:val="00815108"/>
    <w:rsid w:val="00815418"/>
    <w:rsid w:val="008156C9"/>
    <w:rsid w:val="008157AE"/>
    <w:rsid w:val="00816347"/>
    <w:rsid w:val="00816972"/>
    <w:rsid w:val="00816BFD"/>
    <w:rsid w:val="00816E48"/>
    <w:rsid w:val="00816F4D"/>
    <w:rsid w:val="00816FF4"/>
    <w:rsid w:val="0081744D"/>
    <w:rsid w:val="00817641"/>
    <w:rsid w:val="0081776A"/>
    <w:rsid w:val="00817A19"/>
    <w:rsid w:val="00817CAC"/>
    <w:rsid w:val="00820231"/>
    <w:rsid w:val="008202F2"/>
    <w:rsid w:val="008203F4"/>
    <w:rsid w:val="00820CB9"/>
    <w:rsid w:val="008212BC"/>
    <w:rsid w:val="008212E6"/>
    <w:rsid w:val="008212ED"/>
    <w:rsid w:val="00821623"/>
    <w:rsid w:val="0082166D"/>
    <w:rsid w:val="00821AA0"/>
    <w:rsid w:val="00821E08"/>
    <w:rsid w:val="00821E46"/>
    <w:rsid w:val="0082248B"/>
    <w:rsid w:val="00822645"/>
    <w:rsid w:val="00822A71"/>
    <w:rsid w:val="00822D75"/>
    <w:rsid w:val="00822DA2"/>
    <w:rsid w:val="00822F9A"/>
    <w:rsid w:val="00823065"/>
    <w:rsid w:val="008237FA"/>
    <w:rsid w:val="0082389D"/>
    <w:rsid w:val="00823ADA"/>
    <w:rsid w:val="00823F68"/>
    <w:rsid w:val="008241D9"/>
    <w:rsid w:val="0082421E"/>
    <w:rsid w:val="008242F0"/>
    <w:rsid w:val="00824847"/>
    <w:rsid w:val="00824B1C"/>
    <w:rsid w:val="00824B80"/>
    <w:rsid w:val="00824C99"/>
    <w:rsid w:val="00824DC9"/>
    <w:rsid w:val="00824E90"/>
    <w:rsid w:val="008250B3"/>
    <w:rsid w:val="00825178"/>
    <w:rsid w:val="008253FD"/>
    <w:rsid w:val="00825614"/>
    <w:rsid w:val="00825D4E"/>
    <w:rsid w:val="00825D8C"/>
    <w:rsid w:val="00825EFF"/>
    <w:rsid w:val="00825F1E"/>
    <w:rsid w:val="00826174"/>
    <w:rsid w:val="0082618F"/>
    <w:rsid w:val="00826191"/>
    <w:rsid w:val="008262E4"/>
    <w:rsid w:val="00826B47"/>
    <w:rsid w:val="00826BE5"/>
    <w:rsid w:val="00826E56"/>
    <w:rsid w:val="008271CB"/>
    <w:rsid w:val="00827857"/>
    <w:rsid w:val="00827871"/>
    <w:rsid w:val="0083048A"/>
    <w:rsid w:val="00830622"/>
    <w:rsid w:val="0083104F"/>
    <w:rsid w:val="008311EF"/>
    <w:rsid w:val="00831314"/>
    <w:rsid w:val="0083206B"/>
    <w:rsid w:val="008327C1"/>
    <w:rsid w:val="008329EA"/>
    <w:rsid w:val="00832A08"/>
    <w:rsid w:val="00832C42"/>
    <w:rsid w:val="008333FB"/>
    <w:rsid w:val="008334B7"/>
    <w:rsid w:val="00833B6C"/>
    <w:rsid w:val="00833D2E"/>
    <w:rsid w:val="00833ED9"/>
    <w:rsid w:val="008343AA"/>
    <w:rsid w:val="008346A5"/>
    <w:rsid w:val="0083486F"/>
    <w:rsid w:val="00835A5C"/>
    <w:rsid w:val="00835F7F"/>
    <w:rsid w:val="0083615B"/>
    <w:rsid w:val="008363A5"/>
    <w:rsid w:val="00836400"/>
    <w:rsid w:val="0083648C"/>
    <w:rsid w:val="008369F4"/>
    <w:rsid w:val="00836A5E"/>
    <w:rsid w:val="00836E95"/>
    <w:rsid w:val="00837224"/>
    <w:rsid w:val="00837263"/>
    <w:rsid w:val="008372F2"/>
    <w:rsid w:val="008373E2"/>
    <w:rsid w:val="008378D3"/>
    <w:rsid w:val="00837937"/>
    <w:rsid w:val="00837A35"/>
    <w:rsid w:val="00837F9D"/>
    <w:rsid w:val="00837FA9"/>
    <w:rsid w:val="00837FAD"/>
    <w:rsid w:val="0084096A"/>
    <w:rsid w:val="00840BD9"/>
    <w:rsid w:val="00841881"/>
    <w:rsid w:val="00841E19"/>
    <w:rsid w:val="008420FA"/>
    <w:rsid w:val="00842897"/>
    <w:rsid w:val="00842DA8"/>
    <w:rsid w:val="00843645"/>
    <w:rsid w:val="00843BA0"/>
    <w:rsid w:val="00843C4C"/>
    <w:rsid w:val="00844139"/>
    <w:rsid w:val="00844920"/>
    <w:rsid w:val="00844FAF"/>
    <w:rsid w:val="00844FCB"/>
    <w:rsid w:val="008454BF"/>
    <w:rsid w:val="008455B1"/>
    <w:rsid w:val="0084580B"/>
    <w:rsid w:val="00845C4F"/>
    <w:rsid w:val="00845F40"/>
    <w:rsid w:val="00845FF5"/>
    <w:rsid w:val="0084619F"/>
    <w:rsid w:val="00846485"/>
    <w:rsid w:val="00846976"/>
    <w:rsid w:val="00846C8B"/>
    <w:rsid w:val="008470D5"/>
    <w:rsid w:val="00847290"/>
    <w:rsid w:val="0085036E"/>
    <w:rsid w:val="008504EA"/>
    <w:rsid w:val="00850818"/>
    <w:rsid w:val="00850D92"/>
    <w:rsid w:val="00850EE3"/>
    <w:rsid w:val="0085134E"/>
    <w:rsid w:val="00851622"/>
    <w:rsid w:val="00851799"/>
    <w:rsid w:val="00851887"/>
    <w:rsid w:val="00851E52"/>
    <w:rsid w:val="00851F3C"/>
    <w:rsid w:val="00851FDE"/>
    <w:rsid w:val="00852429"/>
    <w:rsid w:val="00852742"/>
    <w:rsid w:val="00852FDE"/>
    <w:rsid w:val="00853498"/>
    <w:rsid w:val="008534A8"/>
    <w:rsid w:val="008539F3"/>
    <w:rsid w:val="00853C72"/>
    <w:rsid w:val="00854383"/>
    <w:rsid w:val="008546DD"/>
    <w:rsid w:val="00854D65"/>
    <w:rsid w:val="00855008"/>
    <w:rsid w:val="0085564D"/>
    <w:rsid w:val="008558DF"/>
    <w:rsid w:val="00855A85"/>
    <w:rsid w:val="00855F93"/>
    <w:rsid w:val="00856248"/>
    <w:rsid w:val="0085661A"/>
    <w:rsid w:val="008566B8"/>
    <w:rsid w:val="00856A56"/>
    <w:rsid w:val="00856B15"/>
    <w:rsid w:val="00856FF7"/>
    <w:rsid w:val="00857A92"/>
    <w:rsid w:val="00857E1C"/>
    <w:rsid w:val="00857E36"/>
    <w:rsid w:val="00857FD3"/>
    <w:rsid w:val="00860133"/>
    <w:rsid w:val="00860C7A"/>
    <w:rsid w:val="008613F9"/>
    <w:rsid w:val="00861C79"/>
    <w:rsid w:val="00861F4B"/>
    <w:rsid w:val="00861F61"/>
    <w:rsid w:val="008620F0"/>
    <w:rsid w:val="00862382"/>
    <w:rsid w:val="00862634"/>
    <w:rsid w:val="008626C2"/>
    <w:rsid w:val="00862710"/>
    <w:rsid w:val="00862A06"/>
    <w:rsid w:val="00862B7C"/>
    <w:rsid w:val="00862F17"/>
    <w:rsid w:val="00863316"/>
    <w:rsid w:val="008639AE"/>
    <w:rsid w:val="00863C27"/>
    <w:rsid w:val="00863D3D"/>
    <w:rsid w:val="00863FA1"/>
    <w:rsid w:val="008640C1"/>
    <w:rsid w:val="0086509E"/>
    <w:rsid w:val="0086521F"/>
    <w:rsid w:val="008654E7"/>
    <w:rsid w:val="008654F9"/>
    <w:rsid w:val="00865576"/>
    <w:rsid w:val="008655F7"/>
    <w:rsid w:val="0086592E"/>
    <w:rsid w:val="0086594E"/>
    <w:rsid w:val="0086684C"/>
    <w:rsid w:val="00866953"/>
    <w:rsid w:val="00866C56"/>
    <w:rsid w:val="00866E2A"/>
    <w:rsid w:val="00866E55"/>
    <w:rsid w:val="008670E0"/>
    <w:rsid w:val="00867518"/>
    <w:rsid w:val="00867658"/>
    <w:rsid w:val="00867738"/>
    <w:rsid w:val="00867995"/>
    <w:rsid w:val="00867B5A"/>
    <w:rsid w:val="00870527"/>
    <w:rsid w:val="00870A34"/>
    <w:rsid w:val="00870B01"/>
    <w:rsid w:val="00870C5E"/>
    <w:rsid w:val="00871183"/>
    <w:rsid w:val="0087144A"/>
    <w:rsid w:val="00871D4E"/>
    <w:rsid w:val="00871D78"/>
    <w:rsid w:val="00871DCE"/>
    <w:rsid w:val="00871F96"/>
    <w:rsid w:val="0087227F"/>
    <w:rsid w:val="008722BC"/>
    <w:rsid w:val="00872368"/>
    <w:rsid w:val="00872715"/>
    <w:rsid w:val="00872FBC"/>
    <w:rsid w:val="008730B0"/>
    <w:rsid w:val="008730D0"/>
    <w:rsid w:val="00873104"/>
    <w:rsid w:val="00873283"/>
    <w:rsid w:val="00873361"/>
    <w:rsid w:val="008733D6"/>
    <w:rsid w:val="00873634"/>
    <w:rsid w:val="0087363A"/>
    <w:rsid w:val="00873660"/>
    <w:rsid w:val="00873777"/>
    <w:rsid w:val="00873AA8"/>
    <w:rsid w:val="00873BEA"/>
    <w:rsid w:val="0087428E"/>
    <w:rsid w:val="0087478B"/>
    <w:rsid w:val="008750AB"/>
    <w:rsid w:val="00875145"/>
    <w:rsid w:val="00876AB0"/>
    <w:rsid w:val="00876C76"/>
    <w:rsid w:val="0087719F"/>
    <w:rsid w:val="008776D9"/>
    <w:rsid w:val="0087777C"/>
    <w:rsid w:val="00880585"/>
    <w:rsid w:val="0088058F"/>
    <w:rsid w:val="008805B3"/>
    <w:rsid w:val="00880AC1"/>
    <w:rsid w:val="00880B8C"/>
    <w:rsid w:val="00880D88"/>
    <w:rsid w:val="00880DF6"/>
    <w:rsid w:val="00880E36"/>
    <w:rsid w:val="00880FB4"/>
    <w:rsid w:val="00880FF0"/>
    <w:rsid w:val="00881331"/>
    <w:rsid w:val="00881423"/>
    <w:rsid w:val="008816E3"/>
    <w:rsid w:val="008822B7"/>
    <w:rsid w:val="00882326"/>
    <w:rsid w:val="00882CDA"/>
    <w:rsid w:val="00882DED"/>
    <w:rsid w:val="00882E7B"/>
    <w:rsid w:val="00883362"/>
    <w:rsid w:val="00883496"/>
    <w:rsid w:val="0088378C"/>
    <w:rsid w:val="00883D76"/>
    <w:rsid w:val="0088466D"/>
    <w:rsid w:val="00884826"/>
    <w:rsid w:val="00884B8B"/>
    <w:rsid w:val="00884E2D"/>
    <w:rsid w:val="00884FB5"/>
    <w:rsid w:val="008850B4"/>
    <w:rsid w:val="00885242"/>
    <w:rsid w:val="008854D3"/>
    <w:rsid w:val="00885591"/>
    <w:rsid w:val="008857EA"/>
    <w:rsid w:val="00885853"/>
    <w:rsid w:val="00885963"/>
    <w:rsid w:val="008859FB"/>
    <w:rsid w:val="00885B66"/>
    <w:rsid w:val="00885FBF"/>
    <w:rsid w:val="00886714"/>
    <w:rsid w:val="0088680E"/>
    <w:rsid w:val="008868BE"/>
    <w:rsid w:val="00886BC6"/>
    <w:rsid w:val="008872C0"/>
    <w:rsid w:val="00887605"/>
    <w:rsid w:val="00887DD2"/>
    <w:rsid w:val="00887F00"/>
    <w:rsid w:val="008903A1"/>
    <w:rsid w:val="0089046A"/>
    <w:rsid w:val="00891008"/>
    <w:rsid w:val="00891B27"/>
    <w:rsid w:val="00891FC2"/>
    <w:rsid w:val="008922C8"/>
    <w:rsid w:val="00892575"/>
    <w:rsid w:val="00892595"/>
    <w:rsid w:val="00892746"/>
    <w:rsid w:val="008927FF"/>
    <w:rsid w:val="00892B13"/>
    <w:rsid w:val="00892C60"/>
    <w:rsid w:val="00892DC1"/>
    <w:rsid w:val="0089305A"/>
    <w:rsid w:val="008934E6"/>
    <w:rsid w:val="00893915"/>
    <w:rsid w:val="00893ECE"/>
    <w:rsid w:val="0089450B"/>
    <w:rsid w:val="00894E78"/>
    <w:rsid w:val="00894F3F"/>
    <w:rsid w:val="0089523C"/>
    <w:rsid w:val="0089546D"/>
    <w:rsid w:val="008954E2"/>
    <w:rsid w:val="008958B9"/>
    <w:rsid w:val="00895B25"/>
    <w:rsid w:val="00895C8F"/>
    <w:rsid w:val="00895D64"/>
    <w:rsid w:val="00895FBB"/>
    <w:rsid w:val="00896316"/>
    <w:rsid w:val="00896ECF"/>
    <w:rsid w:val="00896F16"/>
    <w:rsid w:val="00897B90"/>
    <w:rsid w:val="00897E3A"/>
    <w:rsid w:val="008A023F"/>
    <w:rsid w:val="008A031F"/>
    <w:rsid w:val="008A032B"/>
    <w:rsid w:val="008A040F"/>
    <w:rsid w:val="008A056B"/>
    <w:rsid w:val="008A0987"/>
    <w:rsid w:val="008A0A0D"/>
    <w:rsid w:val="008A0AC9"/>
    <w:rsid w:val="008A0B2A"/>
    <w:rsid w:val="008A1EFF"/>
    <w:rsid w:val="008A1F91"/>
    <w:rsid w:val="008A2143"/>
    <w:rsid w:val="008A24D3"/>
    <w:rsid w:val="008A25C7"/>
    <w:rsid w:val="008A27D0"/>
    <w:rsid w:val="008A3752"/>
    <w:rsid w:val="008A3BC4"/>
    <w:rsid w:val="008A3D4B"/>
    <w:rsid w:val="008A3FB1"/>
    <w:rsid w:val="008A42AA"/>
    <w:rsid w:val="008A4DB8"/>
    <w:rsid w:val="008A4DC7"/>
    <w:rsid w:val="008A51EB"/>
    <w:rsid w:val="008A5C70"/>
    <w:rsid w:val="008A6B7A"/>
    <w:rsid w:val="008A6BFD"/>
    <w:rsid w:val="008A6C99"/>
    <w:rsid w:val="008A7030"/>
    <w:rsid w:val="008A756D"/>
    <w:rsid w:val="008A76BE"/>
    <w:rsid w:val="008A7869"/>
    <w:rsid w:val="008A7EE5"/>
    <w:rsid w:val="008B0025"/>
    <w:rsid w:val="008B012F"/>
    <w:rsid w:val="008B01DE"/>
    <w:rsid w:val="008B0504"/>
    <w:rsid w:val="008B0867"/>
    <w:rsid w:val="008B0B7A"/>
    <w:rsid w:val="008B0C86"/>
    <w:rsid w:val="008B0E99"/>
    <w:rsid w:val="008B0F74"/>
    <w:rsid w:val="008B1512"/>
    <w:rsid w:val="008B1535"/>
    <w:rsid w:val="008B1B9F"/>
    <w:rsid w:val="008B1BE0"/>
    <w:rsid w:val="008B1C1F"/>
    <w:rsid w:val="008B2735"/>
    <w:rsid w:val="008B2A44"/>
    <w:rsid w:val="008B2BE9"/>
    <w:rsid w:val="008B2F27"/>
    <w:rsid w:val="008B3200"/>
    <w:rsid w:val="008B3349"/>
    <w:rsid w:val="008B3753"/>
    <w:rsid w:val="008B3942"/>
    <w:rsid w:val="008B3950"/>
    <w:rsid w:val="008B3C28"/>
    <w:rsid w:val="008B3C4D"/>
    <w:rsid w:val="008B4089"/>
    <w:rsid w:val="008B4239"/>
    <w:rsid w:val="008B48AE"/>
    <w:rsid w:val="008B4A34"/>
    <w:rsid w:val="008B4AE1"/>
    <w:rsid w:val="008B4E04"/>
    <w:rsid w:val="008B4E60"/>
    <w:rsid w:val="008B50B4"/>
    <w:rsid w:val="008B5271"/>
    <w:rsid w:val="008B5416"/>
    <w:rsid w:val="008B5CE9"/>
    <w:rsid w:val="008B5DBC"/>
    <w:rsid w:val="008B60E3"/>
    <w:rsid w:val="008B62FE"/>
    <w:rsid w:val="008B6705"/>
    <w:rsid w:val="008B682A"/>
    <w:rsid w:val="008B6CCC"/>
    <w:rsid w:val="008B7BDB"/>
    <w:rsid w:val="008B7EB3"/>
    <w:rsid w:val="008C0075"/>
    <w:rsid w:val="008C023F"/>
    <w:rsid w:val="008C02F5"/>
    <w:rsid w:val="008C058A"/>
    <w:rsid w:val="008C082E"/>
    <w:rsid w:val="008C0951"/>
    <w:rsid w:val="008C0F7E"/>
    <w:rsid w:val="008C0FAF"/>
    <w:rsid w:val="008C134A"/>
    <w:rsid w:val="008C1797"/>
    <w:rsid w:val="008C1D85"/>
    <w:rsid w:val="008C2097"/>
    <w:rsid w:val="008C2143"/>
    <w:rsid w:val="008C21B4"/>
    <w:rsid w:val="008C244F"/>
    <w:rsid w:val="008C2666"/>
    <w:rsid w:val="008C2DB8"/>
    <w:rsid w:val="008C2E01"/>
    <w:rsid w:val="008C2F38"/>
    <w:rsid w:val="008C314E"/>
    <w:rsid w:val="008C330C"/>
    <w:rsid w:val="008C33CB"/>
    <w:rsid w:val="008C340D"/>
    <w:rsid w:val="008C385D"/>
    <w:rsid w:val="008C3B48"/>
    <w:rsid w:val="008C4292"/>
    <w:rsid w:val="008C476A"/>
    <w:rsid w:val="008C4896"/>
    <w:rsid w:val="008C48B1"/>
    <w:rsid w:val="008C4C15"/>
    <w:rsid w:val="008C54F0"/>
    <w:rsid w:val="008C56C8"/>
    <w:rsid w:val="008C57CE"/>
    <w:rsid w:val="008C5DFB"/>
    <w:rsid w:val="008C5EF7"/>
    <w:rsid w:val="008C5F87"/>
    <w:rsid w:val="008C60AC"/>
    <w:rsid w:val="008C665F"/>
    <w:rsid w:val="008C6773"/>
    <w:rsid w:val="008C71C8"/>
    <w:rsid w:val="008C7231"/>
    <w:rsid w:val="008C7BA2"/>
    <w:rsid w:val="008D02DA"/>
    <w:rsid w:val="008D0841"/>
    <w:rsid w:val="008D0A89"/>
    <w:rsid w:val="008D0AFA"/>
    <w:rsid w:val="008D0E73"/>
    <w:rsid w:val="008D0ED1"/>
    <w:rsid w:val="008D1011"/>
    <w:rsid w:val="008D1088"/>
    <w:rsid w:val="008D19C9"/>
    <w:rsid w:val="008D1A74"/>
    <w:rsid w:val="008D1B03"/>
    <w:rsid w:val="008D1F32"/>
    <w:rsid w:val="008D2223"/>
    <w:rsid w:val="008D369A"/>
    <w:rsid w:val="008D3829"/>
    <w:rsid w:val="008D38F1"/>
    <w:rsid w:val="008D3DE4"/>
    <w:rsid w:val="008D3EDD"/>
    <w:rsid w:val="008D414D"/>
    <w:rsid w:val="008D421B"/>
    <w:rsid w:val="008D469E"/>
    <w:rsid w:val="008D4A84"/>
    <w:rsid w:val="008D50AC"/>
    <w:rsid w:val="008D5347"/>
    <w:rsid w:val="008D54AE"/>
    <w:rsid w:val="008D5D66"/>
    <w:rsid w:val="008D5DA0"/>
    <w:rsid w:val="008D5F2F"/>
    <w:rsid w:val="008D6214"/>
    <w:rsid w:val="008D6380"/>
    <w:rsid w:val="008D6980"/>
    <w:rsid w:val="008D69FB"/>
    <w:rsid w:val="008D6C4C"/>
    <w:rsid w:val="008D6DBC"/>
    <w:rsid w:val="008D6F0F"/>
    <w:rsid w:val="008D6FCA"/>
    <w:rsid w:val="008D71E7"/>
    <w:rsid w:val="008D774A"/>
    <w:rsid w:val="008D79B3"/>
    <w:rsid w:val="008D79D6"/>
    <w:rsid w:val="008D7F05"/>
    <w:rsid w:val="008E03AC"/>
    <w:rsid w:val="008E03DA"/>
    <w:rsid w:val="008E0527"/>
    <w:rsid w:val="008E05BD"/>
    <w:rsid w:val="008E07D9"/>
    <w:rsid w:val="008E0A8C"/>
    <w:rsid w:val="008E0F68"/>
    <w:rsid w:val="008E1218"/>
    <w:rsid w:val="008E1A51"/>
    <w:rsid w:val="008E1BDF"/>
    <w:rsid w:val="008E1C82"/>
    <w:rsid w:val="008E2433"/>
    <w:rsid w:val="008E2857"/>
    <w:rsid w:val="008E3400"/>
    <w:rsid w:val="008E3E00"/>
    <w:rsid w:val="008E3E53"/>
    <w:rsid w:val="008E3EA6"/>
    <w:rsid w:val="008E3FA7"/>
    <w:rsid w:val="008E457C"/>
    <w:rsid w:val="008E48E0"/>
    <w:rsid w:val="008E4974"/>
    <w:rsid w:val="008E4A2D"/>
    <w:rsid w:val="008E4FD2"/>
    <w:rsid w:val="008E505E"/>
    <w:rsid w:val="008E5122"/>
    <w:rsid w:val="008E51D2"/>
    <w:rsid w:val="008E533B"/>
    <w:rsid w:val="008E5A6B"/>
    <w:rsid w:val="008E5B85"/>
    <w:rsid w:val="008E5D1C"/>
    <w:rsid w:val="008E5F89"/>
    <w:rsid w:val="008E7514"/>
    <w:rsid w:val="008E78A9"/>
    <w:rsid w:val="008E7BA9"/>
    <w:rsid w:val="008E7F49"/>
    <w:rsid w:val="008F009C"/>
    <w:rsid w:val="008F041E"/>
    <w:rsid w:val="008F052F"/>
    <w:rsid w:val="008F0611"/>
    <w:rsid w:val="008F0A12"/>
    <w:rsid w:val="008F0AFD"/>
    <w:rsid w:val="008F10DD"/>
    <w:rsid w:val="008F11EF"/>
    <w:rsid w:val="008F1471"/>
    <w:rsid w:val="008F21D8"/>
    <w:rsid w:val="008F2549"/>
    <w:rsid w:val="008F27D9"/>
    <w:rsid w:val="008F27F8"/>
    <w:rsid w:val="008F2866"/>
    <w:rsid w:val="008F2A5F"/>
    <w:rsid w:val="008F2D34"/>
    <w:rsid w:val="008F3010"/>
    <w:rsid w:val="008F32A0"/>
    <w:rsid w:val="008F3578"/>
    <w:rsid w:val="008F3EF8"/>
    <w:rsid w:val="008F4341"/>
    <w:rsid w:val="008F4365"/>
    <w:rsid w:val="008F4BF7"/>
    <w:rsid w:val="008F4C85"/>
    <w:rsid w:val="008F4E3F"/>
    <w:rsid w:val="008F5B51"/>
    <w:rsid w:val="008F6069"/>
    <w:rsid w:val="008F64A8"/>
    <w:rsid w:val="008F6A39"/>
    <w:rsid w:val="008F742C"/>
    <w:rsid w:val="008F7783"/>
    <w:rsid w:val="008F7E06"/>
    <w:rsid w:val="009000DC"/>
    <w:rsid w:val="009007ED"/>
    <w:rsid w:val="0090080D"/>
    <w:rsid w:val="00900EBB"/>
    <w:rsid w:val="009011D1"/>
    <w:rsid w:val="009012C3"/>
    <w:rsid w:val="0090139C"/>
    <w:rsid w:val="009015CE"/>
    <w:rsid w:val="00901FAF"/>
    <w:rsid w:val="00902214"/>
    <w:rsid w:val="009022CB"/>
    <w:rsid w:val="00902302"/>
    <w:rsid w:val="00902730"/>
    <w:rsid w:val="00902802"/>
    <w:rsid w:val="009028F1"/>
    <w:rsid w:val="00902C42"/>
    <w:rsid w:val="00902E02"/>
    <w:rsid w:val="00902EDC"/>
    <w:rsid w:val="0090310F"/>
    <w:rsid w:val="00903541"/>
    <w:rsid w:val="0090367A"/>
    <w:rsid w:val="009038D1"/>
    <w:rsid w:val="00903A18"/>
    <w:rsid w:val="00903CCA"/>
    <w:rsid w:val="00903E79"/>
    <w:rsid w:val="00904108"/>
    <w:rsid w:val="009045F9"/>
    <w:rsid w:val="009048BB"/>
    <w:rsid w:val="00904A68"/>
    <w:rsid w:val="00904B3D"/>
    <w:rsid w:val="00904BED"/>
    <w:rsid w:val="00905097"/>
    <w:rsid w:val="009051F1"/>
    <w:rsid w:val="00905507"/>
    <w:rsid w:val="0090577E"/>
    <w:rsid w:val="0090586D"/>
    <w:rsid w:val="00905B9F"/>
    <w:rsid w:val="00905E10"/>
    <w:rsid w:val="00905ECF"/>
    <w:rsid w:val="00906018"/>
    <w:rsid w:val="009060F5"/>
    <w:rsid w:val="009062FA"/>
    <w:rsid w:val="009068B8"/>
    <w:rsid w:val="00906987"/>
    <w:rsid w:val="00906D62"/>
    <w:rsid w:val="00906F32"/>
    <w:rsid w:val="00907392"/>
    <w:rsid w:val="009073CD"/>
    <w:rsid w:val="00907899"/>
    <w:rsid w:val="00907D12"/>
    <w:rsid w:val="00907EE0"/>
    <w:rsid w:val="00907FD9"/>
    <w:rsid w:val="009102A5"/>
    <w:rsid w:val="00910899"/>
    <w:rsid w:val="00910CA0"/>
    <w:rsid w:val="00911213"/>
    <w:rsid w:val="00911224"/>
    <w:rsid w:val="00911C61"/>
    <w:rsid w:val="00911E55"/>
    <w:rsid w:val="00911F41"/>
    <w:rsid w:val="00912858"/>
    <w:rsid w:val="009128AA"/>
    <w:rsid w:val="00912AB4"/>
    <w:rsid w:val="00913515"/>
    <w:rsid w:val="00913630"/>
    <w:rsid w:val="00913698"/>
    <w:rsid w:val="009137E1"/>
    <w:rsid w:val="009144EE"/>
    <w:rsid w:val="009148AB"/>
    <w:rsid w:val="00914F25"/>
    <w:rsid w:val="009150DC"/>
    <w:rsid w:val="009155C2"/>
    <w:rsid w:val="00915870"/>
    <w:rsid w:val="00915F3E"/>
    <w:rsid w:val="00916141"/>
    <w:rsid w:val="0091633F"/>
    <w:rsid w:val="009169BE"/>
    <w:rsid w:val="00916E16"/>
    <w:rsid w:val="009170A2"/>
    <w:rsid w:val="0091766C"/>
    <w:rsid w:val="009178EA"/>
    <w:rsid w:val="0092016E"/>
    <w:rsid w:val="00920B8C"/>
    <w:rsid w:val="00920BDE"/>
    <w:rsid w:val="00920DB3"/>
    <w:rsid w:val="00921236"/>
    <w:rsid w:val="009212A3"/>
    <w:rsid w:val="0092179E"/>
    <w:rsid w:val="009220CE"/>
    <w:rsid w:val="0092259C"/>
    <w:rsid w:val="00922851"/>
    <w:rsid w:val="00922D87"/>
    <w:rsid w:val="0092306F"/>
    <w:rsid w:val="009232DB"/>
    <w:rsid w:val="00923A41"/>
    <w:rsid w:val="00923AF9"/>
    <w:rsid w:val="00923F99"/>
    <w:rsid w:val="009246C4"/>
    <w:rsid w:val="00924A21"/>
    <w:rsid w:val="00924DDE"/>
    <w:rsid w:val="00924F9C"/>
    <w:rsid w:val="00925937"/>
    <w:rsid w:val="00925DE4"/>
    <w:rsid w:val="0092617F"/>
    <w:rsid w:val="0092646F"/>
    <w:rsid w:val="00926862"/>
    <w:rsid w:val="0092691E"/>
    <w:rsid w:val="00926D6E"/>
    <w:rsid w:val="00927086"/>
    <w:rsid w:val="009272C2"/>
    <w:rsid w:val="009274F6"/>
    <w:rsid w:val="0092769A"/>
    <w:rsid w:val="009278CC"/>
    <w:rsid w:val="00927978"/>
    <w:rsid w:val="00927A48"/>
    <w:rsid w:val="009300CD"/>
    <w:rsid w:val="00930112"/>
    <w:rsid w:val="00930227"/>
    <w:rsid w:val="009303CF"/>
    <w:rsid w:val="009303F9"/>
    <w:rsid w:val="009309FC"/>
    <w:rsid w:val="00930C00"/>
    <w:rsid w:val="00931F80"/>
    <w:rsid w:val="009321BA"/>
    <w:rsid w:val="00932243"/>
    <w:rsid w:val="00932654"/>
    <w:rsid w:val="00932C9E"/>
    <w:rsid w:val="00932D11"/>
    <w:rsid w:val="00932DBD"/>
    <w:rsid w:val="00932F99"/>
    <w:rsid w:val="0093301B"/>
    <w:rsid w:val="00933229"/>
    <w:rsid w:val="009332C2"/>
    <w:rsid w:val="009335C6"/>
    <w:rsid w:val="00933826"/>
    <w:rsid w:val="00933888"/>
    <w:rsid w:val="00933E7D"/>
    <w:rsid w:val="00933F95"/>
    <w:rsid w:val="00934060"/>
    <w:rsid w:val="00934280"/>
    <w:rsid w:val="00934494"/>
    <w:rsid w:val="00934D66"/>
    <w:rsid w:val="00934D99"/>
    <w:rsid w:val="009351C9"/>
    <w:rsid w:val="00935444"/>
    <w:rsid w:val="00935642"/>
    <w:rsid w:val="00935648"/>
    <w:rsid w:val="00935929"/>
    <w:rsid w:val="00935DDA"/>
    <w:rsid w:val="009368D1"/>
    <w:rsid w:val="0093725E"/>
    <w:rsid w:val="00937437"/>
    <w:rsid w:val="00937516"/>
    <w:rsid w:val="00937943"/>
    <w:rsid w:val="00937A1B"/>
    <w:rsid w:val="00937A99"/>
    <w:rsid w:val="00940145"/>
    <w:rsid w:val="0094038A"/>
    <w:rsid w:val="00940435"/>
    <w:rsid w:val="00940479"/>
    <w:rsid w:val="009404BE"/>
    <w:rsid w:val="00940876"/>
    <w:rsid w:val="00940D06"/>
    <w:rsid w:val="00940F3F"/>
    <w:rsid w:val="00941253"/>
    <w:rsid w:val="0094152C"/>
    <w:rsid w:val="00941D41"/>
    <w:rsid w:val="00941E0C"/>
    <w:rsid w:val="00941F2E"/>
    <w:rsid w:val="00942338"/>
    <w:rsid w:val="00942D2A"/>
    <w:rsid w:val="00943289"/>
    <w:rsid w:val="00943555"/>
    <w:rsid w:val="00943910"/>
    <w:rsid w:val="009441B3"/>
    <w:rsid w:val="009452F4"/>
    <w:rsid w:val="009453C0"/>
    <w:rsid w:val="0094595C"/>
    <w:rsid w:val="00945BA3"/>
    <w:rsid w:val="00945ECF"/>
    <w:rsid w:val="009460BA"/>
    <w:rsid w:val="00946142"/>
    <w:rsid w:val="009462D6"/>
    <w:rsid w:val="00946771"/>
    <w:rsid w:val="009467DE"/>
    <w:rsid w:val="009469E8"/>
    <w:rsid w:val="00946A6E"/>
    <w:rsid w:val="009474C0"/>
    <w:rsid w:val="00947602"/>
    <w:rsid w:val="0095028B"/>
    <w:rsid w:val="00950B41"/>
    <w:rsid w:val="00950CA9"/>
    <w:rsid w:val="00950DE8"/>
    <w:rsid w:val="00950FE4"/>
    <w:rsid w:val="00951089"/>
    <w:rsid w:val="00951414"/>
    <w:rsid w:val="00951699"/>
    <w:rsid w:val="00951763"/>
    <w:rsid w:val="00951B2B"/>
    <w:rsid w:val="00951E13"/>
    <w:rsid w:val="00952002"/>
    <w:rsid w:val="009521E0"/>
    <w:rsid w:val="00952306"/>
    <w:rsid w:val="00952423"/>
    <w:rsid w:val="009529E4"/>
    <w:rsid w:val="00952AF3"/>
    <w:rsid w:val="00952C21"/>
    <w:rsid w:val="00952E14"/>
    <w:rsid w:val="00953436"/>
    <w:rsid w:val="009537BD"/>
    <w:rsid w:val="00954937"/>
    <w:rsid w:val="00954956"/>
    <w:rsid w:val="0095498B"/>
    <w:rsid w:val="00954CBA"/>
    <w:rsid w:val="00954CDE"/>
    <w:rsid w:val="009556C3"/>
    <w:rsid w:val="00955BBF"/>
    <w:rsid w:val="00955F42"/>
    <w:rsid w:val="009566D3"/>
    <w:rsid w:val="00956D36"/>
    <w:rsid w:val="00956F22"/>
    <w:rsid w:val="009571D2"/>
    <w:rsid w:val="0095749E"/>
    <w:rsid w:val="0095752C"/>
    <w:rsid w:val="00957641"/>
    <w:rsid w:val="00957FB6"/>
    <w:rsid w:val="0096001A"/>
    <w:rsid w:val="009601B5"/>
    <w:rsid w:val="00960428"/>
    <w:rsid w:val="009604E5"/>
    <w:rsid w:val="0096077D"/>
    <w:rsid w:val="009607B5"/>
    <w:rsid w:val="0096084F"/>
    <w:rsid w:val="00960C36"/>
    <w:rsid w:val="00960D1A"/>
    <w:rsid w:val="00960E12"/>
    <w:rsid w:val="00960EAC"/>
    <w:rsid w:val="0096141C"/>
    <w:rsid w:val="009617C3"/>
    <w:rsid w:val="009617FA"/>
    <w:rsid w:val="00961D3A"/>
    <w:rsid w:val="00961EC2"/>
    <w:rsid w:val="00962404"/>
    <w:rsid w:val="00962900"/>
    <w:rsid w:val="00962DEB"/>
    <w:rsid w:val="009632F0"/>
    <w:rsid w:val="00963508"/>
    <w:rsid w:val="009638A4"/>
    <w:rsid w:val="00963A61"/>
    <w:rsid w:val="00964010"/>
    <w:rsid w:val="009647AA"/>
    <w:rsid w:val="00964CCA"/>
    <w:rsid w:val="00964F1F"/>
    <w:rsid w:val="00965717"/>
    <w:rsid w:val="00965B2B"/>
    <w:rsid w:val="00965CA2"/>
    <w:rsid w:val="00965CD6"/>
    <w:rsid w:val="009660C5"/>
    <w:rsid w:val="009662EE"/>
    <w:rsid w:val="0096639B"/>
    <w:rsid w:val="00966766"/>
    <w:rsid w:val="00966885"/>
    <w:rsid w:val="0096741F"/>
    <w:rsid w:val="009674C4"/>
    <w:rsid w:val="00970C6A"/>
    <w:rsid w:val="00970C7C"/>
    <w:rsid w:val="00971607"/>
    <w:rsid w:val="009716C7"/>
    <w:rsid w:val="00971935"/>
    <w:rsid w:val="009721CB"/>
    <w:rsid w:val="0097220F"/>
    <w:rsid w:val="00972612"/>
    <w:rsid w:val="00972614"/>
    <w:rsid w:val="009729F6"/>
    <w:rsid w:val="00972B6C"/>
    <w:rsid w:val="00973219"/>
    <w:rsid w:val="00973553"/>
    <w:rsid w:val="00973BE1"/>
    <w:rsid w:val="00973C3E"/>
    <w:rsid w:val="0097432F"/>
    <w:rsid w:val="009744AF"/>
    <w:rsid w:val="0097482A"/>
    <w:rsid w:val="00974880"/>
    <w:rsid w:val="009750BF"/>
    <w:rsid w:val="009752D6"/>
    <w:rsid w:val="009758A9"/>
    <w:rsid w:val="009759F4"/>
    <w:rsid w:val="00975D1F"/>
    <w:rsid w:val="00976A01"/>
    <w:rsid w:val="00976DEE"/>
    <w:rsid w:val="00976E1A"/>
    <w:rsid w:val="0097761D"/>
    <w:rsid w:val="00977ADF"/>
    <w:rsid w:val="00977E9D"/>
    <w:rsid w:val="00977EA7"/>
    <w:rsid w:val="00980126"/>
    <w:rsid w:val="00980281"/>
    <w:rsid w:val="009806CD"/>
    <w:rsid w:val="00980835"/>
    <w:rsid w:val="00980A80"/>
    <w:rsid w:val="00980BA7"/>
    <w:rsid w:val="00980E5E"/>
    <w:rsid w:val="0098131E"/>
    <w:rsid w:val="00981718"/>
    <w:rsid w:val="00981779"/>
    <w:rsid w:val="009819BC"/>
    <w:rsid w:val="00981A15"/>
    <w:rsid w:val="00981D03"/>
    <w:rsid w:val="00981E02"/>
    <w:rsid w:val="00981EE2"/>
    <w:rsid w:val="00981F43"/>
    <w:rsid w:val="009820D0"/>
    <w:rsid w:val="0098254C"/>
    <w:rsid w:val="009826B7"/>
    <w:rsid w:val="00982837"/>
    <w:rsid w:val="00983503"/>
    <w:rsid w:val="009839F1"/>
    <w:rsid w:val="00983E89"/>
    <w:rsid w:val="00983FDD"/>
    <w:rsid w:val="009844C0"/>
    <w:rsid w:val="0098460B"/>
    <w:rsid w:val="00984B27"/>
    <w:rsid w:val="0098523D"/>
    <w:rsid w:val="009855D8"/>
    <w:rsid w:val="009856FC"/>
    <w:rsid w:val="0098591B"/>
    <w:rsid w:val="00985F4D"/>
    <w:rsid w:val="00986110"/>
    <w:rsid w:val="009864C9"/>
    <w:rsid w:val="009865DA"/>
    <w:rsid w:val="00986931"/>
    <w:rsid w:val="00986A23"/>
    <w:rsid w:val="00986AFA"/>
    <w:rsid w:val="00986F06"/>
    <w:rsid w:val="00986F39"/>
    <w:rsid w:val="0098733D"/>
    <w:rsid w:val="00987478"/>
    <w:rsid w:val="009875BC"/>
    <w:rsid w:val="0099000C"/>
    <w:rsid w:val="0099036E"/>
    <w:rsid w:val="009907CA"/>
    <w:rsid w:val="00990849"/>
    <w:rsid w:val="00990AC7"/>
    <w:rsid w:val="00991312"/>
    <w:rsid w:val="00991C16"/>
    <w:rsid w:val="00991CBA"/>
    <w:rsid w:val="00991D0E"/>
    <w:rsid w:val="009923DC"/>
    <w:rsid w:val="00992B8A"/>
    <w:rsid w:val="00993547"/>
    <w:rsid w:val="00993A54"/>
    <w:rsid w:val="00993D29"/>
    <w:rsid w:val="00993D4E"/>
    <w:rsid w:val="00993DB1"/>
    <w:rsid w:val="00993EB8"/>
    <w:rsid w:val="00994685"/>
    <w:rsid w:val="0099481A"/>
    <w:rsid w:val="0099530C"/>
    <w:rsid w:val="00995BCF"/>
    <w:rsid w:val="00995C2A"/>
    <w:rsid w:val="00995CE4"/>
    <w:rsid w:val="00996093"/>
    <w:rsid w:val="00996918"/>
    <w:rsid w:val="00996DD9"/>
    <w:rsid w:val="00996DEB"/>
    <w:rsid w:val="00997C5E"/>
    <w:rsid w:val="009A02E6"/>
    <w:rsid w:val="009A0457"/>
    <w:rsid w:val="009A0C3F"/>
    <w:rsid w:val="009A21FB"/>
    <w:rsid w:val="009A24BC"/>
    <w:rsid w:val="009A289A"/>
    <w:rsid w:val="009A2D69"/>
    <w:rsid w:val="009A30D9"/>
    <w:rsid w:val="009A3139"/>
    <w:rsid w:val="009A321D"/>
    <w:rsid w:val="009A3653"/>
    <w:rsid w:val="009A3924"/>
    <w:rsid w:val="009A3A35"/>
    <w:rsid w:val="009A43B5"/>
    <w:rsid w:val="009A4FF6"/>
    <w:rsid w:val="009A514A"/>
    <w:rsid w:val="009A527E"/>
    <w:rsid w:val="009A53B7"/>
    <w:rsid w:val="009A5438"/>
    <w:rsid w:val="009A6041"/>
    <w:rsid w:val="009A6C8E"/>
    <w:rsid w:val="009A6D8C"/>
    <w:rsid w:val="009A72D6"/>
    <w:rsid w:val="009A74D5"/>
    <w:rsid w:val="009A7780"/>
    <w:rsid w:val="009A78AB"/>
    <w:rsid w:val="009B043A"/>
    <w:rsid w:val="009B0903"/>
    <w:rsid w:val="009B11F8"/>
    <w:rsid w:val="009B12CC"/>
    <w:rsid w:val="009B15EA"/>
    <w:rsid w:val="009B1619"/>
    <w:rsid w:val="009B1BE4"/>
    <w:rsid w:val="009B1BF9"/>
    <w:rsid w:val="009B1C65"/>
    <w:rsid w:val="009B25AA"/>
    <w:rsid w:val="009B26AE"/>
    <w:rsid w:val="009B284B"/>
    <w:rsid w:val="009B3559"/>
    <w:rsid w:val="009B376F"/>
    <w:rsid w:val="009B3AD6"/>
    <w:rsid w:val="009B3C19"/>
    <w:rsid w:val="009B43A4"/>
    <w:rsid w:val="009B494D"/>
    <w:rsid w:val="009B49A6"/>
    <w:rsid w:val="009B4A6A"/>
    <w:rsid w:val="009B4BDA"/>
    <w:rsid w:val="009B5008"/>
    <w:rsid w:val="009B5730"/>
    <w:rsid w:val="009B60E5"/>
    <w:rsid w:val="009B61DC"/>
    <w:rsid w:val="009B6387"/>
    <w:rsid w:val="009B6774"/>
    <w:rsid w:val="009B6D4D"/>
    <w:rsid w:val="009B6EA7"/>
    <w:rsid w:val="009B705F"/>
    <w:rsid w:val="009B79D6"/>
    <w:rsid w:val="009B7DC2"/>
    <w:rsid w:val="009B7FA9"/>
    <w:rsid w:val="009C0425"/>
    <w:rsid w:val="009C07CF"/>
    <w:rsid w:val="009C0837"/>
    <w:rsid w:val="009C0C57"/>
    <w:rsid w:val="009C1880"/>
    <w:rsid w:val="009C23A4"/>
    <w:rsid w:val="009C25D2"/>
    <w:rsid w:val="009C27E0"/>
    <w:rsid w:val="009C2990"/>
    <w:rsid w:val="009C2B6F"/>
    <w:rsid w:val="009C318E"/>
    <w:rsid w:val="009C42D8"/>
    <w:rsid w:val="009C4AEF"/>
    <w:rsid w:val="009C54D3"/>
    <w:rsid w:val="009C5A9C"/>
    <w:rsid w:val="009C5BC0"/>
    <w:rsid w:val="009C632B"/>
    <w:rsid w:val="009C63A2"/>
    <w:rsid w:val="009C6461"/>
    <w:rsid w:val="009C681D"/>
    <w:rsid w:val="009C6942"/>
    <w:rsid w:val="009C6948"/>
    <w:rsid w:val="009C6FB5"/>
    <w:rsid w:val="009C7C2D"/>
    <w:rsid w:val="009C7D31"/>
    <w:rsid w:val="009C7D36"/>
    <w:rsid w:val="009D039D"/>
    <w:rsid w:val="009D04E4"/>
    <w:rsid w:val="009D0E63"/>
    <w:rsid w:val="009D0EEB"/>
    <w:rsid w:val="009D12A4"/>
    <w:rsid w:val="009D138E"/>
    <w:rsid w:val="009D148C"/>
    <w:rsid w:val="009D1BC8"/>
    <w:rsid w:val="009D1D1F"/>
    <w:rsid w:val="009D2538"/>
    <w:rsid w:val="009D276D"/>
    <w:rsid w:val="009D2817"/>
    <w:rsid w:val="009D2B4A"/>
    <w:rsid w:val="009D2C6A"/>
    <w:rsid w:val="009D2DAE"/>
    <w:rsid w:val="009D2EAF"/>
    <w:rsid w:val="009D30F5"/>
    <w:rsid w:val="009D3188"/>
    <w:rsid w:val="009D33E7"/>
    <w:rsid w:val="009D3E7C"/>
    <w:rsid w:val="009D4082"/>
    <w:rsid w:val="009D42A5"/>
    <w:rsid w:val="009D46E2"/>
    <w:rsid w:val="009D4908"/>
    <w:rsid w:val="009D4AD1"/>
    <w:rsid w:val="009D5393"/>
    <w:rsid w:val="009D57DD"/>
    <w:rsid w:val="009D580F"/>
    <w:rsid w:val="009D5995"/>
    <w:rsid w:val="009D6161"/>
    <w:rsid w:val="009D64BF"/>
    <w:rsid w:val="009D6B1D"/>
    <w:rsid w:val="009D77FE"/>
    <w:rsid w:val="009D78D0"/>
    <w:rsid w:val="009E00BE"/>
    <w:rsid w:val="009E0B81"/>
    <w:rsid w:val="009E110E"/>
    <w:rsid w:val="009E12CD"/>
    <w:rsid w:val="009E131D"/>
    <w:rsid w:val="009E16A3"/>
    <w:rsid w:val="009E1907"/>
    <w:rsid w:val="009E195F"/>
    <w:rsid w:val="009E1A33"/>
    <w:rsid w:val="009E1A3F"/>
    <w:rsid w:val="009E1C21"/>
    <w:rsid w:val="009E2074"/>
    <w:rsid w:val="009E2310"/>
    <w:rsid w:val="009E279B"/>
    <w:rsid w:val="009E299F"/>
    <w:rsid w:val="009E29C6"/>
    <w:rsid w:val="009E3110"/>
    <w:rsid w:val="009E3970"/>
    <w:rsid w:val="009E3FB4"/>
    <w:rsid w:val="009E4451"/>
    <w:rsid w:val="009E4B8D"/>
    <w:rsid w:val="009E51DB"/>
    <w:rsid w:val="009E5269"/>
    <w:rsid w:val="009E657B"/>
    <w:rsid w:val="009E65F6"/>
    <w:rsid w:val="009E6710"/>
    <w:rsid w:val="009E6914"/>
    <w:rsid w:val="009E6E8A"/>
    <w:rsid w:val="009E6F93"/>
    <w:rsid w:val="009E702B"/>
    <w:rsid w:val="009E71F8"/>
    <w:rsid w:val="009E74D2"/>
    <w:rsid w:val="009E7775"/>
    <w:rsid w:val="009E79DB"/>
    <w:rsid w:val="009E7EBA"/>
    <w:rsid w:val="009F0007"/>
    <w:rsid w:val="009F0099"/>
    <w:rsid w:val="009F04E8"/>
    <w:rsid w:val="009F05B8"/>
    <w:rsid w:val="009F0B6B"/>
    <w:rsid w:val="009F11F5"/>
    <w:rsid w:val="009F16DC"/>
    <w:rsid w:val="009F1A11"/>
    <w:rsid w:val="009F1BC0"/>
    <w:rsid w:val="009F1E08"/>
    <w:rsid w:val="009F246A"/>
    <w:rsid w:val="009F260E"/>
    <w:rsid w:val="009F267E"/>
    <w:rsid w:val="009F2BE7"/>
    <w:rsid w:val="009F2C89"/>
    <w:rsid w:val="009F2EEA"/>
    <w:rsid w:val="009F4176"/>
    <w:rsid w:val="009F5311"/>
    <w:rsid w:val="009F5D3E"/>
    <w:rsid w:val="009F6077"/>
    <w:rsid w:val="009F6F39"/>
    <w:rsid w:val="009F70BC"/>
    <w:rsid w:val="009F7299"/>
    <w:rsid w:val="009F73AC"/>
    <w:rsid w:val="009F7519"/>
    <w:rsid w:val="009F7661"/>
    <w:rsid w:val="009F7A0C"/>
    <w:rsid w:val="009F7A84"/>
    <w:rsid w:val="009F7E23"/>
    <w:rsid w:val="00A000B0"/>
    <w:rsid w:val="00A000E1"/>
    <w:rsid w:val="00A0068E"/>
    <w:rsid w:val="00A00B42"/>
    <w:rsid w:val="00A00B89"/>
    <w:rsid w:val="00A01138"/>
    <w:rsid w:val="00A014FB"/>
    <w:rsid w:val="00A01510"/>
    <w:rsid w:val="00A015D7"/>
    <w:rsid w:val="00A01718"/>
    <w:rsid w:val="00A01A1D"/>
    <w:rsid w:val="00A01DC3"/>
    <w:rsid w:val="00A02A29"/>
    <w:rsid w:val="00A02AF7"/>
    <w:rsid w:val="00A02B87"/>
    <w:rsid w:val="00A02E97"/>
    <w:rsid w:val="00A02F99"/>
    <w:rsid w:val="00A03196"/>
    <w:rsid w:val="00A03251"/>
    <w:rsid w:val="00A037A2"/>
    <w:rsid w:val="00A037D8"/>
    <w:rsid w:val="00A038FC"/>
    <w:rsid w:val="00A03ACD"/>
    <w:rsid w:val="00A03AF7"/>
    <w:rsid w:val="00A03DCF"/>
    <w:rsid w:val="00A041C5"/>
    <w:rsid w:val="00A0442D"/>
    <w:rsid w:val="00A0464D"/>
    <w:rsid w:val="00A046A6"/>
    <w:rsid w:val="00A04970"/>
    <w:rsid w:val="00A04BDD"/>
    <w:rsid w:val="00A05211"/>
    <w:rsid w:val="00A05FC4"/>
    <w:rsid w:val="00A06574"/>
    <w:rsid w:val="00A07081"/>
    <w:rsid w:val="00A0724B"/>
    <w:rsid w:val="00A07387"/>
    <w:rsid w:val="00A0745E"/>
    <w:rsid w:val="00A07696"/>
    <w:rsid w:val="00A077A4"/>
    <w:rsid w:val="00A07828"/>
    <w:rsid w:val="00A07C14"/>
    <w:rsid w:val="00A07EB7"/>
    <w:rsid w:val="00A100FD"/>
    <w:rsid w:val="00A1014A"/>
    <w:rsid w:val="00A101E4"/>
    <w:rsid w:val="00A105F1"/>
    <w:rsid w:val="00A10C91"/>
    <w:rsid w:val="00A10E99"/>
    <w:rsid w:val="00A118ED"/>
    <w:rsid w:val="00A11A00"/>
    <w:rsid w:val="00A11F3D"/>
    <w:rsid w:val="00A126F9"/>
    <w:rsid w:val="00A128F6"/>
    <w:rsid w:val="00A12BC5"/>
    <w:rsid w:val="00A12CEA"/>
    <w:rsid w:val="00A134E4"/>
    <w:rsid w:val="00A137D0"/>
    <w:rsid w:val="00A13840"/>
    <w:rsid w:val="00A13BCE"/>
    <w:rsid w:val="00A13CA6"/>
    <w:rsid w:val="00A13CD5"/>
    <w:rsid w:val="00A13F7D"/>
    <w:rsid w:val="00A1445F"/>
    <w:rsid w:val="00A146D5"/>
    <w:rsid w:val="00A14733"/>
    <w:rsid w:val="00A14F2A"/>
    <w:rsid w:val="00A15216"/>
    <w:rsid w:val="00A152E6"/>
    <w:rsid w:val="00A154AC"/>
    <w:rsid w:val="00A15C1E"/>
    <w:rsid w:val="00A16326"/>
    <w:rsid w:val="00A17067"/>
    <w:rsid w:val="00A175A0"/>
    <w:rsid w:val="00A1782E"/>
    <w:rsid w:val="00A17AA7"/>
    <w:rsid w:val="00A17C25"/>
    <w:rsid w:val="00A17EE5"/>
    <w:rsid w:val="00A203DC"/>
    <w:rsid w:val="00A20674"/>
    <w:rsid w:val="00A20961"/>
    <w:rsid w:val="00A20BFB"/>
    <w:rsid w:val="00A20F00"/>
    <w:rsid w:val="00A20F6E"/>
    <w:rsid w:val="00A212E4"/>
    <w:rsid w:val="00A215A8"/>
    <w:rsid w:val="00A21777"/>
    <w:rsid w:val="00A2199A"/>
    <w:rsid w:val="00A21BAF"/>
    <w:rsid w:val="00A21EA3"/>
    <w:rsid w:val="00A22311"/>
    <w:rsid w:val="00A225BE"/>
    <w:rsid w:val="00A226EB"/>
    <w:rsid w:val="00A22B8A"/>
    <w:rsid w:val="00A22D42"/>
    <w:rsid w:val="00A22F21"/>
    <w:rsid w:val="00A234B5"/>
    <w:rsid w:val="00A237F4"/>
    <w:rsid w:val="00A23E7B"/>
    <w:rsid w:val="00A240B9"/>
    <w:rsid w:val="00A24190"/>
    <w:rsid w:val="00A242F2"/>
    <w:rsid w:val="00A24E28"/>
    <w:rsid w:val="00A24F8C"/>
    <w:rsid w:val="00A24F95"/>
    <w:rsid w:val="00A2544D"/>
    <w:rsid w:val="00A25CF5"/>
    <w:rsid w:val="00A25E50"/>
    <w:rsid w:val="00A2657F"/>
    <w:rsid w:val="00A267C8"/>
    <w:rsid w:val="00A26CFA"/>
    <w:rsid w:val="00A270A7"/>
    <w:rsid w:val="00A27149"/>
    <w:rsid w:val="00A276A6"/>
    <w:rsid w:val="00A27A60"/>
    <w:rsid w:val="00A27C48"/>
    <w:rsid w:val="00A27D70"/>
    <w:rsid w:val="00A27EF7"/>
    <w:rsid w:val="00A309BC"/>
    <w:rsid w:val="00A30A1E"/>
    <w:rsid w:val="00A30BD2"/>
    <w:rsid w:val="00A30DBC"/>
    <w:rsid w:val="00A30E15"/>
    <w:rsid w:val="00A310D2"/>
    <w:rsid w:val="00A31186"/>
    <w:rsid w:val="00A31438"/>
    <w:rsid w:val="00A317A9"/>
    <w:rsid w:val="00A31C01"/>
    <w:rsid w:val="00A31CF2"/>
    <w:rsid w:val="00A31EAF"/>
    <w:rsid w:val="00A32118"/>
    <w:rsid w:val="00A32134"/>
    <w:rsid w:val="00A3213E"/>
    <w:rsid w:val="00A32215"/>
    <w:rsid w:val="00A325D4"/>
    <w:rsid w:val="00A329B6"/>
    <w:rsid w:val="00A32A22"/>
    <w:rsid w:val="00A32C23"/>
    <w:rsid w:val="00A32C58"/>
    <w:rsid w:val="00A3300F"/>
    <w:rsid w:val="00A335F4"/>
    <w:rsid w:val="00A33CFF"/>
    <w:rsid w:val="00A33E93"/>
    <w:rsid w:val="00A33FEF"/>
    <w:rsid w:val="00A3407D"/>
    <w:rsid w:val="00A340A8"/>
    <w:rsid w:val="00A34ABE"/>
    <w:rsid w:val="00A34E07"/>
    <w:rsid w:val="00A3505A"/>
    <w:rsid w:val="00A352E3"/>
    <w:rsid w:val="00A3586B"/>
    <w:rsid w:val="00A35A13"/>
    <w:rsid w:val="00A360AF"/>
    <w:rsid w:val="00A36197"/>
    <w:rsid w:val="00A362FE"/>
    <w:rsid w:val="00A3653B"/>
    <w:rsid w:val="00A3673E"/>
    <w:rsid w:val="00A36AA4"/>
    <w:rsid w:val="00A36D69"/>
    <w:rsid w:val="00A370CD"/>
    <w:rsid w:val="00A371D1"/>
    <w:rsid w:val="00A37213"/>
    <w:rsid w:val="00A374FB"/>
    <w:rsid w:val="00A402EE"/>
    <w:rsid w:val="00A40569"/>
    <w:rsid w:val="00A40DDC"/>
    <w:rsid w:val="00A40F92"/>
    <w:rsid w:val="00A41161"/>
    <w:rsid w:val="00A4142B"/>
    <w:rsid w:val="00A42990"/>
    <w:rsid w:val="00A42ABF"/>
    <w:rsid w:val="00A42DB2"/>
    <w:rsid w:val="00A42F5D"/>
    <w:rsid w:val="00A4301B"/>
    <w:rsid w:val="00A4327A"/>
    <w:rsid w:val="00A43B8F"/>
    <w:rsid w:val="00A43FEB"/>
    <w:rsid w:val="00A443DF"/>
    <w:rsid w:val="00A443F9"/>
    <w:rsid w:val="00A4472A"/>
    <w:rsid w:val="00A448EC"/>
    <w:rsid w:val="00A44A49"/>
    <w:rsid w:val="00A44A68"/>
    <w:rsid w:val="00A44CB7"/>
    <w:rsid w:val="00A45005"/>
    <w:rsid w:val="00A4529A"/>
    <w:rsid w:val="00A45366"/>
    <w:rsid w:val="00A457C1"/>
    <w:rsid w:val="00A45939"/>
    <w:rsid w:val="00A45978"/>
    <w:rsid w:val="00A45D88"/>
    <w:rsid w:val="00A45F66"/>
    <w:rsid w:val="00A463DF"/>
    <w:rsid w:val="00A46F37"/>
    <w:rsid w:val="00A47183"/>
    <w:rsid w:val="00A477D8"/>
    <w:rsid w:val="00A47B01"/>
    <w:rsid w:val="00A50333"/>
    <w:rsid w:val="00A50A2B"/>
    <w:rsid w:val="00A522CF"/>
    <w:rsid w:val="00A52302"/>
    <w:rsid w:val="00A5273A"/>
    <w:rsid w:val="00A5288A"/>
    <w:rsid w:val="00A52BA6"/>
    <w:rsid w:val="00A53131"/>
    <w:rsid w:val="00A5339A"/>
    <w:rsid w:val="00A53A0B"/>
    <w:rsid w:val="00A53D07"/>
    <w:rsid w:val="00A5454E"/>
    <w:rsid w:val="00A54BDA"/>
    <w:rsid w:val="00A54DA3"/>
    <w:rsid w:val="00A54F24"/>
    <w:rsid w:val="00A5536B"/>
    <w:rsid w:val="00A557BB"/>
    <w:rsid w:val="00A55902"/>
    <w:rsid w:val="00A55CAC"/>
    <w:rsid w:val="00A56A7D"/>
    <w:rsid w:val="00A56AA5"/>
    <w:rsid w:val="00A56D19"/>
    <w:rsid w:val="00A573E6"/>
    <w:rsid w:val="00A57559"/>
    <w:rsid w:val="00A576F0"/>
    <w:rsid w:val="00A57956"/>
    <w:rsid w:val="00A57B49"/>
    <w:rsid w:val="00A602FB"/>
    <w:rsid w:val="00A606CB"/>
    <w:rsid w:val="00A60949"/>
    <w:rsid w:val="00A6105A"/>
    <w:rsid w:val="00A61419"/>
    <w:rsid w:val="00A61B40"/>
    <w:rsid w:val="00A61DD0"/>
    <w:rsid w:val="00A61FB7"/>
    <w:rsid w:val="00A62073"/>
    <w:rsid w:val="00A62270"/>
    <w:rsid w:val="00A628B0"/>
    <w:rsid w:val="00A62A85"/>
    <w:rsid w:val="00A62EE2"/>
    <w:rsid w:val="00A63167"/>
    <w:rsid w:val="00A6320B"/>
    <w:rsid w:val="00A63259"/>
    <w:rsid w:val="00A6382C"/>
    <w:rsid w:val="00A639F7"/>
    <w:rsid w:val="00A63C71"/>
    <w:rsid w:val="00A642C2"/>
    <w:rsid w:val="00A64AA4"/>
    <w:rsid w:val="00A64BF0"/>
    <w:rsid w:val="00A64C7B"/>
    <w:rsid w:val="00A64CFA"/>
    <w:rsid w:val="00A65060"/>
    <w:rsid w:val="00A6506A"/>
    <w:rsid w:val="00A655F9"/>
    <w:rsid w:val="00A65924"/>
    <w:rsid w:val="00A659D3"/>
    <w:rsid w:val="00A65EBD"/>
    <w:rsid w:val="00A65FD5"/>
    <w:rsid w:val="00A66043"/>
    <w:rsid w:val="00A661D6"/>
    <w:rsid w:val="00A6676F"/>
    <w:rsid w:val="00A66F29"/>
    <w:rsid w:val="00A67709"/>
    <w:rsid w:val="00A678E3"/>
    <w:rsid w:val="00A67DF2"/>
    <w:rsid w:val="00A67ED9"/>
    <w:rsid w:val="00A7014C"/>
    <w:rsid w:val="00A701A3"/>
    <w:rsid w:val="00A70728"/>
    <w:rsid w:val="00A70796"/>
    <w:rsid w:val="00A7096A"/>
    <w:rsid w:val="00A70AD0"/>
    <w:rsid w:val="00A70AF3"/>
    <w:rsid w:val="00A70DE7"/>
    <w:rsid w:val="00A7111D"/>
    <w:rsid w:val="00A72494"/>
    <w:rsid w:val="00A7287E"/>
    <w:rsid w:val="00A7287F"/>
    <w:rsid w:val="00A72EA3"/>
    <w:rsid w:val="00A72F7B"/>
    <w:rsid w:val="00A735C5"/>
    <w:rsid w:val="00A73636"/>
    <w:rsid w:val="00A73735"/>
    <w:rsid w:val="00A73762"/>
    <w:rsid w:val="00A737D9"/>
    <w:rsid w:val="00A7381A"/>
    <w:rsid w:val="00A73DD5"/>
    <w:rsid w:val="00A7498C"/>
    <w:rsid w:val="00A74EB8"/>
    <w:rsid w:val="00A74F2F"/>
    <w:rsid w:val="00A7504F"/>
    <w:rsid w:val="00A7511C"/>
    <w:rsid w:val="00A7528A"/>
    <w:rsid w:val="00A75C64"/>
    <w:rsid w:val="00A75E78"/>
    <w:rsid w:val="00A75F3C"/>
    <w:rsid w:val="00A765CE"/>
    <w:rsid w:val="00A7665E"/>
    <w:rsid w:val="00A7668F"/>
    <w:rsid w:val="00A76D14"/>
    <w:rsid w:val="00A77124"/>
    <w:rsid w:val="00A773ED"/>
    <w:rsid w:val="00A77414"/>
    <w:rsid w:val="00A77841"/>
    <w:rsid w:val="00A77A7E"/>
    <w:rsid w:val="00A77B0B"/>
    <w:rsid w:val="00A77EBB"/>
    <w:rsid w:val="00A805E2"/>
    <w:rsid w:val="00A80CFD"/>
    <w:rsid w:val="00A80DE2"/>
    <w:rsid w:val="00A81007"/>
    <w:rsid w:val="00A81493"/>
    <w:rsid w:val="00A81F69"/>
    <w:rsid w:val="00A82544"/>
    <w:rsid w:val="00A825AB"/>
    <w:rsid w:val="00A82A95"/>
    <w:rsid w:val="00A82D86"/>
    <w:rsid w:val="00A83089"/>
    <w:rsid w:val="00A83490"/>
    <w:rsid w:val="00A8402F"/>
    <w:rsid w:val="00A8414F"/>
    <w:rsid w:val="00A8445F"/>
    <w:rsid w:val="00A84725"/>
    <w:rsid w:val="00A8488A"/>
    <w:rsid w:val="00A84B72"/>
    <w:rsid w:val="00A84BD8"/>
    <w:rsid w:val="00A84BDB"/>
    <w:rsid w:val="00A84CD6"/>
    <w:rsid w:val="00A84F8F"/>
    <w:rsid w:val="00A85007"/>
    <w:rsid w:val="00A85205"/>
    <w:rsid w:val="00A85B92"/>
    <w:rsid w:val="00A863E7"/>
    <w:rsid w:val="00A86405"/>
    <w:rsid w:val="00A86B90"/>
    <w:rsid w:val="00A86EC4"/>
    <w:rsid w:val="00A87094"/>
    <w:rsid w:val="00A871CA"/>
    <w:rsid w:val="00A87525"/>
    <w:rsid w:val="00A8762F"/>
    <w:rsid w:val="00A8780A"/>
    <w:rsid w:val="00A87C9E"/>
    <w:rsid w:val="00A87DC2"/>
    <w:rsid w:val="00A903F3"/>
    <w:rsid w:val="00A905A0"/>
    <w:rsid w:val="00A90677"/>
    <w:rsid w:val="00A9095B"/>
    <w:rsid w:val="00A90CF2"/>
    <w:rsid w:val="00A91011"/>
    <w:rsid w:val="00A911DD"/>
    <w:rsid w:val="00A911F3"/>
    <w:rsid w:val="00A914D2"/>
    <w:rsid w:val="00A916D7"/>
    <w:rsid w:val="00A9185C"/>
    <w:rsid w:val="00A91B4E"/>
    <w:rsid w:val="00A91C65"/>
    <w:rsid w:val="00A91D61"/>
    <w:rsid w:val="00A91DFF"/>
    <w:rsid w:val="00A92167"/>
    <w:rsid w:val="00A9218D"/>
    <w:rsid w:val="00A925C9"/>
    <w:rsid w:val="00A92B63"/>
    <w:rsid w:val="00A93189"/>
    <w:rsid w:val="00A93442"/>
    <w:rsid w:val="00A9350C"/>
    <w:rsid w:val="00A9353A"/>
    <w:rsid w:val="00A93570"/>
    <w:rsid w:val="00A93718"/>
    <w:rsid w:val="00A93A25"/>
    <w:rsid w:val="00A93C92"/>
    <w:rsid w:val="00A93D02"/>
    <w:rsid w:val="00A94178"/>
    <w:rsid w:val="00A9489C"/>
    <w:rsid w:val="00A948AD"/>
    <w:rsid w:val="00A9499C"/>
    <w:rsid w:val="00A95114"/>
    <w:rsid w:val="00A952D5"/>
    <w:rsid w:val="00A9577A"/>
    <w:rsid w:val="00A9593D"/>
    <w:rsid w:val="00A95B3A"/>
    <w:rsid w:val="00A960A2"/>
    <w:rsid w:val="00A96491"/>
    <w:rsid w:val="00A96616"/>
    <w:rsid w:val="00A96983"/>
    <w:rsid w:val="00A96AC0"/>
    <w:rsid w:val="00A96B09"/>
    <w:rsid w:val="00A96FCC"/>
    <w:rsid w:val="00A97BBC"/>
    <w:rsid w:val="00AA030A"/>
    <w:rsid w:val="00AA049D"/>
    <w:rsid w:val="00AA0546"/>
    <w:rsid w:val="00AA1150"/>
    <w:rsid w:val="00AA1200"/>
    <w:rsid w:val="00AA1519"/>
    <w:rsid w:val="00AA15C5"/>
    <w:rsid w:val="00AA199E"/>
    <w:rsid w:val="00AA1DD1"/>
    <w:rsid w:val="00AA2228"/>
    <w:rsid w:val="00AA2328"/>
    <w:rsid w:val="00AA26BC"/>
    <w:rsid w:val="00AA29C4"/>
    <w:rsid w:val="00AA2B3B"/>
    <w:rsid w:val="00AA2EF5"/>
    <w:rsid w:val="00AA2F00"/>
    <w:rsid w:val="00AA31D4"/>
    <w:rsid w:val="00AA3374"/>
    <w:rsid w:val="00AA383C"/>
    <w:rsid w:val="00AA42F3"/>
    <w:rsid w:val="00AA44EE"/>
    <w:rsid w:val="00AA4603"/>
    <w:rsid w:val="00AA4E5F"/>
    <w:rsid w:val="00AA4FAB"/>
    <w:rsid w:val="00AA55A1"/>
    <w:rsid w:val="00AA5E8F"/>
    <w:rsid w:val="00AA6590"/>
    <w:rsid w:val="00AA660C"/>
    <w:rsid w:val="00AA7666"/>
    <w:rsid w:val="00AA7837"/>
    <w:rsid w:val="00AB0270"/>
    <w:rsid w:val="00AB059B"/>
    <w:rsid w:val="00AB087D"/>
    <w:rsid w:val="00AB120C"/>
    <w:rsid w:val="00AB12DA"/>
    <w:rsid w:val="00AB12F5"/>
    <w:rsid w:val="00AB1405"/>
    <w:rsid w:val="00AB14F3"/>
    <w:rsid w:val="00AB15F6"/>
    <w:rsid w:val="00AB184A"/>
    <w:rsid w:val="00AB1E97"/>
    <w:rsid w:val="00AB20D7"/>
    <w:rsid w:val="00AB29FF"/>
    <w:rsid w:val="00AB2A4C"/>
    <w:rsid w:val="00AB2B45"/>
    <w:rsid w:val="00AB2F89"/>
    <w:rsid w:val="00AB31FA"/>
    <w:rsid w:val="00AB33C0"/>
    <w:rsid w:val="00AB34AC"/>
    <w:rsid w:val="00AB35DC"/>
    <w:rsid w:val="00AB3732"/>
    <w:rsid w:val="00AB3F97"/>
    <w:rsid w:val="00AB3FE4"/>
    <w:rsid w:val="00AB4558"/>
    <w:rsid w:val="00AB4940"/>
    <w:rsid w:val="00AB511E"/>
    <w:rsid w:val="00AB51AF"/>
    <w:rsid w:val="00AB5C6D"/>
    <w:rsid w:val="00AB5D40"/>
    <w:rsid w:val="00AB5F7C"/>
    <w:rsid w:val="00AB61F2"/>
    <w:rsid w:val="00AB6A86"/>
    <w:rsid w:val="00AB6B7C"/>
    <w:rsid w:val="00AB6C36"/>
    <w:rsid w:val="00AB6C84"/>
    <w:rsid w:val="00AB6DF1"/>
    <w:rsid w:val="00AB6F93"/>
    <w:rsid w:val="00AB71A9"/>
    <w:rsid w:val="00AB765C"/>
    <w:rsid w:val="00AB76BA"/>
    <w:rsid w:val="00AB78AD"/>
    <w:rsid w:val="00AB78B7"/>
    <w:rsid w:val="00AB78DA"/>
    <w:rsid w:val="00AC07DF"/>
    <w:rsid w:val="00AC0AB4"/>
    <w:rsid w:val="00AC0BB8"/>
    <w:rsid w:val="00AC1306"/>
    <w:rsid w:val="00AC1EE2"/>
    <w:rsid w:val="00AC20DB"/>
    <w:rsid w:val="00AC27E8"/>
    <w:rsid w:val="00AC2D08"/>
    <w:rsid w:val="00AC2F3A"/>
    <w:rsid w:val="00AC354C"/>
    <w:rsid w:val="00AC358E"/>
    <w:rsid w:val="00AC3758"/>
    <w:rsid w:val="00AC41F1"/>
    <w:rsid w:val="00AC45BB"/>
    <w:rsid w:val="00AC4831"/>
    <w:rsid w:val="00AC4AEC"/>
    <w:rsid w:val="00AC4DB1"/>
    <w:rsid w:val="00AC507E"/>
    <w:rsid w:val="00AC5383"/>
    <w:rsid w:val="00AC5608"/>
    <w:rsid w:val="00AC599D"/>
    <w:rsid w:val="00AC5F21"/>
    <w:rsid w:val="00AC5FE3"/>
    <w:rsid w:val="00AC6100"/>
    <w:rsid w:val="00AC6847"/>
    <w:rsid w:val="00AC69AF"/>
    <w:rsid w:val="00AC6EFA"/>
    <w:rsid w:val="00AC71EC"/>
    <w:rsid w:val="00AC792D"/>
    <w:rsid w:val="00AC7935"/>
    <w:rsid w:val="00AC7942"/>
    <w:rsid w:val="00AD03DD"/>
    <w:rsid w:val="00AD050F"/>
    <w:rsid w:val="00AD0D9D"/>
    <w:rsid w:val="00AD0FEB"/>
    <w:rsid w:val="00AD12AB"/>
    <w:rsid w:val="00AD1494"/>
    <w:rsid w:val="00AD1711"/>
    <w:rsid w:val="00AD188D"/>
    <w:rsid w:val="00AD1A38"/>
    <w:rsid w:val="00AD1B67"/>
    <w:rsid w:val="00AD3B72"/>
    <w:rsid w:val="00AD3C37"/>
    <w:rsid w:val="00AD3D19"/>
    <w:rsid w:val="00AD3FC3"/>
    <w:rsid w:val="00AD401D"/>
    <w:rsid w:val="00AD4276"/>
    <w:rsid w:val="00AD4675"/>
    <w:rsid w:val="00AD4720"/>
    <w:rsid w:val="00AD4E9A"/>
    <w:rsid w:val="00AD4F3C"/>
    <w:rsid w:val="00AD503A"/>
    <w:rsid w:val="00AD56B7"/>
    <w:rsid w:val="00AD58E8"/>
    <w:rsid w:val="00AD5D86"/>
    <w:rsid w:val="00AD60AB"/>
    <w:rsid w:val="00AD60E5"/>
    <w:rsid w:val="00AD655B"/>
    <w:rsid w:val="00AD6582"/>
    <w:rsid w:val="00AD6991"/>
    <w:rsid w:val="00AD6FA7"/>
    <w:rsid w:val="00AD7151"/>
    <w:rsid w:val="00AD72B4"/>
    <w:rsid w:val="00AD7692"/>
    <w:rsid w:val="00AD7A99"/>
    <w:rsid w:val="00AD7AB4"/>
    <w:rsid w:val="00AD7C52"/>
    <w:rsid w:val="00AD7DA0"/>
    <w:rsid w:val="00AE0052"/>
    <w:rsid w:val="00AE0444"/>
    <w:rsid w:val="00AE0653"/>
    <w:rsid w:val="00AE0B0D"/>
    <w:rsid w:val="00AE1186"/>
    <w:rsid w:val="00AE11DA"/>
    <w:rsid w:val="00AE1282"/>
    <w:rsid w:val="00AE1393"/>
    <w:rsid w:val="00AE13F0"/>
    <w:rsid w:val="00AE1743"/>
    <w:rsid w:val="00AE1895"/>
    <w:rsid w:val="00AE1D00"/>
    <w:rsid w:val="00AE1D96"/>
    <w:rsid w:val="00AE2047"/>
    <w:rsid w:val="00AE259D"/>
    <w:rsid w:val="00AE25D7"/>
    <w:rsid w:val="00AE2637"/>
    <w:rsid w:val="00AE2857"/>
    <w:rsid w:val="00AE2C77"/>
    <w:rsid w:val="00AE2DBC"/>
    <w:rsid w:val="00AE2E42"/>
    <w:rsid w:val="00AE31BB"/>
    <w:rsid w:val="00AE389B"/>
    <w:rsid w:val="00AE41DB"/>
    <w:rsid w:val="00AE4713"/>
    <w:rsid w:val="00AE4750"/>
    <w:rsid w:val="00AE4C4A"/>
    <w:rsid w:val="00AE5BF7"/>
    <w:rsid w:val="00AE5F9F"/>
    <w:rsid w:val="00AE5FB3"/>
    <w:rsid w:val="00AE6090"/>
    <w:rsid w:val="00AE6311"/>
    <w:rsid w:val="00AE714F"/>
    <w:rsid w:val="00AE7727"/>
    <w:rsid w:val="00AE78E2"/>
    <w:rsid w:val="00AE79B5"/>
    <w:rsid w:val="00AE7B9D"/>
    <w:rsid w:val="00AE7CFB"/>
    <w:rsid w:val="00AF0054"/>
    <w:rsid w:val="00AF0169"/>
    <w:rsid w:val="00AF134F"/>
    <w:rsid w:val="00AF14A1"/>
    <w:rsid w:val="00AF1525"/>
    <w:rsid w:val="00AF1687"/>
    <w:rsid w:val="00AF18AF"/>
    <w:rsid w:val="00AF1CF3"/>
    <w:rsid w:val="00AF2779"/>
    <w:rsid w:val="00AF28F5"/>
    <w:rsid w:val="00AF2B41"/>
    <w:rsid w:val="00AF2C17"/>
    <w:rsid w:val="00AF3438"/>
    <w:rsid w:val="00AF3792"/>
    <w:rsid w:val="00AF3C8D"/>
    <w:rsid w:val="00AF4834"/>
    <w:rsid w:val="00AF485D"/>
    <w:rsid w:val="00AF48DE"/>
    <w:rsid w:val="00AF4D1A"/>
    <w:rsid w:val="00AF4DDF"/>
    <w:rsid w:val="00AF549F"/>
    <w:rsid w:val="00AF593B"/>
    <w:rsid w:val="00AF598C"/>
    <w:rsid w:val="00AF5F8F"/>
    <w:rsid w:val="00AF6771"/>
    <w:rsid w:val="00AF6808"/>
    <w:rsid w:val="00AF6CC4"/>
    <w:rsid w:val="00AF74A7"/>
    <w:rsid w:val="00AF79F1"/>
    <w:rsid w:val="00AF7D99"/>
    <w:rsid w:val="00AF7EA5"/>
    <w:rsid w:val="00AF7FB4"/>
    <w:rsid w:val="00B00167"/>
    <w:rsid w:val="00B0043C"/>
    <w:rsid w:val="00B00651"/>
    <w:rsid w:val="00B01D25"/>
    <w:rsid w:val="00B01E5B"/>
    <w:rsid w:val="00B01EB3"/>
    <w:rsid w:val="00B0204B"/>
    <w:rsid w:val="00B02471"/>
    <w:rsid w:val="00B02C2E"/>
    <w:rsid w:val="00B02E6B"/>
    <w:rsid w:val="00B0386A"/>
    <w:rsid w:val="00B03903"/>
    <w:rsid w:val="00B03CE3"/>
    <w:rsid w:val="00B04467"/>
    <w:rsid w:val="00B04488"/>
    <w:rsid w:val="00B04548"/>
    <w:rsid w:val="00B04690"/>
    <w:rsid w:val="00B046AC"/>
    <w:rsid w:val="00B046B5"/>
    <w:rsid w:val="00B046F9"/>
    <w:rsid w:val="00B0472F"/>
    <w:rsid w:val="00B047DB"/>
    <w:rsid w:val="00B04D34"/>
    <w:rsid w:val="00B0539B"/>
    <w:rsid w:val="00B05402"/>
    <w:rsid w:val="00B0544E"/>
    <w:rsid w:val="00B054A9"/>
    <w:rsid w:val="00B05AE7"/>
    <w:rsid w:val="00B06479"/>
    <w:rsid w:val="00B06651"/>
    <w:rsid w:val="00B06A0B"/>
    <w:rsid w:val="00B06CAB"/>
    <w:rsid w:val="00B0706A"/>
    <w:rsid w:val="00B07228"/>
    <w:rsid w:val="00B07403"/>
    <w:rsid w:val="00B077E5"/>
    <w:rsid w:val="00B07D1D"/>
    <w:rsid w:val="00B07E6C"/>
    <w:rsid w:val="00B07ED9"/>
    <w:rsid w:val="00B07EEF"/>
    <w:rsid w:val="00B10248"/>
    <w:rsid w:val="00B10292"/>
    <w:rsid w:val="00B103B6"/>
    <w:rsid w:val="00B10A15"/>
    <w:rsid w:val="00B10ACC"/>
    <w:rsid w:val="00B10F3A"/>
    <w:rsid w:val="00B11623"/>
    <w:rsid w:val="00B12209"/>
    <w:rsid w:val="00B124A0"/>
    <w:rsid w:val="00B128FC"/>
    <w:rsid w:val="00B12B5A"/>
    <w:rsid w:val="00B12D92"/>
    <w:rsid w:val="00B12FD1"/>
    <w:rsid w:val="00B13534"/>
    <w:rsid w:val="00B13539"/>
    <w:rsid w:val="00B13653"/>
    <w:rsid w:val="00B1380E"/>
    <w:rsid w:val="00B1418F"/>
    <w:rsid w:val="00B143A1"/>
    <w:rsid w:val="00B14487"/>
    <w:rsid w:val="00B145D2"/>
    <w:rsid w:val="00B1494E"/>
    <w:rsid w:val="00B14D81"/>
    <w:rsid w:val="00B15131"/>
    <w:rsid w:val="00B15807"/>
    <w:rsid w:val="00B15D84"/>
    <w:rsid w:val="00B161F9"/>
    <w:rsid w:val="00B16648"/>
    <w:rsid w:val="00B169A7"/>
    <w:rsid w:val="00B1705E"/>
    <w:rsid w:val="00B17362"/>
    <w:rsid w:val="00B17697"/>
    <w:rsid w:val="00B17E2F"/>
    <w:rsid w:val="00B20254"/>
    <w:rsid w:val="00B203F0"/>
    <w:rsid w:val="00B2066F"/>
    <w:rsid w:val="00B207C3"/>
    <w:rsid w:val="00B207F1"/>
    <w:rsid w:val="00B20C49"/>
    <w:rsid w:val="00B20D97"/>
    <w:rsid w:val="00B20F88"/>
    <w:rsid w:val="00B21022"/>
    <w:rsid w:val="00B2161C"/>
    <w:rsid w:val="00B21806"/>
    <w:rsid w:val="00B21B59"/>
    <w:rsid w:val="00B22064"/>
    <w:rsid w:val="00B22123"/>
    <w:rsid w:val="00B22397"/>
    <w:rsid w:val="00B224FB"/>
    <w:rsid w:val="00B22795"/>
    <w:rsid w:val="00B22F30"/>
    <w:rsid w:val="00B23092"/>
    <w:rsid w:val="00B232E3"/>
    <w:rsid w:val="00B2332D"/>
    <w:rsid w:val="00B23576"/>
    <w:rsid w:val="00B23725"/>
    <w:rsid w:val="00B238D4"/>
    <w:rsid w:val="00B239BA"/>
    <w:rsid w:val="00B23AE9"/>
    <w:rsid w:val="00B240B2"/>
    <w:rsid w:val="00B24159"/>
    <w:rsid w:val="00B246F0"/>
    <w:rsid w:val="00B247ED"/>
    <w:rsid w:val="00B2521B"/>
    <w:rsid w:val="00B25297"/>
    <w:rsid w:val="00B25441"/>
    <w:rsid w:val="00B25645"/>
    <w:rsid w:val="00B256C9"/>
    <w:rsid w:val="00B25947"/>
    <w:rsid w:val="00B259DB"/>
    <w:rsid w:val="00B263C6"/>
    <w:rsid w:val="00B266CD"/>
    <w:rsid w:val="00B26A01"/>
    <w:rsid w:val="00B26CBA"/>
    <w:rsid w:val="00B27217"/>
    <w:rsid w:val="00B27344"/>
    <w:rsid w:val="00B27910"/>
    <w:rsid w:val="00B27960"/>
    <w:rsid w:val="00B279E9"/>
    <w:rsid w:val="00B27B09"/>
    <w:rsid w:val="00B30415"/>
    <w:rsid w:val="00B30441"/>
    <w:rsid w:val="00B30CEE"/>
    <w:rsid w:val="00B31857"/>
    <w:rsid w:val="00B31867"/>
    <w:rsid w:val="00B31B64"/>
    <w:rsid w:val="00B31EAE"/>
    <w:rsid w:val="00B321F7"/>
    <w:rsid w:val="00B32327"/>
    <w:rsid w:val="00B32372"/>
    <w:rsid w:val="00B323FA"/>
    <w:rsid w:val="00B3267A"/>
    <w:rsid w:val="00B33054"/>
    <w:rsid w:val="00B3320D"/>
    <w:rsid w:val="00B336E1"/>
    <w:rsid w:val="00B337F8"/>
    <w:rsid w:val="00B3397A"/>
    <w:rsid w:val="00B339E2"/>
    <w:rsid w:val="00B33F5F"/>
    <w:rsid w:val="00B34110"/>
    <w:rsid w:val="00B34368"/>
    <w:rsid w:val="00B34801"/>
    <w:rsid w:val="00B34866"/>
    <w:rsid w:val="00B34E25"/>
    <w:rsid w:val="00B3524E"/>
    <w:rsid w:val="00B35590"/>
    <w:rsid w:val="00B35625"/>
    <w:rsid w:val="00B35ACA"/>
    <w:rsid w:val="00B35F5D"/>
    <w:rsid w:val="00B3613B"/>
    <w:rsid w:val="00B36658"/>
    <w:rsid w:val="00B366D3"/>
    <w:rsid w:val="00B3679D"/>
    <w:rsid w:val="00B368FA"/>
    <w:rsid w:val="00B369E1"/>
    <w:rsid w:val="00B36D1E"/>
    <w:rsid w:val="00B36FCA"/>
    <w:rsid w:val="00B3726E"/>
    <w:rsid w:val="00B372D1"/>
    <w:rsid w:val="00B379D9"/>
    <w:rsid w:val="00B37D43"/>
    <w:rsid w:val="00B37DA9"/>
    <w:rsid w:val="00B40319"/>
    <w:rsid w:val="00B40443"/>
    <w:rsid w:val="00B404C1"/>
    <w:rsid w:val="00B409D2"/>
    <w:rsid w:val="00B40B03"/>
    <w:rsid w:val="00B40D76"/>
    <w:rsid w:val="00B40F69"/>
    <w:rsid w:val="00B410DC"/>
    <w:rsid w:val="00B41127"/>
    <w:rsid w:val="00B41162"/>
    <w:rsid w:val="00B41272"/>
    <w:rsid w:val="00B414CA"/>
    <w:rsid w:val="00B41509"/>
    <w:rsid w:val="00B415BF"/>
    <w:rsid w:val="00B415D6"/>
    <w:rsid w:val="00B4182A"/>
    <w:rsid w:val="00B418C2"/>
    <w:rsid w:val="00B41C97"/>
    <w:rsid w:val="00B4214E"/>
    <w:rsid w:val="00B42428"/>
    <w:rsid w:val="00B42625"/>
    <w:rsid w:val="00B42A34"/>
    <w:rsid w:val="00B42D6F"/>
    <w:rsid w:val="00B431C2"/>
    <w:rsid w:val="00B433A9"/>
    <w:rsid w:val="00B435FB"/>
    <w:rsid w:val="00B436F8"/>
    <w:rsid w:val="00B43750"/>
    <w:rsid w:val="00B4375B"/>
    <w:rsid w:val="00B43816"/>
    <w:rsid w:val="00B43D63"/>
    <w:rsid w:val="00B43E14"/>
    <w:rsid w:val="00B441BF"/>
    <w:rsid w:val="00B441CD"/>
    <w:rsid w:val="00B446E9"/>
    <w:rsid w:val="00B4498F"/>
    <w:rsid w:val="00B44E2B"/>
    <w:rsid w:val="00B44E71"/>
    <w:rsid w:val="00B45292"/>
    <w:rsid w:val="00B45392"/>
    <w:rsid w:val="00B46097"/>
    <w:rsid w:val="00B465DB"/>
    <w:rsid w:val="00B46918"/>
    <w:rsid w:val="00B46A75"/>
    <w:rsid w:val="00B46C35"/>
    <w:rsid w:val="00B46D78"/>
    <w:rsid w:val="00B47143"/>
    <w:rsid w:val="00B4785F"/>
    <w:rsid w:val="00B47AF2"/>
    <w:rsid w:val="00B501B8"/>
    <w:rsid w:val="00B502BA"/>
    <w:rsid w:val="00B504F2"/>
    <w:rsid w:val="00B50626"/>
    <w:rsid w:val="00B506B4"/>
    <w:rsid w:val="00B50715"/>
    <w:rsid w:val="00B5127B"/>
    <w:rsid w:val="00B51357"/>
    <w:rsid w:val="00B5144D"/>
    <w:rsid w:val="00B51D77"/>
    <w:rsid w:val="00B51EAE"/>
    <w:rsid w:val="00B522C9"/>
    <w:rsid w:val="00B5234A"/>
    <w:rsid w:val="00B527BE"/>
    <w:rsid w:val="00B52A01"/>
    <w:rsid w:val="00B52A0C"/>
    <w:rsid w:val="00B52A71"/>
    <w:rsid w:val="00B52CC9"/>
    <w:rsid w:val="00B52E8A"/>
    <w:rsid w:val="00B53282"/>
    <w:rsid w:val="00B532ED"/>
    <w:rsid w:val="00B53422"/>
    <w:rsid w:val="00B53719"/>
    <w:rsid w:val="00B53D00"/>
    <w:rsid w:val="00B53FA3"/>
    <w:rsid w:val="00B5457B"/>
    <w:rsid w:val="00B54582"/>
    <w:rsid w:val="00B545A1"/>
    <w:rsid w:val="00B5474A"/>
    <w:rsid w:val="00B549FE"/>
    <w:rsid w:val="00B55128"/>
    <w:rsid w:val="00B553D8"/>
    <w:rsid w:val="00B559A8"/>
    <w:rsid w:val="00B562FE"/>
    <w:rsid w:val="00B5637D"/>
    <w:rsid w:val="00B5688E"/>
    <w:rsid w:val="00B56DC1"/>
    <w:rsid w:val="00B573E4"/>
    <w:rsid w:val="00B576AE"/>
    <w:rsid w:val="00B57CC2"/>
    <w:rsid w:val="00B60252"/>
    <w:rsid w:val="00B60308"/>
    <w:rsid w:val="00B604C6"/>
    <w:rsid w:val="00B6090F"/>
    <w:rsid w:val="00B60A00"/>
    <w:rsid w:val="00B60A1E"/>
    <w:rsid w:val="00B6102D"/>
    <w:rsid w:val="00B61B3A"/>
    <w:rsid w:val="00B61B8D"/>
    <w:rsid w:val="00B62849"/>
    <w:rsid w:val="00B628FD"/>
    <w:rsid w:val="00B62E01"/>
    <w:rsid w:val="00B6318D"/>
    <w:rsid w:val="00B63306"/>
    <w:rsid w:val="00B635F5"/>
    <w:rsid w:val="00B636C0"/>
    <w:rsid w:val="00B638CC"/>
    <w:rsid w:val="00B642F9"/>
    <w:rsid w:val="00B64587"/>
    <w:rsid w:val="00B6469C"/>
    <w:rsid w:val="00B64D33"/>
    <w:rsid w:val="00B64D3E"/>
    <w:rsid w:val="00B64F52"/>
    <w:rsid w:val="00B6531A"/>
    <w:rsid w:val="00B65729"/>
    <w:rsid w:val="00B65980"/>
    <w:rsid w:val="00B65B2D"/>
    <w:rsid w:val="00B670E7"/>
    <w:rsid w:val="00B67435"/>
    <w:rsid w:val="00B676DA"/>
    <w:rsid w:val="00B67916"/>
    <w:rsid w:val="00B67C98"/>
    <w:rsid w:val="00B67D6A"/>
    <w:rsid w:val="00B702C5"/>
    <w:rsid w:val="00B70522"/>
    <w:rsid w:val="00B7077C"/>
    <w:rsid w:val="00B7163A"/>
    <w:rsid w:val="00B719EE"/>
    <w:rsid w:val="00B71BC2"/>
    <w:rsid w:val="00B71CB9"/>
    <w:rsid w:val="00B726DC"/>
    <w:rsid w:val="00B72CCB"/>
    <w:rsid w:val="00B7308B"/>
    <w:rsid w:val="00B734BD"/>
    <w:rsid w:val="00B734DC"/>
    <w:rsid w:val="00B73627"/>
    <w:rsid w:val="00B73D26"/>
    <w:rsid w:val="00B7426C"/>
    <w:rsid w:val="00B74745"/>
    <w:rsid w:val="00B748AB"/>
    <w:rsid w:val="00B7490A"/>
    <w:rsid w:val="00B74ECB"/>
    <w:rsid w:val="00B74F0D"/>
    <w:rsid w:val="00B74F80"/>
    <w:rsid w:val="00B75C98"/>
    <w:rsid w:val="00B76037"/>
    <w:rsid w:val="00B76098"/>
    <w:rsid w:val="00B76D04"/>
    <w:rsid w:val="00B76E48"/>
    <w:rsid w:val="00B76EC9"/>
    <w:rsid w:val="00B76F02"/>
    <w:rsid w:val="00B77859"/>
    <w:rsid w:val="00B77C8D"/>
    <w:rsid w:val="00B8048E"/>
    <w:rsid w:val="00B8067A"/>
    <w:rsid w:val="00B8076D"/>
    <w:rsid w:val="00B80959"/>
    <w:rsid w:val="00B80BA0"/>
    <w:rsid w:val="00B80C90"/>
    <w:rsid w:val="00B81080"/>
    <w:rsid w:val="00B81886"/>
    <w:rsid w:val="00B81D29"/>
    <w:rsid w:val="00B81DC4"/>
    <w:rsid w:val="00B81E20"/>
    <w:rsid w:val="00B81EF6"/>
    <w:rsid w:val="00B824AC"/>
    <w:rsid w:val="00B824E4"/>
    <w:rsid w:val="00B8258C"/>
    <w:rsid w:val="00B82B17"/>
    <w:rsid w:val="00B82B1A"/>
    <w:rsid w:val="00B83205"/>
    <w:rsid w:val="00B83549"/>
    <w:rsid w:val="00B85446"/>
    <w:rsid w:val="00B854CA"/>
    <w:rsid w:val="00B85952"/>
    <w:rsid w:val="00B8598C"/>
    <w:rsid w:val="00B85B29"/>
    <w:rsid w:val="00B85CCF"/>
    <w:rsid w:val="00B86397"/>
    <w:rsid w:val="00B86715"/>
    <w:rsid w:val="00B867C3"/>
    <w:rsid w:val="00B86DFA"/>
    <w:rsid w:val="00B90157"/>
    <w:rsid w:val="00B901D6"/>
    <w:rsid w:val="00B9022C"/>
    <w:rsid w:val="00B904A0"/>
    <w:rsid w:val="00B904C5"/>
    <w:rsid w:val="00B9096C"/>
    <w:rsid w:val="00B90B4B"/>
    <w:rsid w:val="00B90C65"/>
    <w:rsid w:val="00B90EC2"/>
    <w:rsid w:val="00B9103B"/>
    <w:rsid w:val="00B91790"/>
    <w:rsid w:val="00B91E78"/>
    <w:rsid w:val="00B922F1"/>
    <w:rsid w:val="00B9243C"/>
    <w:rsid w:val="00B924AD"/>
    <w:rsid w:val="00B9252C"/>
    <w:rsid w:val="00B92971"/>
    <w:rsid w:val="00B933E8"/>
    <w:rsid w:val="00B935AD"/>
    <w:rsid w:val="00B935F5"/>
    <w:rsid w:val="00B93840"/>
    <w:rsid w:val="00B93A46"/>
    <w:rsid w:val="00B93B7D"/>
    <w:rsid w:val="00B93E4B"/>
    <w:rsid w:val="00B93F05"/>
    <w:rsid w:val="00B93F41"/>
    <w:rsid w:val="00B94140"/>
    <w:rsid w:val="00B94561"/>
    <w:rsid w:val="00B94A07"/>
    <w:rsid w:val="00B94C66"/>
    <w:rsid w:val="00B94E84"/>
    <w:rsid w:val="00B94FA8"/>
    <w:rsid w:val="00B95088"/>
    <w:rsid w:val="00B954B5"/>
    <w:rsid w:val="00B96153"/>
    <w:rsid w:val="00B96EED"/>
    <w:rsid w:val="00B973F1"/>
    <w:rsid w:val="00B978B8"/>
    <w:rsid w:val="00B97C8B"/>
    <w:rsid w:val="00B97CC2"/>
    <w:rsid w:val="00B97DCA"/>
    <w:rsid w:val="00B97EB2"/>
    <w:rsid w:val="00BA01AA"/>
    <w:rsid w:val="00BA0443"/>
    <w:rsid w:val="00BA06F8"/>
    <w:rsid w:val="00BA0931"/>
    <w:rsid w:val="00BA0AB6"/>
    <w:rsid w:val="00BA0E93"/>
    <w:rsid w:val="00BA12A9"/>
    <w:rsid w:val="00BA12BD"/>
    <w:rsid w:val="00BA13BE"/>
    <w:rsid w:val="00BA1561"/>
    <w:rsid w:val="00BA1A4E"/>
    <w:rsid w:val="00BA1FF7"/>
    <w:rsid w:val="00BA205C"/>
    <w:rsid w:val="00BA22AF"/>
    <w:rsid w:val="00BA236D"/>
    <w:rsid w:val="00BA2CDC"/>
    <w:rsid w:val="00BA3098"/>
    <w:rsid w:val="00BA339F"/>
    <w:rsid w:val="00BA3484"/>
    <w:rsid w:val="00BA3600"/>
    <w:rsid w:val="00BA39F0"/>
    <w:rsid w:val="00BA40FA"/>
    <w:rsid w:val="00BA438F"/>
    <w:rsid w:val="00BA447B"/>
    <w:rsid w:val="00BA44F5"/>
    <w:rsid w:val="00BA45F8"/>
    <w:rsid w:val="00BA469B"/>
    <w:rsid w:val="00BA470B"/>
    <w:rsid w:val="00BA4C6F"/>
    <w:rsid w:val="00BA4C86"/>
    <w:rsid w:val="00BA4D84"/>
    <w:rsid w:val="00BA4E59"/>
    <w:rsid w:val="00BA570E"/>
    <w:rsid w:val="00BA634D"/>
    <w:rsid w:val="00BA63B7"/>
    <w:rsid w:val="00BA63D5"/>
    <w:rsid w:val="00BA663F"/>
    <w:rsid w:val="00BA66E9"/>
    <w:rsid w:val="00BA6A1F"/>
    <w:rsid w:val="00BA6A7F"/>
    <w:rsid w:val="00BA7066"/>
    <w:rsid w:val="00BA71AD"/>
    <w:rsid w:val="00BA764E"/>
    <w:rsid w:val="00BA7757"/>
    <w:rsid w:val="00BA7822"/>
    <w:rsid w:val="00BA78B0"/>
    <w:rsid w:val="00BA79EF"/>
    <w:rsid w:val="00BA7D55"/>
    <w:rsid w:val="00BA7F14"/>
    <w:rsid w:val="00BA7FBA"/>
    <w:rsid w:val="00BB01D1"/>
    <w:rsid w:val="00BB0289"/>
    <w:rsid w:val="00BB066F"/>
    <w:rsid w:val="00BB0756"/>
    <w:rsid w:val="00BB08E0"/>
    <w:rsid w:val="00BB0BC1"/>
    <w:rsid w:val="00BB0E78"/>
    <w:rsid w:val="00BB1F57"/>
    <w:rsid w:val="00BB2AE6"/>
    <w:rsid w:val="00BB2D3C"/>
    <w:rsid w:val="00BB30E8"/>
    <w:rsid w:val="00BB35A3"/>
    <w:rsid w:val="00BB3D08"/>
    <w:rsid w:val="00BB3E66"/>
    <w:rsid w:val="00BB4050"/>
    <w:rsid w:val="00BB4151"/>
    <w:rsid w:val="00BB450A"/>
    <w:rsid w:val="00BB464C"/>
    <w:rsid w:val="00BB4C86"/>
    <w:rsid w:val="00BB4F0A"/>
    <w:rsid w:val="00BB50E3"/>
    <w:rsid w:val="00BB547A"/>
    <w:rsid w:val="00BB54A1"/>
    <w:rsid w:val="00BB5554"/>
    <w:rsid w:val="00BB58E2"/>
    <w:rsid w:val="00BB5AF3"/>
    <w:rsid w:val="00BB5E48"/>
    <w:rsid w:val="00BB6403"/>
    <w:rsid w:val="00BB6424"/>
    <w:rsid w:val="00BB662E"/>
    <w:rsid w:val="00BB6695"/>
    <w:rsid w:val="00BB6901"/>
    <w:rsid w:val="00BB6AB0"/>
    <w:rsid w:val="00BB74DD"/>
    <w:rsid w:val="00BC04BE"/>
    <w:rsid w:val="00BC0575"/>
    <w:rsid w:val="00BC0AA0"/>
    <w:rsid w:val="00BC25E2"/>
    <w:rsid w:val="00BC269C"/>
    <w:rsid w:val="00BC2937"/>
    <w:rsid w:val="00BC29B1"/>
    <w:rsid w:val="00BC30CE"/>
    <w:rsid w:val="00BC31A7"/>
    <w:rsid w:val="00BC334A"/>
    <w:rsid w:val="00BC359F"/>
    <w:rsid w:val="00BC384F"/>
    <w:rsid w:val="00BC3D73"/>
    <w:rsid w:val="00BC3E10"/>
    <w:rsid w:val="00BC3F0D"/>
    <w:rsid w:val="00BC4086"/>
    <w:rsid w:val="00BC4260"/>
    <w:rsid w:val="00BC4572"/>
    <w:rsid w:val="00BC4C96"/>
    <w:rsid w:val="00BC5644"/>
    <w:rsid w:val="00BC58B1"/>
    <w:rsid w:val="00BC6207"/>
    <w:rsid w:val="00BC66FA"/>
    <w:rsid w:val="00BC6B15"/>
    <w:rsid w:val="00BC6CEF"/>
    <w:rsid w:val="00BC6EED"/>
    <w:rsid w:val="00BC721D"/>
    <w:rsid w:val="00BC7A2D"/>
    <w:rsid w:val="00BC7A9D"/>
    <w:rsid w:val="00BC7DA3"/>
    <w:rsid w:val="00BC7E6E"/>
    <w:rsid w:val="00BC7EEE"/>
    <w:rsid w:val="00BD0483"/>
    <w:rsid w:val="00BD094D"/>
    <w:rsid w:val="00BD0D12"/>
    <w:rsid w:val="00BD0F92"/>
    <w:rsid w:val="00BD11F8"/>
    <w:rsid w:val="00BD161C"/>
    <w:rsid w:val="00BD21AE"/>
    <w:rsid w:val="00BD23A3"/>
    <w:rsid w:val="00BD28E7"/>
    <w:rsid w:val="00BD2C0A"/>
    <w:rsid w:val="00BD2CDB"/>
    <w:rsid w:val="00BD2E1C"/>
    <w:rsid w:val="00BD304C"/>
    <w:rsid w:val="00BD341C"/>
    <w:rsid w:val="00BD37B2"/>
    <w:rsid w:val="00BD3C32"/>
    <w:rsid w:val="00BD3F80"/>
    <w:rsid w:val="00BD3FC8"/>
    <w:rsid w:val="00BD4108"/>
    <w:rsid w:val="00BD4211"/>
    <w:rsid w:val="00BD49C2"/>
    <w:rsid w:val="00BD4CC5"/>
    <w:rsid w:val="00BD4E15"/>
    <w:rsid w:val="00BD51FF"/>
    <w:rsid w:val="00BD59B8"/>
    <w:rsid w:val="00BD5A0E"/>
    <w:rsid w:val="00BD5B12"/>
    <w:rsid w:val="00BD602C"/>
    <w:rsid w:val="00BD65AC"/>
    <w:rsid w:val="00BD667D"/>
    <w:rsid w:val="00BD6CA2"/>
    <w:rsid w:val="00BD7189"/>
    <w:rsid w:val="00BD7F68"/>
    <w:rsid w:val="00BE01AF"/>
    <w:rsid w:val="00BE05DC"/>
    <w:rsid w:val="00BE0988"/>
    <w:rsid w:val="00BE0DB7"/>
    <w:rsid w:val="00BE12B6"/>
    <w:rsid w:val="00BE1C20"/>
    <w:rsid w:val="00BE1F71"/>
    <w:rsid w:val="00BE22EA"/>
    <w:rsid w:val="00BE26CC"/>
    <w:rsid w:val="00BE2C84"/>
    <w:rsid w:val="00BE346C"/>
    <w:rsid w:val="00BE36A2"/>
    <w:rsid w:val="00BE3832"/>
    <w:rsid w:val="00BE4176"/>
    <w:rsid w:val="00BE47FF"/>
    <w:rsid w:val="00BE4842"/>
    <w:rsid w:val="00BE49D0"/>
    <w:rsid w:val="00BE4EBB"/>
    <w:rsid w:val="00BE54D8"/>
    <w:rsid w:val="00BE5602"/>
    <w:rsid w:val="00BE58DE"/>
    <w:rsid w:val="00BE5B42"/>
    <w:rsid w:val="00BE61A4"/>
    <w:rsid w:val="00BE6357"/>
    <w:rsid w:val="00BE6BA7"/>
    <w:rsid w:val="00BE72A8"/>
    <w:rsid w:val="00BE7924"/>
    <w:rsid w:val="00BE794C"/>
    <w:rsid w:val="00BE7BBA"/>
    <w:rsid w:val="00BE7DDA"/>
    <w:rsid w:val="00BF081A"/>
    <w:rsid w:val="00BF0862"/>
    <w:rsid w:val="00BF0930"/>
    <w:rsid w:val="00BF0AEB"/>
    <w:rsid w:val="00BF0C12"/>
    <w:rsid w:val="00BF0FA0"/>
    <w:rsid w:val="00BF106E"/>
    <w:rsid w:val="00BF1126"/>
    <w:rsid w:val="00BF1440"/>
    <w:rsid w:val="00BF26B0"/>
    <w:rsid w:val="00BF2A12"/>
    <w:rsid w:val="00BF2ACB"/>
    <w:rsid w:val="00BF3072"/>
    <w:rsid w:val="00BF372E"/>
    <w:rsid w:val="00BF3AF1"/>
    <w:rsid w:val="00BF3C5C"/>
    <w:rsid w:val="00BF453D"/>
    <w:rsid w:val="00BF47BA"/>
    <w:rsid w:val="00BF496C"/>
    <w:rsid w:val="00BF4B7B"/>
    <w:rsid w:val="00BF4B92"/>
    <w:rsid w:val="00BF4E2E"/>
    <w:rsid w:val="00BF4EBA"/>
    <w:rsid w:val="00BF5685"/>
    <w:rsid w:val="00BF57EE"/>
    <w:rsid w:val="00BF5A2D"/>
    <w:rsid w:val="00BF5B0A"/>
    <w:rsid w:val="00BF6203"/>
    <w:rsid w:val="00BF6A96"/>
    <w:rsid w:val="00BF6EA4"/>
    <w:rsid w:val="00BF6F16"/>
    <w:rsid w:val="00BF7053"/>
    <w:rsid w:val="00BF70B6"/>
    <w:rsid w:val="00BF74DB"/>
    <w:rsid w:val="00BF7BE2"/>
    <w:rsid w:val="00BF7D63"/>
    <w:rsid w:val="00BF7D8B"/>
    <w:rsid w:val="00BF7FF7"/>
    <w:rsid w:val="00C006F3"/>
    <w:rsid w:val="00C007C6"/>
    <w:rsid w:val="00C00CA4"/>
    <w:rsid w:val="00C00D2B"/>
    <w:rsid w:val="00C00F57"/>
    <w:rsid w:val="00C0109A"/>
    <w:rsid w:val="00C01240"/>
    <w:rsid w:val="00C012CB"/>
    <w:rsid w:val="00C01A2F"/>
    <w:rsid w:val="00C01C21"/>
    <w:rsid w:val="00C01F78"/>
    <w:rsid w:val="00C025CE"/>
    <w:rsid w:val="00C025D2"/>
    <w:rsid w:val="00C02622"/>
    <w:rsid w:val="00C02685"/>
    <w:rsid w:val="00C02975"/>
    <w:rsid w:val="00C033A6"/>
    <w:rsid w:val="00C033A8"/>
    <w:rsid w:val="00C03F48"/>
    <w:rsid w:val="00C046DD"/>
    <w:rsid w:val="00C05317"/>
    <w:rsid w:val="00C05355"/>
    <w:rsid w:val="00C057AC"/>
    <w:rsid w:val="00C059BC"/>
    <w:rsid w:val="00C05BFF"/>
    <w:rsid w:val="00C05CAB"/>
    <w:rsid w:val="00C06054"/>
    <w:rsid w:val="00C06115"/>
    <w:rsid w:val="00C065B5"/>
    <w:rsid w:val="00C0682E"/>
    <w:rsid w:val="00C069AA"/>
    <w:rsid w:val="00C069CD"/>
    <w:rsid w:val="00C06A15"/>
    <w:rsid w:val="00C06AEC"/>
    <w:rsid w:val="00C06CBE"/>
    <w:rsid w:val="00C07037"/>
    <w:rsid w:val="00C07260"/>
    <w:rsid w:val="00C07288"/>
    <w:rsid w:val="00C07897"/>
    <w:rsid w:val="00C106D4"/>
    <w:rsid w:val="00C10713"/>
    <w:rsid w:val="00C10C9B"/>
    <w:rsid w:val="00C10CAF"/>
    <w:rsid w:val="00C11313"/>
    <w:rsid w:val="00C115B5"/>
    <w:rsid w:val="00C11641"/>
    <w:rsid w:val="00C11681"/>
    <w:rsid w:val="00C11708"/>
    <w:rsid w:val="00C11D24"/>
    <w:rsid w:val="00C11F03"/>
    <w:rsid w:val="00C11FDD"/>
    <w:rsid w:val="00C12AAF"/>
    <w:rsid w:val="00C12CC0"/>
    <w:rsid w:val="00C12FEF"/>
    <w:rsid w:val="00C132BD"/>
    <w:rsid w:val="00C13A8E"/>
    <w:rsid w:val="00C140E2"/>
    <w:rsid w:val="00C143FE"/>
    <w:rsid w:val="00C1464C"/>
    <w:rsid w:val="00C15263"/>
    <w:rsid w:val="00C15582"/>
    <w:rsid w:val="00C155D6"/>
    <w:rsid w:val="00C157B4"/>
    <w:rsid w:val="00C1587A"/>
    <w:rsid w:val="00C160ED"/>
    <w:rsid w:val="00C1627E"/>
    <w:rsid w:val="00C16438"/>
    <w:rsid w:val="00C1667A"/>
    <w:rsid w:val="00C17124"/>
    <w:rsid w:val="00C1761E"/>
    <w:rsid w:val="00C1789D"/>
    <w:rsid w:val="00C17CA0"/>
    <w:rsid w:val="00C2020D"/>
    <w:rsid w:val="00C20AF2"/>
    <w:rsid w:val="00C2115A"/>
    <w:rsid w:val="00C2294C"/>
    <w:rsid w:val="00C22B87"/>
    <w:rsid w:val="00C23127"/>
    <w:rsid w:val="00C23378"/>
    <w:rsid w:val="00C233F5"/>
    <w:rsid w:val="00C23BE0"/>
    <w:rsid w:val="00C23F7C"/>
    <w:rsid w:val="00C24090"/>
    <w:rsid w:val="00C24093"/>
    <w:rsid w:val="00C242E0"/>
    <w:rsid w:val="00C24678"/>
    <w:rsid w:val="00C24C9A"/>
    <w:rsid w:val="00C24E72"/>
    <w:rsid w:val="00C255CF"/>
    <w:rsid w:val="00C25A3C"/>
    <w:rsid w:val="00C25BF0"/>
    <w:rsid w:val="00C25DE0"/>
    <w:rsid w:val="00C25E00"/>
    <w:rsid w:val="00C25F4E"/>
    <w:rsid w:val="00C25F8F"/>
    <w:rsid w:val="00C2605E"/>
    <w:rsid w:val="00C2612B"/>
    <w:rsid w:val="00C26359"/>
    <w:rsid w:val="00C26859"/>
    <w:rsid w:val="00C27FF9"/>
    <w:rsid w:val="00C3056E"/>
    <w:rsid w:val="00C30C9A"/>
    <w:rsid w:val="00C30E94"/>
    <w:rsid w:val="00C3115F"/>
    <w:rsid w:val="00C325D9"/>
    <w:rsid w:val="00C32BC1"/>
    <w:rsid w:val="00C33017"/>
    <w:rsid w:val="00C332D6"/>
    <w:rsid w:val="00C33425"/>
    <w:rsid w:val="00C33512"/>
    <w:rsid w:val="00C33B96"/>
    <w:rsid w:val="00C33BE9"/>
    <w:rsid w:val="00C34077"/>
    <w:rsid w:val="00C34083"/>
    <w:rsid w:val="00C34126"/>
    <w:rsid w:val="00C3450C"/>
    <w:rsid w:val="00C34B13"/>
    <w:rsid w:val="00C34DF2"/>
    <w:rsid w:val="00C3529F"/>
    <w:rsid w:val="00C352DC"/>
    <w:rsid w:val="00C35407"/>
    <w:rsid w:val="00C35560"/>
    <w:rsid w:val="00C355E2"/>
    <w:rsid w:val="00C3651D"/>
    <w:rsid w:val="00C3684A"/>
    <w:rsid w:val="00C36D70"/>
    <w:rsid w:val="00C36E35"/>
    <w:rsid w:val="00C370CF"/>
    <w:rsid w:val="00C370DB"/>
    <w:rsid w:val="00C37326"/>
    <w:rsid w:val="00C3758D"/>
    <w:rsid w:val="00C37681"/>
    <w:rsid w:val="00C376D5"/>
    <w:rsid w:val="00C37988"/>
    <w:rsid w:val="00C404F9"/>
    <w:rsid w:val="00C40797"/>
    <w:rsid w:val="00C4101B"/>
    <w:rsid w:val="00C4132A"/>
    <w:rsid w:val="00C41B57"/>
    <w:rsid w:val="00C41CE7"/>
    <w:rsid w:val="00C4208C"/>
    <w:rsid w:val="00C42091"/>
    <w:rsid w:val="00C4257B"/>
    <w:rsid w:val="00C42E55"/>
    <w:rsid w:val="00C42FEB"/>
    <w:rsid w:val="00C43791"/>
    <w:rsid w:val="00C43CEC"/>
    <w:rsid w:val="00C44467"/>
    <w:rsid w:val="00C45FDB"/>
    <w:rsid w:val="00C4609F"/>
    <w:rsid w:val="00C46403"/>
    <w:rsid w:val="00C4641A"/>
    <w:rsid w:val="00C46B83"/>
    <w:rsid w:val="00C46BF6"/>
    <w:rsid w:val="00C47505"/>
    <w:rsid w:val="00C47557"/>
    <w:rsid w:val="00C511AE"/>
    <w:rsid w:val="00C5121D"/>
    <w:rsid w:val="00C51301"/>
    <w:rsid w:val="00C5150C"/>
    <w:rsid w:val="00C519B5"/>
    <w:rsid w:val="00C51AC3"/>
    <w:rsid w:val="00C51B37"/>
    <w:rsid w:val="00C51E55"/>
    <w:rsid w:val="00C525CA"/>
    <w:rsid w:val="00C529FA"/>
    <w:rsid w:val="00C52D24"/>
    <w:rsid w:val="00C531ED"/>
    <w:rsid w:val="00C535BC"/>
    <w:rsid w:val="00C53623"/>
    <w:rsid w:val="00C53A9C"/>
    <w:rsid w:val="00C53B88"/>
    <w:rsid w:val="00C53BC4"/>
    <w:rsid w:val="00C545B5"/>
    <w:rsid w:val="00C5479B"/>
    <w:rsid w:val="00C547D9"/>
    <w:rsid w:val="00C54986"/>
    <w:rsid w:val="00C5551F"/>
    <w:rsid w:val="00C5570F"/>
    <w:rsid w:val="00C5571B"/>
    <w:rsid w:val="00C557DA"/>
    <w:rsid w:val="00C55AEF"/>
    <w:rsid w:val="00C565E4"/>
    <w:rsid w:val="00C57039"/>
    <w:rsid w:val="00C572D0"/>
    <w:rsid w:val="00C578B6"/>
    <w:rsid w:val="00C57928"/>
    <w:rsid w:val="00C57A05"/>
    <w:rsid w:val="00C57D0D"/>
    <w:rsid w:val="00C60049"/>
    <w:rsid w:val="00C6034C"/>
    <w:rsid w:val="00C60491"/>
    <w:rsid w:val="00C6109C"/>
    <w:rsid w:val="00C613AA"/>
    <w:rsid w:val="00C6149B"/>
    <w:rsid w:val="00C618F6"/>
    <w:rsid w:val="00C62199"/>
    <w:rsid w:val="00C62BB4"/>
    <w:rsid w:val="00C6352B"/>
    <w:rsid w:val="00C635EF"/>
    <w:rsid w:val="00C6426B"/>
    <w:rsid w:val="00C64280"/>
    <w:rsid w:val="00C644B4"/>
    <w:rsid w:val="00C64729"/>
    <w:rsid w:val="00C64D45"/>
    <w:rsid w:val="00C64D78"/>
    <w:rsid w:val="00C651A5"/>
    <w:rsid w:val="00C65966"/>
    <w:rsid w:val="00C65A8A"/>
    <w:rsid w:val="00C66175"/>
    <w:rsid w:val="00C66349"/>
    <w:rsid w:val="00C665F3"/>
    <w:rsid w:val="00C66CD4"/>
    <w:rsid w:val="00C66DAD"/>
    <w:rsid w:val="00C67264"/>
    <w:rsid w:val="00C676A8"/>
    <w:rsid w:val="00C701B0"/>
    <w:rsid w:val="00C70330"/>
    <w:rsid w:val="00C70345"/>
    <w:rsid w:val="00C70589"/>
    <w:rsid w:val="00C70A3E"/>
    <w:rsid w:val="00C7111C"/>
    <w:rsid w:val="00C71283"/>
    <w:rsid w:val="00C71450"/>
    <w:rsid w:val="00C7166E"/>
    <w:rsid w:val="00C716E3"/>
    <w:rsid w:val="00C71862"/>
    <w:rsid w:val="00C71C84"/>
    <w:rsid w:val="00C71D4A"/>
    <w:rsid w:val="00C71E65"/>
    <w:rsid w:val="00C7205C"/>
    <w:rsid w:val="00C7237E"/>
    <w:rsid w:val="00C7265A"/>
    <w:rsid w:val="00C72996"/>
    <w:rsid w:val="00C72A24"/>
    <w:rsid w:val="00C73206"/>
    <w:rsid w:val="00C735F2"/>
    <w:rsid w:val="00C73B01"/>
    <w:rsid w:val="00C73DB2"/>
    <w:rsid w:val="00C73E94"/>
    <w:rsid w:val="00C7416D"/>
    <w:rsid w:val="00C7446D"/>
    <w:rsid w:val="00C74B2B"/>
    <w:rsid w:val="00C7542F"/>
    <w:rsid w:val="00C75456"/>
    <w:rsid w:val="00C75793"/>
    <w:rsid w:val="00C75938"/>
    <w:rsid w:val="00C75BE2"/>
    <w:rsid w:val="00C75F12"/>
    <w:rsid w:val="00C76022"/>
    <w:rsid w:val="00C762E7"/>
    <w:rsid w:val="00C7667E"/>
    <w:rsid w:val="00C76755"/>
    <w:rsid w:val="00C76A57"/>
    <w:rsid w:val="00C76A6B"/>
    <w:rsid w:val="00C76C18"/>
    <w:rsid w:val="00C76EF5"/>
    <w:rsid w:val="00C7750B"/>
    <w:rsid w:val="00C77DBB"/>
    <w:rsid w:val="00C805B3"/>
    <w:rsid w:val="00C808B3"/>
    <w:rsid w:val="00C80B9C"/>
    <w:rsid w:val="00C80C94"/>
    <w:rsid w:val="00C80E06"/>
    <w:rsid w:val="00C81540"/>
    <w:rsid w:val="00C8171A"/>
    <w:rsid w:val="00C81F5C"/>
    <w:rsid w:val="00C824C1"/>
    <w:rsid w:val="00C828A3"/>
    <w:rsid w:val="00C82FF6"/>
    <w:rsid w:val="00C835A1"/>
    <w:rsid w:val="00C83905"/>
    <w:rsid w:val="00C84100"/>
    <w:rsid w:val="00C84B92"/>
    <w:rsid w:val="00C84CAD"/>
    <w:rsid w:val="00C84FCF"/>
    <w:rsid w:val="00C85A98"/>
    <w:rsid w:val="00C866D7"/>
    <w:rsid w:val="00C86A37"/>
    <w:rsid w:val="00C86AFF"/>
    <w:rsid w:val="00C8725B"/>
    <w:rsid w:val="00C872B9"/>
    <w:rsid w:val="00C8734B"/>
    <w:rsid w:val="00C87490"/>
    <w:rsid w:val="00C874AE"/>
    <w:rsid w:val="00C87D87"/>
    <w:rsid w:val="00C87F0F"/>
    <w:rsid w:val="00C904CD"/>
    <w:rsid w:val="00C90765"/>
    <w:rsid w:val="00C90DE5"/>
    <w:rsid w:val="00C90FC0"/>
    <w:rsid w:val="00C91439"/>
    <w:rsid w:val="00C91775"/>
    <w:rsid w:val="00C9177F"/>
    <w:rsid w:val="00C91795"/>
    <w:rsid w:val="00C918CB"/>
    <w:rsid w:val="00C91F34"/>
    <w:rsid w:val="00C92080"/>
    <w:rsid w:val="00C92288"/>
    <w:rsid w:val="00C92361"/>
    <w:rsid w:val="00C937C0"/>
    <w:rsid w:val="00C93846"/>
    <w:rsid w:val="00C93BEA"/>
    <w:rsid w:val="00C94077"/>
    <w:rsid w:val="00C944AF"/>
    <w:rsid w:val="00C9475C"/>
    <w:rsid w:val="00C947F1"/>
    <w:rsid w:val="00C948FC"/>
    <w:rsid w:val="00C94AE9"/>
    <w:rsid w:val="00C94FB5"/>
    <w:rsid w:val="00C952DD"/>
    <w:rsid w:val="00C95BF1"/>
    <w:rsid w:val="00C95EBA"/>
    <w:rsid w:val="00C95F2F"/>
    <w:rsid w:val="00C95F43"/>
    <w:rsid w:val="00C9601E"/>
    <w:rsid w:val="00C96BFC"/>
    <w:rsid w:val="00C96D61"/>
    <w:rsid w:val="00C96DD4"/>
    <w:rsid w:val="00C97107"/>
    <w:rsid w:val="00C977D2"/>
    <w:rsid w:val="00C97844"/>
    <w:rsid w:val="00C97B30"/>
    <w:rsid w:val="00C97DCF"/>
    <w:rsid w:val="00CA003E"/>
    <w:rsid w:val="00CA03D5"/>
    <w:rsid w:val="00CA0741"/>
    <w:rsid w:val="00CA0821"/>
    <w:rsid w:val="00CA155A"/>
    <w:rsid w:val="00CA18AB"/>
    <w:rsid w:val="00CA1A7C"/>
    <w:rsid w:val="00CA2182"/>
    <w:rsid w:val="00CA2186"/>
    <w:rsid w:val="00CA2212"/>
    <w:rsid w:val="00CA24A6"/>
    <w:rsid w:val="00CA261B"/>
    <w:rsid w:val="00CA27DC"/>
    <w:rsid w:val="00CA2B85"/>
    <w:rsid w:val="00CA2C75"/>
    <w:rsid w:val="00CA30B5"/>
    <w:rsid w:val="00CA423C"/>
    <w:rsid w:val="00CA471C"/>
    <w:rsid w:val="00CA47E7"/>
    <w:rsid w:val="00CA4F50"/>
    <w:rsid w:val="00CA4FAD"/>
    <w:rsid w:val="00CA51F2"/>
    <w:rsid w:val="00CA5331"/>
    <w:rsid w:val="00CA567A"/>
    <w:rsid w:val="00CA5A30"/>
    <w:rsid w:val="00CA5AC5"/>
    <w:rsid w:val="00CA5BC8"/>
    <w:rsid w:val="00CA5F7C"/>
    <w:rsid w:val="00CA6431"/>
    <w:rsid w:val="00CA64AA"/>
    <w:rsid w:val="00CA65F5"/>
    <w:rsid w:val="00CA66A8"/>
    <w:rsid w:val="00CA7593"/>
    <w:rsid w:val="00CA788D"/>
    <w:rsid w:val="00CA78DE"/>
    <w:rsid w:val="00CB0163"/>
    <w:rsid w:val="00CB01D5"/>
    <w:rsid w:val="00CB033C"/>
    <w:rsid w:val="00CB0420"/>
    <w:rsid w:val="00CB1128"/>
    <w:rsid w:val="00CB12D3"/>
    <w:rsid w:val="00CB1342"/>
    <w:rsid w:val="00CB1634"/>
    <w:rsid w:val="00CB17B6"/>
    <w:rsid w:val="00CB2011"/>
    <w:rsid w:val="00CB28DA"/>
    <w:rsid w:val="00CB3179"/>
    <w:rsid w:val="00CB3233"/>
    <w:rsid w:val="00CB3A62"/>
    <w:rsid w:val="00CB420A"/>
    <w:rsid w:val="00CB4400"/>
    <w:rsid w:val="00CB4447"/>
    <w:rsid w:val="00CB47F3"/>
    <w:rsid w:val="00CB560A"/>
    <w:rsid w:val="00CB580E"/>
    <w:rsid w:val="00CB5979"/>
    <w:rsid w:val="00CB5AA6"/>
    <w:rsid w:val="00CB5CD1"/>
    <w:rsid w:val="00CB602C"/>
    <w:rsid w:val="00CB6704"/>
    <w:rsid w:val="00CB68F1"/>
    <w:rsid w:val="00CB6B06"/>
    <w:rsid w:val="00CB6F3A"/>
    <w:rsid w:val="00CB7529"/>
    <w:rsid w:val="00CB7B1D"/>
    <w:rsid w:val="00CB7D54"/>
    <w:rsid w:val="00CB7F99"/>
    <w:rsid w:val="00CC016C"/>
    <w:rsid w:val="00CC019F"/>
    <w:rsid w:val="00CC028C"/>
    <w:rsid w:val="00CC0453"/>
    <w:rsid w:val="00CC0A4E"/>
    <w:rsid w:val="00CC0A9F"/>
    <w:rsid w:val="00CC119D"/>
    <w:rsid w:val="00CC1817"/>
    <w:rsid w:val="00CC18F9"/>
    <w:rsid w:val="00CC1946"/>
    <w:rsid w:val="00CC1A94"/>
    <w:rsid w:val="00CC1E58"/>
    <w:rsid w:val="00CC1F2D"/>
    <w:rsid w:val="00CC25B7"/>
    <w:rsid w:val="00CC323E"/>
    <w:rsid w:val="00CC36FA"/>
    <w:rsid w:val="00CC396D"/>
    <w:rsid w:val="00CC39CC"/>
    <w:rsid w:val="00CC3BCC"/>
    <w:rsid w:val="00CC3F16"/>
    <w:rsid w:val="00CC42C3"/>
    <w:rsid w:val="00CC4562"/>
    <w:rsid w:val="00CC471F"/>
    <w:rsid w:val="00CC47E5"/>
    <w:rsid w:val="00CC50C7"/>
    <w:rsid w:val="00CC527D"/>
    <w:rsid w:val="00CC5361"/>
    <w:rsid w:val="00CC5447"/>
    <w:rsid w:val="00CC54D5"/>
    <w:rsid w:val="00CC5967"/>
    <w:rsid w:val="00CC5D32"/>
    <w:rsid w:val="00CC63A8"/>
    <w:rsid w:val="00CC6422"/>
    <w:rsid w:val="00CC6823"/>
    <w:rsid w:val="00CC6C3B"/>
    <w:rsid w:val="00CC6CE9"/>
    <w:rsid w:val="00CC6F75"/>
    <w:rsid w:val="00CC71EC"/>
    <w:rsid w:val="00CC7684"/>
    <w:rsid w:val="00CC7721"/>
    <w:rsid w:val="00CC7768"/>
    <w:rsid w:val="00CC7C81"/>
    <w:rsid w:val="00CC7FA7"/>
    <w:rsid w:val="00CD02C6"/>
    <w:rsid w:val="00CD0554"/>
    <w:rsid w:val="00CD0A55"/>
    <w:rsid w:val="00CD0AF3"/>
    <w:rsid w:val="00CD10A8"/>
    <w:rsid w:val="00CD1470"/>
    <w:rsid w:val="00CD15D8"/>
    <w:rsid w:val="00CD1F76"/>
    <w:rsid w:val="00CD21CA"/>
    <w:rsid w:val="00CD279D"/>
    <w:rsid w:val="00CD2A2B"/>
    <w:rsid w:val="00CD2A70"/>
    <w:rsid w:val="00CD2AC1"/>
    <w:rsid w:val="00CD2FE3"/>
    <w:rsid w:val="00CD3344"/>
    <w:rsid w:val="00CD33F3"/>
    <w:rsid w:val="00CD34EA"/>
    <w:rsid w:val="00CD376D"/>
    <w:rsid w:val="00CD4122"/>
    <w:rsid w:val="00CD42C7"/>
    <w:rsid w:val="00CD4407"/>
    <w:rsid w:val="00CD4A25"/>
    <w:rsid w:val="00CD4FA8"/>
    <w:rsid w:val="00CD50D1"/>
    <w:rsid w:val="00CD533D"/>
    <w:rsid w:val="00CD545F"/>
    <w:rsid w:val="00CD5566"/>
    <w:rsid w:val="00CD591B"/>
    <w:rsid w:val="00CD5B82"/>
    <w:rsid w:val="00CD5BC4"/>
    <w:rsid w:val="00CD5C3C"/>
    <w:rsid w:val="00CD6AD7"/>
    <w:rsid w:val="00CD6B0B"/>
    <w:rsid w:val="00CD6CD7"/>
    <w:rsid w:val="00CD6E24"/>
    <w:rsid w:val="00CD70E7"/>
    <w:rsid w:val="00CD71DC"/>
    <w:rsid w:val="00CD75B4"/>
    <w:rsid w:val="00CD7C6F"/>
    <w:rsid w:val="00CE00DF"/>
    <w:rsid w:val="00CE01B6"/>
    <w:rsid w:val="00CE046F"/>
    <w:rsid w:val="00CE049D"/>
    <w:rsid w:val="00CE05E8"/>
    <w:rsid w:val="00CE074D"/>
    <w:rsid w:val="00CE0BC8"/>
    <w:rsid w:val="00CE0DDB"/>
    <w:rsid w:val="00CE0F14"/>
    <w:rsid w:val="00CE125C"/>
    <w:rsid w:val="00CE16CB"/>
    <w:rsid w:val="00CE180F"/>
    <w:rsid w:val="00CE1C05"/>
    <w:rsid w:val="00CE1F17"/>
    <w:rsid w:val="00CE2036"/>
    <w:rsid w:val="00CE2275"/>
    <w:rsid w:val="00CE23F7"/>
    <w:rsid w:val="00CE2AC9"/>
    <w:rsid w:val="00CE2B66"/>
    <w:rsid w:val="00CE2BC2"/>
    <w:rsid w:val="00CE2CFE"/>
    <w:rsid w:val="00CE32D4"/>
    <w:rsid w:val="00CE343E"/>
    <w:rsid w:val="00CE38A5"/>
    <w:rsid w:val="00CE4251"/>
    <w:rsid w:val="00CE458A"/>
    <w:rsid w:val="00CE4941"/>
    <w:rsid w:val="00CE516B"/>
    <w:rsid w:val="00CE5681"/>
    <w:rsid w:val="00CE5AD6"/>
    <w:rsid w:val="00CE5C92"/>
    <w:rsid w:val="00CE606E"/>
    <w:rsid w:val="00CE636E"/>
    <w:rsid w:val="00CE666C"/>
    <w:rsid w:val="00CE6950"/>
    <w:rsid w:val="00CE6C9A"/>
    <w:rsid w:val="00CE707F"/>
    <w:rsid w:val="00CE7165"/>
    <w:rsid w:val="00CE750E"/>
    <w:rsid w:val="00CE7930"/>
    <w:rsid w:val="00CF0094"/>
    <w:rsid w:val="00CF050E"/>
    <w:rsid w:val="00CF088A"/>
    <w:rsid w:val="00CF0ADC"/>
    <w:rsid w:val="00CF0B35"/>
    <w:rsid w:val="00CF187C"/>
    <w:rsid w:val="00CF203B"/>
    <w:rsid w:val="00CF2390"/>
    <w:rsid w:val="00CF23E2"/>
    <w:rsid w:val="00CF2D55"/>
    <w:rsid w:val="00CF3160"/>
    <w:rsid w:val="00CF33BD"/>
    <w:rsid w:val="00CF395A"/>
    <w:rsid w:val="00CF3C45"/>
    <w:rsid w:val="00CF4A5E"/>
    <w:rsid w:val="00CF4AE1"/>
    <w:rsid w:val="00CF4C19"/>
    <w:rsid w:val="00CF4E76"/>
    <w:rsid w:val="00CF52CD"/>
    <w:rsid w:val="00CF5574"/>
    <w:rsid w:val="00CF5947"/>
    <w:rsid w:val="00CF5D4E"/>
    <w:rsid w:val="00CF5F7E"/>
    <w:rsid w:val="00CF607A"/>
    <w:rsid w:val="00CF6228"/>
    <w:rsid w:val="00CF6253"/>
    <w:rsid w:val="00CF6495"/>
    <w:rsid w:val="00CF6FCD"/>
    <w:rsid w:val="00CF712C"/>
    <w:rsid w:val="00CF725D"/>
    <w:rsid w:val="00CF766C"/>
    <w:rsid w:val="00CF78E7"/>
    <w:rsid w:val="00CF7C53"/>
    <w:rsid w:val="00CF7EC1"/>
    <w:rsid w:val="00CF7F74"/>
    <w:rsid w:val="00D00038"/>
    <w:rsid w:val="00D00369"/>
    <w:rsid w:val="00D00732"/>
    <w:rsid w:val="00D00BEC"/>
    <w:rsid w:val="00D00DEC"/>
    <w:rsid w:val="00D00EEB"/>
    <w:rsid w:val="00D00F63"/>
    <w:rsid w:val="00D015DB"/>
    <w:rsid w:val="00D01BC9"/>
    <w:rsid w:val="00D01CDE"/>
    <w:rsid w:val="00D01F3E"/>
    <w:rsid w:val="00D02064"/>
    <w:rsid w:val="00D02244"/>
    <w:rsid w:val="00D02B93"/>
    <w:rsid w:val="00D03655"/>
    <w:rsid w:val="00D0455C"/>
    <w:rsid w:val="00D0478E"/>
    <w:rsid w:val="00D04B30"/>
    <w:rsid w:val="00D04B38"/>
    <w:rsid w:val="00D04D28"/>
    <w:rsid w:val="00D04D86"/>
    <w:rsid w:val="00D04EA4"/>
    <w:rsid w:val="00D04F34"/>
    <w:rsid w:val="00D05C9F"/>
    <w:rsid w:val="00D05D19"/>
    <w:rsid w:val="00D062FF"/>
    <w:rsid w:val="00D063B4"/>
    <w:rsid w:val="00D0654F"/>
    <w:rsid w:val="00D06ACB"/>
    <w:rsid w:val="00D06CDF"/>
    <w:rsid w:val="00D0700E"/>
    <w:rsid w:val="00D0712D"/>
    <w:rsid w:val="00D07372"/>
    <w:rsid w:val="00D07646"/>
    <w:rsid w:val="00D07866"/>
    <w:rsid w:val="00D07C88"/>
    <w:rsid w:val="00D1022C"/>
    <w:rsid w:val="00D102B7"/>
    <w:rsid w:val="00D104EE"/>
    <w:rsid w:val="00D107E8"/>
    <w:rsid w:val="00D10AC1"/>
    <w:rsid w:val="00D10C38"/>
    <w:rsid w:val="00D10E38"/>
    <w:rsid w:val="00D10E3F"/>
    <w:rsid w:val="00D112EC"/>
    <w:rsid w:val="00D1177F"/>
    <w:rsid w:val="00D1227A"/>
    <w:rsid w:val="00D122CE"/>
    <w:rsid w:val="00D12681"/>
    <w:rsid w:val="00D128FE"/>
    <w:rsid w:val="00D12C56"/>
    <w:rsid w:val="00D12F73"/>
    <w:rsid w:val="00D13195"/>
    <w:rsid w:val="00D13208"/>
    <w:rsid w:val="00D13546"/>
    <w:rsid w:val="00D142BD"/>
    <w:rsid w:val="00D14ADD"/>
    <w:rsid w:val="00D150C4"/>
    <w:rsid w:val="00D15119"/>
    <w:rsid w:val="00D15C3B"/>
    <w:rsid w:val="00D15D22"/>
    <w:rsid w:val="00D15E16"/>
    <w:rsid w:val="00D15F5D"/>
    <w:rsid w:val="00D15FC1"/>
    <w:rsid w:val="00D1622E"/>
    <w:rsid w:val="00D162C8"/>
    <w:rsid w:val="00D16491"/>
    <w:rsid w:val="00D1670B"/>
    <w:rsid w:val="00D17013"/>
    <w:rsid w:val="00D17360"/>
    <w:rsid w:val="00D17792"/>
    <w:rsid w:val="00D177AF"/>
    <w:rsid w:val="00D17CAC"/>
    <w:rsid w:val="00D17D23"/>
    <w:rsid w:val="00D20181"/>
    <w:rsid w:val="00D202F0"/>
    <w:rsid w:val="00D20419"/>
    <w:rsid w:val="00D20802"/>
    <w:rsid w:val="00D20A13"/>
    <w:rsid w:val="00D20A3A"/>
    <w:rsid w:val="00D20BFF"/>
    <w:rsid w:val="00D21695"/>
    <w:rsid w:val="00D21E69"/>
    <w:rsid w:val="00D22425"/>
    <w:rsid w:val="00D22C97"/>
    <w:rsid w:val="00D22FD9"/>
    <w:rsid w:val="00D2320F"/>
    <w:rsid w:val="00D23660"/>
    <w:rsid w:val="00D239B6"/>
    <w:rsid w:val="00D23AE7"/>
    <w:rsid w:val="00D23C98"/>
    <w:rsid w:val="00D23CBD"/>
    <w:rsid w:val="00D23DC4"/>
    <w:rsid w:val="00D23E60"/>
    <w:rsid w:val="00D240AD"/>
    <w:rsid w:val="00D2452B"/>
    <w:rsid w:val="00D248A6"/>
    <w:rsid w:val="00D24909"/>
    <w:rsid w:val="00D24C90"/>
    <w:rsid w:val="00D2501E"/>
    <w:rsid w:val="00D251D0"/>
    <w:rsid w:val="00D253DA"/>
    <w:rsid w:val="00D2552F"/>
    <w:rsid w:val="00D25A30"/>
    <w:rsid w:val="00D25C8C"/>
    <w:rsid w:val="00D25E3E"/>
    <w:rsid w:val="00D2604A"/>
    <w:rsid w:val="00D2667E"/>
    <w:rsid w:val="00D269B9"/>
    <w:rsid w:val="00D269C6"/>
    <w:rsid w:val="00D26D64"/>
    <w:rsid w:val="00D2764D"/>
    <w:rsid w:val="00D278D6"/>
    <w:rsid w:val="00D30A0B"/>
    <w:rsid w:val="00D30B69"/>
    <w:rsid w:val="00D30E39"/>
    <w:rsid w:val="00D310C1"/>
    <w:rsid w:val="00D316B6"/>
    <w:rsid w:val="00D31704"/>
    <w:rsid w:val="00D317AC"/>
    <w:rsid w:val="00D31B2F"/>
    <w:rsid w:val="00D31E7E"/>
    <w:rsid w:val="00D31EEF"/>
    <w:rsid w:val="00D325FF"/>
    <w:rsid w:val="00D3286E"/>
    <w:rsid w:val="00D32E76"/>
    <w:rsid w:val="00D33888"/>
    <w:rsid w:val="00D338D2"/>
    <w:rsid w:val="00D33B9B"/>
    <w:rsid w:val="00D344A5"/>
    <w:rsid w:val="00D34676"/>
    <w:rsid w:val="00D348C2"/>
    <w:rsid w:val="00D34B48"/>
    <w:rsid w:val="00D34F44"/>
    <w:rsid w:val="00D3519A"/>
    <w:rsid w:val="00D3563B"/>
    <w:rsid w:val="00D35F2F"/>
    <w:rsid w:val="00D36774"/>
    <w:rsid w:val="00D36B28"/>
    <w:rsid w:val="00D370A4"/>
    <w:rsid w:val="00D37CD3"/>
    <w:rsid w:val="00D4034D"/>
    <w:rsid w:val="00D409A9"/>
    <w:rsid w:val="00D40CCA"/>
    <w:rsid w:val="00D41310"/>
    <w:rsid w:val="00D41427"/>
    <w:rsid w:val="00D41435"/>
    <w:rsid w:val="00D42487"/>
    <w:rsid w:val="00D4252F"/>
    <w:rsid w:val="00D4260F"/>
    <w:rsid w:val="00D42612"/>
    <w:rsid w:val="00D42621"/>
    <w:rsid w:val="00D428B5"/>
    <w:rsid w:val="00D42A26"/>
    <w:rsid w:val="00D42AD4"/>
    <w:rsid w:val="00D42D52"/>
    <w:rsid w:val="00D42EAC"/>
    <w:rsid w:val="00D42FF2"/>
    <w:rsid w:val="00D43ED2"/>
    <w:rsid w:val="00D43EEC"/>
    <w:rsid w:val="00D44678"/>
    <w:rsid w:val="00D4499F"/>
    <w:rsid w:val="00D4576B"/>
    <w:rsid w:val="00D45AE3"/>
    <w:rsid w:val="00D46187"/>
    <w:rsid w:val="00D462F4"/>
    <w:rsid w:val="00D46807"/>
    <w:rsid w:val="00D46D9B"/>
    <w:rsid w:val="00D46E90"/>
    <w:rsid w:val="00D476B9"/>
    <w:rsid w:val="00D479D7"/>
    <w:rsid w:val="00D502CE"/>
    <w:rsid w:val="00D50451"/>
    <w:rsid w:val="00D50453"/>
    <w:rsid w:val="00D509BB"/>
    <w:rsid w:val="00D50A8F"/>
    <w:rsid w:val="00D50AC5"/>
    <w:rsid w:val="00D50B55"/>
    <w:rsid w:val="00D50F48"/>
    <w:rsid w:val="00D5103B"/>
    <w:rsid w:val="00D517D7"/>
    <w:rsid w:val="00D51E1A"/>
    <w:rsid w:val="00D51FC2"/>
    <w:rsid w:val="00D51FF7"/>
    <w:rsid w:val="00D523C4"/>
    <w:rsid w:val="00D52565"/>
    <w:rsid w:val="00D52B2A"/>
    <w:rsid w:val="00D52DBD"/>
    <w:rsid w:val="00D52F78"/>
    <w:rsid w:val="00D53B83"/>
    <w:rsid w:val="00D53EBB"/>
    <w:rsid w:val="00D53FB8"/>
    <w:rsid w:val="00D5437E"/>
    <w:rsid w:val="00D55155"/>
    <w:rsid w:val="00D55712"/>
    <w:rsid w:val="00D55B7E"/>
    <w:rsid w:val="00D55B80"/>
    <w:rsid w:val="00D55E60"/>
    <w:rsid w:val="00D56588"/>
    <w:rsid w:val="00D56697"/>
    <w:rsid w:val="00D566A7"/>
    <w:rsid w:val="00D568F0"/>
    <w:rsid w:val="00D56A75"/>
    <w:rsid w:val="00D56C4F"/>
    <w:rsid w:val="00D56E06"/>
    <w:rsid w:val="00D571EE"/>
    <w:rsid w:val="00D5754A"/>
    <w:rsid w:val="00D57565"/>
    <w:rsid w:val="00D575B6"/>
    <w:rsid w:val="00D600F7"/>
    <w:rsid w:val="00D607B0"/>
    <w:rsid w:val="00D6088F"/>
    <w:rsid w:val="00D60971"/>
    <w:rsid w:val="00D609C4"/>
    <w:rsid w:val="00D60B70"/>
    <w:rsid w:val="00D60D31"/>
    <w:rsid w:val="00D60FDF"/>
    <w:rsid w:val="00D61A7D"/>
    <w:rsid w:val="00D61ED0"/>
    <w:rsid w:val="00D62642"/>
    <w:rsid w:val="00D63011"/>
    <w:rsid w:val="00D630A1"/>
    <w:rsid w:val="00D632D4"/>
    <w:rsid w:val="00D638FD"/>
    <w:rsid w:val="00D63C25"/>
    <w:rsid w:val="00D63F35"/>
    <w:rsid w:val="00D64009"/>
    <w:rsid w:val="00D64010"/>
    <w:rsid w:val="00D641C7"/>
    <w:rsid w:val="00D64331"/>
    <w:rsid w:val="00D643CC"/>
    <w:rsid w:val="00D64401"/>
    <w:rsid w:val="00D6455C"/>
    <w:rsid w:val="00D6459E"/>
    <w:rsid w:val="00D646BF"/>
    <w:rsid w:val="00D6477D"/>
    <w:rsid w:val="00D64991"/>
    <w:rsid w:val="00D64CEA"/>
    <w:rsid w:val="00D6514E"/>
    <w:rsid w:val="00D654EB"/>
    <w:rsid w:val="00D655FA"/>
    <w:rsid w:val="00D6594B"/>
    <w:rsid w:val="00D65A06"/>
    <w:rsid w:val="00D65B2D"/>
    <w:rsid w:val="00D6621C"/>
    <w:rsid w:val="00D66630"/>
    <w:rsid w:val="00D66D0C"/>
    <w:rsid w:val="00D66FB4"/>
    <w:rsid w:val="00D67026"/>
    <w:rsid w:val="00D67310"/>
    <w:rsid w:val="00D7030E"/>
    <w:rsid w:val="00D70364"/>
    <w:rsid w:val="00D703B5"/>
    <w:rsid w:val="00D704D7"/>
    <w:rsid w:val="00D7062C"/>
    <w:rsid w:val="00D710A5"/>
    <w:rsid w:val="00D71319"/>
    <w:rsid w:val="00D71551"/>
    <w:rsid w:val="00D71585"/>
    <w:rsid w:val="00D71B28"/>
    <w:rsid w:val="00D71CE2"/>
    <w:rsid w:val="00D72099"/>
    <w:rsid w:val="00D720D4"/>
    <w:rsid w:val="00D723B5"/>
    <w:rsid w:val="00D7251C"/>
    <w:rsid w:val="00D729BE"/>
    <w:rsid w:val="00D729E2"/>
    <w:rsid w:val="00D7337E"/>
    <w:rsid w:val="00D738A9"/>
    <w:rsid w:val="00D73D3B"/>
    <w:rsid w:val="00D74CA1"/>
    <w:rsid w:val="00D75403"/>
    <w:rsid w:val="00D7558E"/>
    <w:rsid w:val="00D75F92"/>
    <w:rsid w:val="00D75FD9"/>
    <w:rsid w:val="00D761B8"/>
    <w:rsid w:val="00D761F1"/>
    <w:rsid w:val="00D762E0"/>
    <w:rsid w:val="00D764E7"/>
    <w:rsid w:val="00D76800"/>
    <w:rsid w:val="00D76FBE"/>
    <w:rsid w:val="00D77D08"/>
    <w:rsid w:val="00D77EA2"/>
    <w:rsid w:val="00D80199"/>
    <w:rsid w:val="00D80476"/>
    <w:rsid w:val="00D806D5"/>
    <w:rsid w:val="00D80D59"/>
    <w:rsid w:val="00D80E1D"/>
    <w:rsid w:val="00D81009"/>
    <w:rsid w:val="00D81954"/>
    <w:rsid w:val="00D81F18"/>
    <w:rsid w:val="00D820D6"/>
    <w:rsid w:val="00D82175"/>
    <w:rsid w:val="00D82183"/>
    <w:rsid w:val="00D82512"/>
    <w:rsid w:val="00D82564"/>
    <w:rsid w:val="00D82F59"/>
    <w:rsid w:val="00D82F69"/>
    <w:rsid w:val="00D834AF"/>
    <w:rsid w:val="00D83692"/>
    <w:rsid w:val="00D83999"/>
    <w:rsid w:val="00D83A86"/>
    <w:rsid w:val="00D84301"/>
    <w:rsid w:val="00D8448B"/>
    <w:rsid w:val="00D844BC"/>
    <w:rsid w:val="00D84E7F"/>
    <w:rsid w:val="00D85135"/>
    <w:rsid w:val="00D8571E"/>
    <w:rsid w:val="00D85DC4"/>
    <w:rsid w:val="00D85E60"/>
    <w:rsid w:val="00D86418"/>
    <w:rsid w:val="00D86484"/>
    <w:rsid w:val="00D866AF"/>
    <w:rsid w:val="00D867C9"/>
    <w:rsid w:val="00D869E8"/>
    <w:rsid w:val="00D86B19"/>
    <w:rsid w:val="00D873CD"/>
    <w:rsid w:val="00D900FF"/>
    <w:rsid w:val="00D90190"/>
    <w:rsid w:val="00D903E8"/>
    <w:rsid w:val="00D9058E"/>
    <w:rsid w:val="00D907B0"/>
    <w:rsid w:val="00D907D8"/>
    <w:rsid w:val="00D90856"/>
    <w:rsid w:val="00D90B0E"/>
    <w:rsid w:val="00D90BA0"/>
    <w:rsid w:val="00D90C3C"/>
    <w:rsid w:val="00D910B2"/>
    <w:rsid w:val="00D912C4"/>
    <w:rsid w:val="00D9156D"/>
    <w:rsid w:val="00D919FD"/>
    <w:rsid w:val="00D91DFB"/>
    <w:rsid w:val="00D91EB8"/>
    <w:rsid w:val="00D92004"/>
    <w:rsid w:val="00D925BD"/>
    <w:rsid w:val="00D928CD"/>
    <w:rsid w:val="00D93209"/>
    <w:rsid w:val="00D9342E"/>
    <w:rsid w:val="00D93442"/>
    <w:rsid w:val="00D9362D"/>
    <w:rsid w:val="00D9387D"/>
    <w:rsid w:val="00D93BE5"/>
    <w:rsid w:val="00D93C04"/>
    <w:rsid w:val="00D93DB8"/>
    <w:rsid w:val="00D93DBC"/>
    <w:rsid w:val="00D94175"/>
    <w:rsid w:val="00D951B6"/>
    <w:rsid w:val="00D95407"/>
    <w:rsid w:val="00D95BEB"/>
    <w:rsid w:val="00D95E06"/>
    <w:rsid w:val="00D962F1"/>
    <w:rsid w:val="00D96538"/>
    <w:rsid w:val="00D96643"/>
    <w:rsid w:val="00D96828"/>
    <w:rsid w:val="00D9697B"/>
    <w:rsid w:val="00D971F7"/>
    <w:rsid w:val="00D9797E"/>
    <w:rsid w:val="00D97A9C"/>
    <w:rsid w:val="00D97CA3"/>
    <w:rsid w:val="00D97FFC"/>
    <w:rsid w:val="00DA10AF"/>
    <w:rsid w:val="00DA111B"/>
    <w:rsid w:val="00DA1127"/>
    <w:rsid w:val="00DA2017"/>
    <w:rsid w:val="00DA2369"/>
    <w:rsid w:val="00DA2759"/>
    <w:rsid w:val="00DA2760"/>
    <w:rsid w:val="00DA2A4F"/>
    <w:rsid w:val="00DA2A9C"/>
    <w:rsid w:val="00DA3044"/>
    <w:rsid w:val="00DA3D4B"/>
    <w:rsid w:val="00DA40BE"/>
    <w:rsid w:val="00DA43F2"/>
    <w:rsid w:val="00DA4558"/>
    <w:rsid w:val="00DA4754"/>
    <w:rsid w:val="00DA4CE5"/>
    <w:rsid w:val="00DA4E24"/>
    <w:rsid w:val="00DA4F3A"/>
    <w:rsid w:val="00DA5178"/>
    <w:rsid w:val="00DA5339"/>
    <w:rsid w:val="00DA5694"/>
    <w:rsid w:val="00DA5813"/>
    <w:rsid w:val="00DA5985"/>
    <w:rsid w:val="00DA59F4"/>
    <w:rsid w:val="00DA5B72"/>
    <w:rsid w:val="00DA5C32"/>
    <w:rsid w:val="00DA5D4D"/>
    <w:rsid w:val="00DA5F81"/>
    <w:rsid w:val="00DA62ED"/>
    <w:rsid w:val="00DA63AD"/>
    <w:rsid w:val="00DA659A"/>
    <w:rsid w:val="00DA6A09"/>
    <w:rsid w:val="00DA6AC9"/>
    <w:rsid w:val="00DA706F"/>
    <w:rsid w:val="00DA7141"/>
    <w:rsid w:val="00DA749D"/>
    <w:rsid w:val="00DA7556"/>
    <w:rsid w:val="00DA76F2"/>
    <w:rsid w:val="00DB025F"/>
    <w:rsid w:val="00DB03B6"/>
    <w:rsid w:val="00DB0454"/>
    <w:rsid w:val="00DB04DD"/>
    <w:rsid w:val="00DB05C3"/>
    <w:rsid w:val="00DB093E"/>
    <w:rsid w:val="00DB10E8"/>
    <w:rsid w:val="00DB111E"/>
    <w:rsid w:val="00DB1157"/>
    <w:rsid w:val="00DB12C4"/>
    <w:rsid w:val="00DB18DC"/>
    <w:rsid w:val="00DB1909"/>
    <w:rsid w:val="00DB1AFD"/>
    <w:rsid w:val="00DB2057"/>
    <w:rsid w:val="00DB24DB"/>
    <w:rsid w:val="00DB2845"/>
    <w:rsid w:val="00DB2892"/>
    <w:rsid w:val="00DB2945"/>
    <w:rsid w:val="00DB2E4B"/>
    <w:rsid w:val="00DB316D"/>
    <w:rsid w:val="00DB3958"/>
    <w:rsid w:val="00DB4647"/>
    <w:rsid w:val="00DB4A08"/>
    <w:rsid w:val="00DB4E90"/>
    <w:rsid w:val="00DB59C0"/>
    <w:rsid w:val="00DB5AC5"/>
    <w:rsid w:val="00DB5B0C"/>
    <w:rsid w:val="00DB5C3F"/>
    <w:rsid w:val="00DB5EA9"/>
    <w:rsid w:val="00DB6248"/>
    <w:rsid w:val="00DB640A"/>
    <w:rsid w:val="00DB698D"/>
    <w:rsid w:val="00DB6CE8"/>
    <w:rsid w:val="00DB6DB1"/>
    <w:rsid w:val="00DB7910"/>
    <w:rsid w:val="00DB7CF5"/>
    <w:rsid w:val="00DB7EA3"/>
    <w:rsid w:val="00DB7ECA"/>
    <w:rsid w:val="00DB7F24"/>
    <w:rsid w:val="00DC06C2"/>
    <w:rsid w:val="00DC0AAA"/>
    <w:rsid w:val="00DC0F1C"/>
    <w:rsid w:val="00DC0FF9"/>
    <w:rsid w:val="00DC110B"/>
    <w:rsid w:val="00DC1A0D"/>
    <w:rsid w:val="00DC1EB1"/>
    <w:rsid w:val="00DC2790"/>
    <w:rsid w:val="00DC27E5"/>
    <w:rsid w:val="00DC27E8"/>
    <w:rsid w:val="00DC2B46"/>
    <w:rsid w:val="00DC3106"/>
    <w:rsid w:val="00DC3572"/>
    <w:rsid w:val="00DC4CBD"/>
    <w:rsid w:val="00DC4D63"/>
    <w:rsid w:val="00DC4E61"/>
    <w:rsid w:val="00DC5010"/>
    <w:rsid w:val="00DC50B2"/>
    <w:rsid w:val="00DC532F"/>
    <w:rsid w:val="00DC5AA9"/>
    <w:rsid w:val="00DC5EAE"/>
    <w:rsid w:val="00DC66A4"/>
    <w:rsid w:val="00DC68B2"/>
    <w:rsid w:val="00DC6D40"/>
    <w:rsid w:val="00DC6D43"/>
    <w:rsid w:val="00DC73A6"/>
    <w:rsid w:val="00DC74FD"/>
    <w:rsid w:val="00DC7537"/>
    <w:rsid w:val="00DC7830"/>
    <w:rsid w:val="00DC7877"/>
    <w:rsid w:val="00DC7BC6"/>
    <w:rsid w:val="00DD03F2"/>
    <w:rsid w:val="00DD0749"/>
    <w:rsid w:val="00DD095C"/>
    <w:rsid w:val="00DD0A08"/>
    <w:rsid w:val="00DD0DF8"/>
    <w:rsid w:val="00DD1061"/>
    <w:rsid w:val="00DD10BB"/>
    <w:rsid w:val="00DD166E"/>
    <w:rsid w:val="00DD1A5B"/>
    <w:rsid w:val="00DD1A8D"/>
    <w:rsid w:val="00DD1BB8"/>
    <w:rsid w:val="00DD1DBE"/>
    <w:rsid w:val="00DD205A"/>
    <w:rsid w:val="00DD21DC"/>
    <w:rsid w:val="00DD22F3"/>
    <w:rsid w:val="00DD24AF"/>
    <w:rsid w:val="00DD264B"/>
    <w:rsid w:val="00DD2CBD"/>
    <w:rsid w:val="00DD2F5B"/>
    <w:rsid w:val="00DD2FD0"/>
    <w:rsid w:val="00DD3135"/>
    <w:rsid w:val="00DD330C"/>
    <w:rsid w:val="00DD3667"/>
    <w:rsid w:val="00DD3869"/>
    <w:rsid w:val="00DD3879"/>
    <w:rsid w:val="00DD3AD8"/>
    <w:rsid w:val="00DD3C32"/>
    <w:rsid w:val="00DD3CC7"/>
    <w:rsid w:val="00DD4F88"/>
    <w:rsid w:val="00DD50BE"/>
    <w:rsid w:val="00DD5681"/>
    <w:rsid w:val="00DD576C"/>
    <w:rsid w:val="00DD579B"/>
    <w:rsid w:val="00DD58DF"/>
    <w:rsid w:val="00DD5B68"/>
    <w:rsid w:val="00DD5EF5"/>
    <w:rsid w:val="00DD5F46"/>
    <w:rsid w:val="00DD672D"/>
    <w:rsid w:val="00DD6B15"/>
    <w:rsid w:val="00DD6BD4"/>
    <w:rsid w:val="00DD7289"/>
    <w:rsid w:val="00DD7B26"/>
    <w:rsid w:val="00DD7CD0"/>
    <w:rsid w:val="00DD7E4C"/>
    <w:rsid w:val="00DD7F49"/>
    <w:rsid w:val="00DE097B"/>
    <w:rsid w:val="00DE0D8C"/>
    <w:rsid w:val="00DE0EFD"/>
    <w:rsid w:val="00DE137F"/>
    <w:rsid w:val="00DE163B"/>
    <w:rsid w:val="00DE187C"/>
    <w:rsid w:val="00DE1B18"/>
    <w:rsid w:val="00DE1CCE"/>
    <w:rsid w:val="00DE20D3"/>
    <w:rsid w:val="00DE24CD"/>
    <w:rsid w:val="00DE25A9"/>
    <w:rsid w:val="00DE27AE"/>
    <w:rsid w:val="00DE28A1"/>
    <w:rsid w:val="00DE2A40"/>
    <w:rsid w:val="00DE2C38"/>
    <w:rsid w:val="00DE3424"/>
    <w:rsid w:val="00DE36C6"/>
    <w:rsid w:val="00DE36E1"/>
    <w:rsid w:val="00DE38EB"/>
    <w:rsid w:val="00DE3C7B"/>
    <w:rsid w:val="00DE4026"/>
    <w:rsid w:val="00DE45FB"/>
    <w:rsid w:val="00DE46BB"/>
    <w:rsid w:val="00DE46E5"/>
    <w:rsid w:val="00DE4BAF"/>
    <w:rsid w:val="00DE4BFB"/>
    <w:rsid w:val="00DE5019"/>
    <w:rsid w:val="00DE5039"/>
    <w:rsid w:val="00DE5069"/>
    <w:rsid w:val="00DE53AE"/>
    <w:rsid w:val="00DE5B9B"/>
    <w:rsid w:val="00DE5D5C"/>
    <w:rsid w:val="00DE6B78"/>
    <w:rsid w:val="00DE79A0"/>
    <w:rsid w:val="00DE79F6"/>
    <w:rsid w:val="00DF0046"/>
    <w:rsid w:val="00DF0711"/>
    <w:rsid w:val="00DF1495"/>
    <w:rsid w:val="00DF166E"/>
    <w:rsid w:val="00DF1D22"/>
    <w:rsid w:val="00DF222C"/>
    <w:rsid w:val="00DF239A"/>
    <w:rsid w:val="00DF2636"/>
    <w:rsid w:val="00DF291B"/>
    <w:rsid w:val="00DF299F"/>
    <w:rsid w:val="00DF2A7F"/>
    <w:rsid w:val="00DF2E41"/>
    <w:rsid w:val="00DF2F53"/>
    <w:rsid w:val="00DF2F69"/>
    <w:rsid w:val="00DF3496"/>
    <w:rsid w:val="00DF34B0"/>
    <w:rsid w:val="00DF36FC"/>
    <w:rsid w:val="00DF38C8"/>
    <w:rsid w:val="00DF43CC"/>
    <w:rsid w:val="00DF44E9"/>
    <w:rsid w:val="00DF4506"/>
    <w:rsid w:val="00DF4AFB"/>
    <w:rsid w:val="00DF4DB8"/>
    <w:rsid w:val="00DF523D"/>
    <w:rsid w:val="00DF52B8"/>
    <w:rsid w:val="00DF5448"/>
    <w:rsid w:val="00DF5878"/>
    <w:rsid w:val="00DF5D91"/>
    <w:rsid w:val="00DF6033"/>
    <w:rsid w:val="00DF61F1"/>
    <w:rsid w:val="00DF62F7"/>
    <w:rsid w:val="00DF6BC0"/>
    <w:rsid w:val="00DF6DF0"/>
    <w:rsid w:val="00DF7D13"/>
    <w:rsid w:val="00DF7E89"/>
    <w:rsid w:val="00E002F1"/>
    <w:rsid w:val="00E0074F"/>
    <w:rsid w:val="00E00B6F"/>
    <w:rsid w:val="00E00CF6"/>
    <w:rsid w:val="00E00E9C"/>
    <w:rsid w:val="00E01017"/>
    <w:rsid w:val="00E01717"/>
    <w:rsid w:val="00E01BDB"/>
    <w:rsid w:val="00E01CCA"/>
    <w:rsid w:val="00E01D5A"/>
    <w:rsid w:val="00E01E7E"/>
    <w:rsid w:val="00E02437"/>
    <w:rsid w:val="00E024FF"/>
    <w:rsid w:val="00E026B1"/>
    <w:rsid w:val="00E02D92"/>
    <w:rsid w:val="00E03950"/>
    <w:rsid w:val="00E03960"/>
    <w:rsid w:val="00E03A8E"/>
    <w:rsid w:val="00E03B21"/>
    <w:rsid w:val="00E03CC3"/>
    <w:rsid w:val="00E03F58"/>
    <w:rsid w:val="00E044B6"/>
    <w:rsid w:val="00E04A25"/>
    <w:rsid w:val="00E05455"/>
    <w:rsid w:val="00E05600"/>
    <w:rsid w:val="00E05E06"/>
    <w:rsid w:val="00E06074"/>
    <w:rsid w:val="00E06346"/>
    <w:rsid w:val="00E067B6"/>
    <w:rsid w:val="00E06CB2"/>
    <w:rsid w:val="00E06E79"/>
    <w:rsid w:val="00E06EAC"/>
    <w:rsid w:val="00E076E4"/>
    <w:rsid w:val="00E077C7"/>
    <w:rsid w:val="00E07883"/>
    <w:rsid w:val="00E07DF7"/>
    <w:rsid w:val="00E103CE"/>
    <w:rsid w:val="00E1093E"/>
    <w:rsid w:val="00E10CE8"/>
    <w:rsid w:val="00E10DDF"/>
    <w:rsid w:val="00E11039"/>
    <w:rsid w:val="00E113F4"/>
    <w:rsid w:val="00E11417"/>
    <w:rsid w:val="00E1158D"/>
    <w:rsid w:val="00E115C6"/>
    <w:rsid w:val="00E11AFC"/>
    <w:rsid w:val="00E11DB0"/>
    <w:rsid w:val="00E1229B"/>
    <w:rsid w:val="00E123ED"/>
    <w:rsid w:val="00E12408"/>
    <w:rsid w:val="00E12573"/>
    <w:rsid w:val="00E126C9"/>
    <w:rsid w:val="00E1275E"/>
    <w:rsid w:val="00E12986"/>
    <w:rsid w:val="00E13192"/>
    <w:rsid w:val="00E1362D"/>
    <w:rsid w:val="00E13B2C"/>
    <w:rsid w:val="00E13C75"/>
    <w:rsid w:val="00E14029"/>
    <w:rsid w:val="00E14542"/>
    <w:rsid w:val="00E145DF"/>
    <w:rsid w:val="00E14A30"/>
    <w:rsid w:val="00E15005"/>
    <w:rsid w:val="00E15893"/>
    <w:rsid w:val="00E15F91"/>
    <w:rsid w:val="00E16326"/>
    <w:rsid w:val="00E1725C"/>
    <w:rsid w:val="00E17395"/>
    <w:rsid w:val="00E17564"/>
    <w:rsid w:val="00E1761E"/>
    <w:rsid w:val="00E177C9"/>
    <w:rsid w:val="00E1789D"/>
    <w:rsid w:val="00E179CB"/>
    <w:rsid w:val="00E2075A"/>
    <w:rsid w:val="00E214BF"/>
    <w:rsid w:val="00E219E5"/>
    <w:rsid w:val="00E21C0D"/>
    <w:rsid w:val="00E21C1B"/>
    <w:rsid w:val="00E21C36"/>
    <w:rsid w:val="00E21DA7"/>
    <w:rsid w:val="00E2298B"/>
    <w:rsid w:val="00E22C5D"/>
    <w:rsid w:val="00E2393A"/>
    <w:rsid w:val="00E23A86"/>
    <w:rsid w:val="00E23B03"/>
    <w:rsid w:val="00E23CC7"/>
    <w:rsid w:val="00E23D5B"/>
    <w:rsid w:val="00E23DDE"/>
    <w:rsid w:val="00E240C3"/>
    <w:rsid w:val="00E24111"/>
    <w:rsid w:val="00E245EB"/>
    <w:rsid w:val="00E2482C"/>
    <w:rsid w:val="00E24BC8"/>
    <w:rsid w:val="00E24CA2"/>
    <w:rsid w:val="00E25098"/>
    <w:rsid w:val="00E251F3"/>
    <w:rsid w:val="00E2579C"/>
    <w:rsid w:val="00E257BA"/>
    <w:rsid w:val="00E2586C"/>
    <w:rsid w:val="00E25B92"/>
    <w:rsid w:val="00E25D62"/>
    <w:rsid w:val="00E262DD"/>
    <w:rsid w:val="00E263EF"/>
    <w:rsid w:val="00E2663C"/>
    <w:rsid w:val="00E26931"/>
    <w:rsid w:val="00E26947"/>
    <w:rsid w:val="00E26E5C"/>
    <w:rsid w:val="00E2725E"/>
    <w:rsid w:val="00E27538"/>
    <w:rsid w:val="00E276E2"/>
    <w:rsid w:val="00E27AB2"/>
    <w:rsid w:val="00E27EE6"/>
    <w:rsid w:val="00E27F9F"/>
    <w:rsid w:val="00E30752"/>
    <w:rsid w:val="00E30DF5"/>
    <w:rsid w:val="00E3145E"/>
    <w:rsid w:val="00E31A64"/>
    <w:rsid w:val="00E31B70"/>
    <w:rsid w:val="00E31E3C"/>
    <w:rsid w:val="00E32217"/>
    <w:rsid w:val="00E32860"/>
    <w:rsid w:val="00E32DC3"/>
    <w:rsid w:val="00E334AA"/>
    <w:rsid w:val="00E337E2"/>
    <w:rsid w:val="00E33A1F"/>
    <w:rsid w:val="00E33AA9"/>
    <w:rsid w:val="00E34354"/>
    <w:rsid w:val="00E346BF"/>
    <w:rsid w:val="00E34C5A"/>
    <w:rsid w:val="00E34D8F"/>
    <w:rsid w:val="00E34EC3"/>
    <w:rsid w:val="00E35122"/>
    <w:rsid w:val="00E35334"/>
    <w:rsid w:val="00E3554E"/>
    <w:rsid w:val="00E35CB9"/>
    <w:rsid w:val="00E360B1"/>
    <w:rsid w:val="00E3654F"/>
    <w:rsid w:val="00E366B4"/>
    <w:rsid w:val="00E36D0C"/>
    <w:rsid w:val="00E36DAA"/>
    <w:rsid w:val="00E37129"/>
    <w:rsid w:val="00E37572"/>
    <w:rsid w:val="00E375ED"/>
    <w:rsid w:val="00E37BF3"/>
    <w:rsid w:val="00E37D43"/>
    <w:rsid w:val="00E416BA"/>
    <w:rsid w:val="00E41A61"/>
    <w:rsid w:val="00E41D34"/>
    <w:rsid w:val="00E42016"/>
    <w:rsid w:val="00E4267D"/>
    <w:rsid w:val="00E42920"/>
    <w:rsid w:val="00E4328F"/>
    <w:rsid w:val="00E437CB"/>
    <w:rsid w:val="00E43927"/>
    <w:rsid w:val="00E43A44"/>
    <w:rsid w:val="00E43BDB"/>
    <w:rsid w:val="00E43BEA"/>
    <w:rsid w:val="00E43DE4"/>
    <w:rsid w:val="00E441DB"/>
    <w:rsid w:val="00E44274"/>
    <w:rsid w:val="00E4545E"/>
    <w:rsid w:val="00E45AB1"/>
    <w:rsid w:val="00E45CE1"/>
    <w:rsid w:val="00E45E2E"/>
    <w:rsid w:val="00E45EB0"/>
    <w:rsid w:val="00E4608E"/>
    <w:rsid w:val="00E461DB"/>
    <w:rsid w:val="00E4658E"/>
    <w:rsid w:val="00E46638"/>
    <w:rsid w:val="00E46896"/>
    <w:rsid w:val="00E46B82"/>
    <w:rsid w:val="00E46CDE"/>
    <w:rsid w:val="00E46F01"/>
    <w:rsid w:val="00E46FB4"/>
    <w:rsid w:val="00E472B3"/>
    <w:rsid w:val="00E4772A"/>
    <w:rsid w:val="00E478B9"/>
    <w:rsid w:val="00E47AFF"/>
    <w:rsid w:val="00E50010"/>
    <w:rsid w:val="00E504EC"/>
    <w:rsid w:val="00E50732"/>
    <w:rsid w:val="00E508F3"/>
    <w:rsid w:val="00E511F0"/>
    <w:rsid w:val="00E51256"/>
    <w:rsid w:val="00E51462"/>
    <w:rsid w:val="00E5150F"/>
    <w:rsid w:val="00E51510"/>
    <w:rsid w:val="00E5164C"/>
    <w:rsid w:val="00E51A8E"/>
    <w:rsid w:val="00E51CED"/>
    <w:rsid w:val="00E51CFB"/>
    <w:rsid w:val="00E51D6F"/>
    <w:rsid w:val="00E51F3F"/>
    <w:rsid w:val="00E52739"/>
    <w:rsid w:val="00E52912"/>
    <w:rsid w:val="00E52919"/>
    <w:rsid w:val="00E52AD0"/>
    <w:rsid w:val="00E52EE6"/>
    <w:rsid w:val="00E52F11"/>
    <w:rsid w:val="00E538F7"/>
    <w:rsid w:val="00E53D6E"/>
    <w:rsid w:val="00E54B1C"/>
    <w:rsid w:val="00E54B2C"/>
    <w:rsid w:val="00E54B84"/>
    <w:rsid w:val="00E54FCC"/>
    <w:rsid w:val="00E55077"/>
    <w:rsid w:val="00E552FA"/>
    <w:rsid w:val="00E55570"/>
    <w:rsid w:val="00E556C8"/>
    <w:rsid w:val="00E5597C"/>
    <w:rsid w:val="00E5597D"/>
    <w:rsid w:val="00E55B5A"/>
    <w:rsid w:val="00E55C2C"/>
    <w:rsid w:val="00E55D3C"/>
    <w:rsid w:val="00E561CB"/>
    <w:rsid w:val="00E5628D"/>
    <w:rsid w:val="00E56B43"/>
    <w:rsid w:val="00E57066"/>
    <w:rsid w:val="00E574E7"/>
    <w:rsid w:val="00E60223"/>
    <w:rsid w:val="00E603DF"/>
    <w:rsid w:val="00E606FF"/>
    <w:rsid w:val="00E60D98"/>
    <w:rsid w:val="00E60E38"/>
    <w:rsid w:val="00E60F26"/>
    <w:rsid w:val="00E60F73"/>
    <w:rsid w:val="00E61237"/>
    <w:rsid w:val="00E61374"/>
    <w:rsid w:val="00E6145E"/>
    <w:rsid w:val="00E615DA"/>
    <w:rsid w:val="00E619EE"/>
    <w:rsid w:val="00E6329D"/>
    <w:rsid w:val="00E6375F"/>
    <w:rsid w:val="00E63B12"/>
    <w:rsid w:val="00E63CCE"/>
    <w:rsid w:val="00E63F23"/>
    <w:rsid w:val="00E641EE"/>
    <w:rsid w:val="00E64225"/>
    <w:rsid w:val="00E643C6"/>
    <w:rsid w:val="00E646E1"/>
    <w:rsid w:val="00E64D4D"/>
    <w:rsid w:val="00E65BA9"/>
    <w:rsid w:val="00E65BC6"/>
    <w:rsid w:val="00E664B3"/>
    <w:rsid w:val="00E6659E"/>
    <w:rsid w:val="00E6671C"/>
    <w:rsid w:val="00E66824"/>
    <w:rsid w:val="00E66EFC"/>
    <w:rsid w:val="00E673E2"/>
    <w:rsid w:val="00E67990"/>
    <w:rsid w:val="00E67E64"/>
    <w:rsid w:val="00E7005A"/>
    <w:rsid w:val="00E7021B"/>
    <w:rsid w:val="00E70902"/>
    <w:rsid w:val="00E70B2F"/>
    <w:rsid w:val="00E70B39"/>
    <w:rsid w:val="00E7119C"/>
    <w:rsid w:val="00E71291"/>
    <w:rsid w:val="00E71432"/>
    <w:rsid w:val="00E71862"/>
    <w:rsid w:val="00E7191B"/>
    <w:rsid w:val="00E719A9"/>
    <w:rsid w:val="00E7232D"/>
    <w:rsid w:val="00E72564"/>
    <w:rsid w:val="00E72731"/>
    <w:rsid w:val="00E72A2C"/>
    <w:rsid w:val="00E735CB"/>
    <w:rsid w:val="00E73651"/>
    <w:rsid w:val="00E73A9A"/>
    <w:rsid w:val="00E73B44"/>
    <w:rsid w:val="00E740C7"/>
    <w:rsid w:val="00E74A18"/>
    <w:rsid w:val="00E74B7D"/>
    <w:rsid w:val="00E74BA0"/>
    <w:rsid w:val="00E74F81"/>
    <w:rsid w:val="00E75168"/>
    <w:rsid w:val="00E75807"/>
    <w:rsid w:val="00E75AE8"/>
    <w:rsid w:val="00E75D15"/>
    <w:rsid w:val="00E75F4D"/>
    <w:rsid w:val="00E760D1"/>
    <w:rsid w:val="00E762E9"/>
    <w:rsid w:val="00E76A39"/>
    <w:rsid w:val="00E770BE"/>
    <w:rsid w:val="00E77529"/>
    <w:rsid w:val="00E7764B"/>
    <w:rsid w:val="00E7771B"/>
    <w:rsid w:val="00E778FE"/>
    <w:rsid w:val="00E77A0E"/>
    <w:rsid w:val="00E80774"/>
    <w:rsid w:val="00E8082F"/>
    <w:rsid w:val="00E80985"/>
    <w:rsid w:val="00E80BC2"/>
    <w:rsid w:val="00E811DF"/>
    <w:rsid w:val="00E81ACA"/>
    <w:rsid w:val="00E8287E"/>
    <w:rsid w:val="00E82A9F"/>
    <w:rsid w:val="00E83752"/>
    <w:rsid w:val="00E83965"/>
    <w:rsid w:val="00E83BE8"/>
    <w:rsid w:val="00E83D56"/>
    <w:rsid w:val="00E843B9"/>
    <w:rsid w:val="00E846C7"/>
    <w:rsid w:val="00E846C8"/>
    <w:rsid w:val="00E84CA6"/>
    <w:rsid w:val="00E84FAF"/>
    <w:rsid w:val="00E856B9"/>
    <w:rsid w:val="00E85785"/>
    <w:rsid w:val="00E858A6"/>
    <w:rsid w:val="00E85ABD"/>
    <w:rsid w:val="00E86019"/>
    <w:rsid w:val="00E86080"/>
    <w:rsid w:val="00E861FD"/>
    <w:rsid w:val="00E86333"/>
    <w:rsid w:val="00E864D6"/>
    <w:rsid w:val="00E86A60"/>
    <w:rsid w:val="00E86F2B"/>
    <w:rsid w:val="00E879D8"/>
    <w:rsid w:val="00E87C98"/>
    <w:rsid w:val="00E905F6"/>
    <w:rsid w:val="00E90770"/>
    <w:rsid w:val="00E913F0"/>
    <w:rsid w:val="00E914EB"/>
    <w:rsid w:val="00E91E3B"/>
    <w:rsid w:val="00E91FF5"/>
    <w:rsid w:val="00E92B39"/>
    <w:rsid w:val="00E92B61"/>
    <w:rsid w:val="00E93638"/>
    <w:rsid w:val="00E9396E"/>
    <w:rsid w:val="00E93A9F"/>
    <w:rsid w:val="00E93C52"/>
    <w:rsid w:val="00E9433E"/>
    <w:rsid w:val="00E9447C"/>
    <w:rsid w:val="00E9462F"/>
    <w:rsid w:val="00E947D8"/>
    <w:rsid w:val="00E94A52"/>
    <w:rsid w:val="00E94F10"/>
    <w:rsid w:val="00E94F93"/>
    <w:rsid w:val="00E94F96"/>
    <w:rsid w:val="00E951FE"/>
    <w:rsid w:val="00E9529A"/>
    <w:rsid w:val="00E9533B"/>
    <w:rsid w:val="00E963EE"/>
    <w:rsid w:val="00E9671C"/>
    <w:rsid w:val="00E968B1"/>
    <w:rsid w:val="00E96D35"/>
    <w:rsid w:val="00E971C3"/>
    <w:rsid w:val="00E97219"/>
    <w:rsid w:val="00E974FF"/>
    <w:rsid w:val="00E97BF8"/>
    <w:rsid w:val="00E97E20"/>
    <w:rsid w:val="00E97F63"/>
    <w:rsid w:val="00EA04BE"/>
    <w:rsid w:val="00EA06C4"/>
    <w:rsid w:val="00EA104D"/>
    <w:rsid w:val="00EA1C05"/>
    <w:rsid w:val="00EA2273"/>
    <w:rsid w:val="00EA227A"/>
    <w:rsid w:val="00EA242C"/>
    <w:rsid w:val="00EA2575"/>
    <w:rsid w:val="00EA323A"/>
    <w:rsid w:val="00EA32C1"/>
    <w:rsid w:val="00EA3502"/>
    <w:rsid w:val="00EA3548"/>
    <w:rsid w:val="00EA38E7"/>
    <w:rsid w:val="00EA3AB1"/>
    <w:rsid w:val="00EA3DC6"/>
    <w:rsid w:val="00EA44BB"/>
    <w:rsid w:val="00EA4544"/>
    <w:rsid w:val="00EA46D2"/>
    <w:rsid w:val="00EA4964"/>
    <w:rsid w:val="00EA4CED"/>
    <w:rsid w:val="00EA4E3D"/>
    <w:rsid w:val="00EA4EFD"/>
    <w:rsid w:val="00EA5527"/>
    <w:rsid w:val="00EA62CB"/>
    <w:rsid w:val="00EA6330"/>
    <w:rsid w:val="00EA64CA"/>
    <w:rsid w:val="00EA64FF"/>
    <w:rsid w:val="00EA6627"/>
    <w:rsid w:val="00EA669C"/>
    <w:rsid w:val="00EA7101"/>
    <w:rsid w:val="00EA7CD5"/>
    <w:rsid w:val="00EA7DD1"/>
    <w:rsid w:val="00EB03BF"/>
    <w:rsid w:val="00EB03FB"/>
    <w:rsid w:val="00EB0488"/>
    <w:rsid w:val="00EB067B"/>
    <w:rsid w:val="00EB149C"/>
    <w:rsid w:val="00EB17A9"/>
    <w:rsid w:val="00EB207B"/>
    <w:rsid w:val="00EB247E"/>
    <w:rsid w:val="00EB27E5"/>
    <w:rsid w:val="00EB2AB7"/>
    <w:rsid w:val="00EB37F7"/>
    <w:rsid w:val="00EB438C"/>
    <w:rsid w:val="00EB475B"/>
    <w:rsid w:val="00EB493A"/>
    <w:rsid w:val="00EB50A4"/>
    <w:rsid w:val="00EB520A"/>
    <w:rsid w:val="00EB5241"/>
    <w:rsid w:val="00EB530A"/>
    <w:rsid w:val="00EB536E"/>
    <w:rsid w:val="00EB5525"/>
    <w:rsid w:val="00EB6358"/>
    <w:rsid w:val="00EB67A5"/>
    <w:rsid w:val="00EB67B4"/>
    <w:rsid w:val="00EB6931"/>
    <w:rsid w:val="00EB696F"/>
    <w:rsid w:val="00EB6FDA"/>
    <w:rsid w:val="00EB734E"/>
    <w:rsid w:val="00EB742A"/>
    <w:rsid w:val="00EB7B02"/>
    <w:rsid w:val="00EB7B77"/>
    <w:rsid w:val="00EC00F4"/>
    <w:rsid w:val="00EC0569"/>
    <w:rsid w:val="00EC06EE"/>
    <w:rsid w:val="00EC09C1"/>
    <w:rsid w:val="00EC09FC"/>
    <w:rsid w:val="00EC0B7D"/>
    <w:rsid w:val="00EC12D8"/>
    <w:rsid w:val="00EC13AD"/>
    <w:rsid w:val="00EC1A2F"/>
    <w:rsid w:val="00EC1CDF"/>
    <w:rsid w:val="00EC1E0D"/>
    <w:rsid w:val="00EC25B3"/>
    <w:rsid w:val="00EC260C"/>
    <w:rsid w:val="00EC275B"/>
    <w:rsid w:val="00EC2888"/>
    <w:rsid w:val="00EC2935"/>
    <w:rsid w:val="00EC299B"/>
    <w:rsid w:val="00EC2F02"/>
    <w:rsid w:val="00EC38E3"/>
    <w:rsid w:val="00EC3C6E"/>
    <w:rsid w:val="00EC3F06"/>
    <w:rsid w:val="00EC428C"/>
    <w:rsid w:val="00EC51EC"/>
    <w:rsid w:val="00EC53B6"/>
    <w:rsid w:val="00EC53DE"/>
    <w:rsid w:val="00EC5401"/>
    <w:rsid w:val="00EC5A06"/>
    <w:rsid w:val="00EC5D4B"/>
    <w:rsid w:val="00EC5DF0"/>
    <w:rsid w:val="00EC620B"/>
    <w:rsid w:val="00EC6218"/>
    <w:rsid w:val="00EC6264"/>
    <w:rsid w:val="00EC689C"/>
    <w:rsid w:val="00EC69A3"/>
    <w:rsid w:val="00EC6BBD"/>
    <w:rsid w:val="00EC72A6"/>
    <w:rsid w:val="00EC7C0A"/>
    <w:rsid w:val="00EC7D88"/>
    <w:rsid w:val="00EC7E5A"/>
    <w:rsid w:val="00ED0590"/>
    <w:rsid w:val="00ED0D55"/>
    <w:rsid w:val="00ED12A6"/>
    <w:rsid w:val="00ED140A"/>
    <w:rsid w:val="00ED1474"/>
    <w:rsid w:val="00ED156D"/>
    <w:rsid w:val="00ED16EC"/>
    <w:rsid w:val="00ED16ED"/>
    <w:rsid w:val="00ED1AF6"/>
    <w:rsid w:val="00ED22DC"/>
    <w:rsid w:val="00ED30DA"/>
    <w:rsid w:val="00ED3163"/>
    <w:rsid w:val="00ED366E"/>
    <w:rsid w:val="00ED3768"/>
    <w:rsid w:val="00ED3D1E"/>
    <w:rsid w:val="00ED43CC"/>
    <w:rsid w:val="00ED45A9"/>
    <w:rsid w:val="00ED4615"/>
    <w:rsid w:val="00ED4AD6"/>
    <w:rsid w:val="00ED4CC4"/>
    <w:rsid w:val="00ED4F28"/>
    <w:rsid w:val="00ED5236"/>
    <w:rsid w:val="00ED5B45"/>
    <w:rsid w:val="00ED5E15"/>
    <w:rsid w:val="00ED61DC"/>
    <w:rsid w:val="00ED66D6"/>
    <w:rsid w:val="00ED67B7"/>
    <w:rsid w:val="00ED6D65"/>
    <w:rsid w:val="00ED6E0E"/>
    <w:rsid w:val="00ED6EC2"/>
    <w:rsid w:val="00ED6FB9"/>
    <w:rsid w:val="00ED72A2"/>
    <w:rsid w:val="00ED7484"/>
    <w:rsid w:val="00ED788D"/>
    <w:rsid w:val="00ED7B73"/>
    <w:rsid w:val="00ED7F59"/>
    <w:rsid w:val="00ED7FA9"/>
    <w:rsid w:val="00EE0054"/>
    <w:rsid w:val="00EE0537"/>
    <w:rsid w:val="00EE0BAD"/>
    <w:rsid w:val="00EE0BB9"/>
    <w:rsid w:val="00EE0E92"/>
    <w:rsid w:val="00EE0F12"/>
    <w:rsid w:val="00EE19CF"/>
    <w:rsid w:val="00EE1D94"/>
    <w:rsid w:val="00EE1DF0"/>
    <w:rsid w:val="00EE23E9"/>
    <w:rsid w:val="00EE2D8F"/>
    <w:rsid w:val="00EE2E31"/>
    <w:rsid w:val="00EE337A"/>
    <w:rsid w:val="00EE3453"/>
    <w:rsid w:val="00EE3771"/>
    <w:rsid w:val="00EE3884"/>
    <w:rsid w:val="00EE3DD6"/>
    <w:rsid w:val="00EE420A"/>
    <w:rsid w:val="00EE4C32"/>
    <w:rsid w:val="00EE4C51"/>
    <w:rsid w:val="00EE556B"/>
    <w:rsid w:val="00EE599C"/>
    <w:rsid w:val="00EE5E9B"/>
    <w:rsid w:val="00EE5FE0"/>
    <w:rsid w:val="00EE6014"/>
    <w:rsid w:val="00EE60EB"/>
    <w:rsid w:val="00EE60F3"/>
    <w:rsid w:val="00EE67DD"/>
    <w:rsid w:val="00EE69DD"/>
    <w:rsid w:val="00EE6B67"/>
    <w:rsid w:val="00EE6D1B"/>
    <w:rsid w:val="00EE6E5D"/>
    <w:rsid w:val="00EE724E"/>
    <w:rsid w:val="00EE72E5"/>
    <w:rsid w:val="00EE752C"/>
    <w:rsid w:val="00EE7539"/>
    <w:rsid w:val="00EE7A4E"/>
    <w:rsid w:val="00EE7B89"/>
    <w:rsid w:val="00EE7D1E"/>
    <w:rsid w:val="00EE7F3A"/>
    <w:rsid w:val="00EF012C"/>
    <w:rsid w:val="00EF021F"/>
    <w:rsid w:val="00EF08DE"/>
    <w:rsid w:val="00EF0AD7"/>
    <w:rsid w:val="00EF0D1C"/>
    <w:rsid w:val="00EF1196"/>
    <w:rsid w:val="00EF1321"/>
    <w:rsid w:val="00EF1680"/>
    <w:rsid w:val="00EF172F"/>
    <w:rsid w:val="00EF18AB"/>
    <w:rsid w:val="00EF18DA"/>
    <w:rsid w:val="00EF1AAE"/>
    <w:rsid w:val="00EF2281"/>
    <w:rsid w:val="00EF24AA"/>
    <w:rsid w:val="00EF2D6F"/>
    <w:rsid w:val="00EF3773"/>
    <w:rsid w:val="00EF3936"/>
    <w:rsid w:val="00EF3B25"/>
    <w:rsid w:val="00EF4B57"/>
    <w:rsid w:val="00EF5340"/>
    <w:rsid w:val="00EF53EF"/>
    <w:rsid w:val="00EF5749"/>
    <w:rsid w:val="00EF5D5E"/>
    <w:rsid w:val="00EF6150"/>
    <w:rsid w:val="00EF6570"/>
    <w:rsid w:val="00EF6A86"/>
    <w:rsid w:val="00EF6B1B"/>
    <w:rsid w:val="00EF7145"/>
    <w:rsid w:val="00EF73E7"/>
    <w:rsid w:val="00EF7442"/>
    <w:rsid w:val="00EF76A9"/>
    <w:rsid w:val="00EF7A13"/>
    <w:rsid w:val="00EF7A87"/>
    <w:rsid w:val="00EF7B4A"/>
    <w:rsid w:val="00EF7C92"/>
    <w:rsid w:val="00F00A7C"/>
    <w:rsid w:val="00F00BD9"/>
    <w:rsid w:val="00F00C6F"/>
    <w:rsid w:val="00F00C80"/>
    <w:rsid w:val="00F010D8"/>
    <w:rsid w:val="00F0134B"/>
    <w:rsid w:val="00F01436"/>
    <w:rsid w:val="00F01571"/>
    <w:rsid w:val="00F01695"/>
    <w:rsid w:val="00F0184B"/>
    <w:rsid w:val="00F01C8C"/>
    <w:rsid w:val="00F01DF8"/>
    <w:rsid w:val="00F01E98"/>
    <w:rsid w:val="00F023DE"/>
    <w:rsid w:val="00F0241B"/>
    <w:rsid w:val="00F02DB0"/>
    <w:rsid w:val="00F02E6D"/>
    <w:rsid w:val="00F03796"/>
    <w:rsid w:val="00F03A9F"/>
    <w:rsid w:val="00F03AEB"/>
    <w:rsid w:val="00F03BD7"/>
    <w:rsid w:val="00F03D4D"/>
    <w:rsid w:val="00F03F3F"/>
    <w:rsid w:val="00F03FE4"/>
    <w:rsid w:val="00F04940"/>
    <w:rsid w:val="00F04CEE"/>
    <w:rsid w:val="00F0540D"/>
    <w:rsid w:val="00F056A5"/>
    <w:rsid w:val="00F0584E"/>
    <w:rsid w:val="00F05BFD"/>
    <w:rsid w:val="00F060C7"/>
    <w:rsid w:val="00F06A45"/>
    <w:rsid w:val="00F06C33"/>
    <w:rsid w:val="00F06D52"/>
    <w:rsid w:val="00F07165"/>
    <w:rsid w:val="00F071F1"/>
    <w:rsid w:val="00F07320"/>
    <w:rsid w:val="00F07AB7"/>
    <w:rsid w:val="00F10A97"/>
    <w:rsid w:val="00F10C02"/>
    <w:rsid w:val="00F10E08"/>
    <w:rsid w:val="00F10F77"/>
    <w:rsid w:val="00F110DA"/>
    <w:rsid w:val="00F112C6"/>
    <w:rsid w:val="00F114C8"/>
    <w:rsid w:val="00F117CB"/>
    <w:rsid w:val="00F119E9"/>
    <w:rsid w:val="00F11A1C"/>
    <w:rsid w:val="00F11A84"/>
    <w:rsid w:val="00F11C95"/>
    <w:rsid w:val="00F11F82"/>
    <w:rsid w:val="00F11FD1"/>
    <w:rsid w:val="00F122BB"/>
    <w:rsid w:val="00F123CE"/>
    <w:rsid w:val="00F124A4"/>
    <w:rsid w:val="00F124E1"/>
    <w:rsid w:val="00F1292F"/>
    <w:rsid w:val="00F1327D"/>
    <w:rsid w:val="00F1375A"/>
    <w:rsid w:val="00F13931"/>
    <w:rsid w:val="00F13D47"/>
    <w:rsid w:val="00F14127"/>
    <w:rsid w:val="00F1417F"/>
    <w:rsid w:val="00F1433C"/>
    <w:rsid w:val="00F14499"/>
    <w:rsid w:val="00F14E13"/>
    <w:rsid w:val="00F15579"/>
    <w:rsid w:val="00F15DDF"/>
    <w:rsid w:val="00F15E2B"/>
    <w:rsid w:val="00F15F27"/>
    <w:rsid w:val="00F15F62"/>
    <w:rsid w:val="00F1624A"/>
    <w:rsid w:val="00F164A5"/>
    <w:rsid w:val="00F16ADA"/>
    <w:rsid w:val="00F16D23"/>
    <w:rsid w:val="00F17868"/>
    <w:rsid w:val="00F1792E"/>
    <w:rsid w:val="00F20012"/>
    <w:rsid w:val="00F20259"/>
    <w:rsid w:val="00F20643"/>
    <w:rsid w:val="00F20965"/>
    <w:rsid w:val="00F20A8D"/>
    <w:rsid w:val="00F20DFF"/>
    <w:rsid w:val="00F21266"/>
    <w:rsid w:val="00F21365"/>
    <w:rsid w:val="00F21B23"/>
    <w:rsid w:val="00F21B7F"/>
    <w:rsid w:val="00F21C6F"/>
    <w:rsid w:val="00F21E43"/>
    <w:rsid w:val="00F2203F"/>
    <w:rsid w:val="00F22241"/>
    <w:rsid w:val="00F22641"/>
    <w:rsid w:val="00F22B72"/>
    <w:rsid w:val="00F23057"/>
    <w:rsid w:val="00F2318A"/>
    <w:rsid w:val="00F23650"/>
    <w:rsid w:val="00F238EF"/>
    <w:rsid w:val="00F23FFB"/>
    <w:rsid w:val="00F24429"/>
    <w:rsid w:val="00F244F6"/>
    <w:rsid w:val="00F247C6"/>
    <w:rsid w:val="00F24A3D"/>
    <w:rsid w:val="00F2558F"/>
    <w:rsid w:val="00F25764"/>
    <w:rsid w:val="00F25914"/>
    <w:rsid w:val="00F2640A"/>
    <w:rsid w:val="00F26467"/>
    <w:rsid w:val="00F266D5"/>
    <w:rsid w:val="00F26747"/>
    <w:rsid w:val="00F2756A"/>
    <w:rsid w:val="00F275E2"/>
    <w:rsid w:val="00F2779A"/>
    <w:rsid w:val="00F30486"/>
    <w:rsid w:val="00F304F1"/>
    <w:rsid w:val="00F307BC"/>
    <w:rsid w:val="00F30E88"/>
    <w:rsid w:val="00F30F0D"/>
    <w:rsid w:val="00F319BC"/>
    <w:rsid w:val="00F319E2"/>
    <w:rsid w:val="00F31E1B"/>
    <w:rsid w:val="00F325B6"/>
    <w:rsid w:val="00F32AC1"/>
    <w:rsid w:val="00F331E2"/>
    <w:rsid w:val="00F33611"/>
    <w:rsid w:val="00F33982"/>
    <w:rsid w:val="00F33D03"/>
    <w:rsid w:val="00F34162"/>
    <w:rsid w:val="00F343AE"/>
    <w:rsid w:val="00F3456B"/>
    <w:rsid w:val="00F348C6"/>
    <w:rsid w:val="00F349DD"/>
    <w:rsid w:val="00F350D4"/>
    <w:rsid w:val="00F3567E"/>
    <w:rsid w:val="00F358E3"/>
    <w:rsid w:val="00F35C66"/>
    <w:rsid w:val="00F35D0F"/>
    <w:rsid w:val="00F35E57"/>
    <w:rsid w:val="00F366A9"/>
    <w:rsid w:val="00F36B17"/>
    <w:rsid w:val="00F36B9E"/>
    <w:rsid w:val="00F37354"/>
    <w:rsid w:val="00F37868"/>
    <w:rsid w:val="00F37C43"/>
    <w:rsid w:val="00F37D06"/>
    <w:rsid w:val="00F37D3E"/>
    <w:rsid w:val="00F400DE"/>
    <w:rsid w:val="00F40460"/>
    <w:rsid w:val="00F4051B"/>
    <w:rsid w:val="00F406BF"/>
    <w:rsid w:val="00F40728"/>
    <w:rsid w:val="00F40A62"/>
    <w:rsid w:val="00F4103E"/>
    <w:rsid w:val="00F41366"/>
    <w:rsid w:val="00F41499"/>
    <w:rsid w:val="00F41766"/>
    <w:rsid w:val="00F4199C"/>
    <w:rsid w:val="00F419BB"/>
    <w:rsid w:val="00F41A2C"/>
    <w:rsid w:val="00F420D9"/>
    <w:rsid w:val="00F42204"/>
    <w:rsid w:val="00F425EF"/>
    <w:rsid w:val="00F4277B"/>
    <w:rsid w:val="00F4279A"/>
    <w:rsid w:val="00F42B33"/>
    <w:rsid w:val="00F42F92"/>
    <w:rsid w:val="00F4478F"/>
    <w:rsid w:val="00F44B16"/>
    <w:rsid w:val="00F44B82"/>
    <w:rsid w:val="00F44DAD"/>
    <w:rsid w:val="00F453F1"/>
    <w:rsid w:val="00F4565B"/>
    <w:rsid w:val="00F457A5"/>
    <w:rsid w:val="00F4580C"/>
    <w:rsid w:val="00F459AB"/>
    <w:rsid w:val="00F4668B"/>
    <w:rsid w:val="00F467F4"/>
    <w:rsid w:val="00F46EA8"/>
    <w:rsid w:val="00F46F8A"/>
    <w:rsid w:val="00F470CB"/>
    <w:rsid w:val="00F47335"/>
    <w:rsid w:val="00F47351"/>
    <w:rsid w:val="00F4757A"/>
    <w:rsid w:val="00F477FB"/>
    <w:rsid w:val="00F47B45"/>
    <w:rsid w:val="00F47E22"/>
    <w:rsid w:val="00F50715"/>
    <w:rsid w:val="00F507D9"/>
    <w:rsid w:val="00F50B46"/>
    <w:rsid w:val="00F50D67"/>
    <w:rsid w:val="00F514A0"/>
    <w:rsid w:val="00F51777"/>
    <w:rsid w:val="00F51A7C"/>
    <w:rsid w:val="00F5235D"/>
    <w:rsid w:val="00F52844"/>
    <w:rsid w:val="00F52A35"/>
    <w:rsid w:val="00F53047"/>
    <w:rsid w:val="00F530FD"/>
    <w:rsid w:val="00F53195"/>
    <w:rsid w:val="00F53623"/>
    <w:rsid w:val="00F53927"/>
    <w:rsid w:val="00F53A25"/>
    <w:rsid w:val="00F53DCD"/>
    <w:rsid w:val="00F541BB"/>
    <w:rsid w:val="00F54343"/>
    <w:rsid w:val="00F54505"/>
    <w:rsid w:val="00F5491E"/>
    <w:rsid w:val="00F5493E"/>
    <w:rsid w:val="00F54A05"/>
    <w:rsid w:val="00F54AFE"/>
    <w:rsid w:val="00F54F1E"/>
    <w:rsid w:val="00F550DF"/>
    <w:rsid w:val="00F555AD"/>
    <w:rsid w:val="00F55C17"/>
    <w:rsid w:val="00F56053"/>
    <w:rsid w:val="00F5671E"/>
    <w:rsid w:val="00F57010"/>
    <w:rsid w:val="00F57178"/>
    <w:rsid w:val="00F57485"/>
    <w:rsid w:val="00F57C5B"/>
    <w:rsid w:val="00F603B9"/>
    <w:rsid w:val="00F6075C"/>
    <w:rsid w:val="00F608E0"/>
    <w:rsid w:val="00F60A33"/>
    <w:rsid w:val="00F60F21"/>
    <w:rsid w:val="00F619D7"/>
    <w:rsid w:val="00F61C95"/>
    <w:rsid w:val="00F62384"/>
    <w:rsid w:val="00F62677"/>
    <w:rsid w:val="00F626F9"/>
    <w:rsid w:val="00F627EF"/>
    <w:rsid w:val="00F62927"/>
    <w:rsid w:val="00F62AB7"/>
    <w:rsid w:val="00F62C79"/>
    <w:rsid w:val="00F62F40"/>
    <w:rsid w:val="00F6328A"/>
    <w:rsid w:val="00F63885"/>
    <w:rsid w:val="00F63BBA"/>
    <w:rsid w:val="00F63F74"/>
    <w:rsid w:val="00F64192"/>
    <w:rsid w:val="00F64577"/>
    <w:rsid w:val="00F645D7"/>
    <w:rsid w:val="00F6470D"/>
    <w:rsid w:val="00F64942"/>
    <w:rsid w:val="00F64B19"/>
    <w:rsid w:val="00F64ECF"/>
    <w:rsid w:val="00F64F5C"/>
    <w:rsid w:val="00F65165"/>
    <w:rsid w:val="00F65440"/>
    <w:rsid w:val="00F654AF"/>
    <w:rsid w:val="00F65B63"/>
    <w:rsid w:val="00F6603E"/>
    <w:rsid w:val="00F661C5"/>
    <w:rsid w:val="00F665CF"/>
    <w:rsid w:val="00F66B00"/>
    <w:rsid w:val="00F66DF5"/>
    <w:rsid w:val="00F67343"/>
    <w:rsid w:val="00F674BD"/>
    <w:rsid w:val="00F675DB"/>
    <w:rsid w:val="00F67A6E"/>
    <w:rsid w:val="00F67AE3"/>
    <w:rsid w:val="00F7027E"/>
    <w:rsid w:val="00F70989"/>
    <w:rsid w:val="00F709CC"/>
    <w:rsid w:val="00F70D94"/>
    <w:rsid w:val="00F716AC"/>
    <w:rsid w:val="00F71AB6"/>
    <w:rsid w:val="00F71C3F"/>
    <w:rsid w:val="00F71F17"/>
    <w:rsid w:val="00F720D6"/>
    <w:rsid w:val="00F7261B"/>
    <w:rsid w:val="00F7276F"/>
    <w:rsid w:val="00F730AB"/>
    <w:rsid w:val="00F731DB"/>
    <w:rsid w:val="00F737D5"/>
    <w:rsid w:val="00F73B3C"/>
    <w:rsid w:val="00F749B5"/>
    <w:rsid w:val="00F74A35"/>
    <w:rsid w:val="00F74A44"/>
    <w:rsid w:val="00F74B68"/>
    <w:rsid w:val="00F74D08"/>
    <w:rsid w:val="00F74EE1"/>
    <w:rsid w:val="00F75110"/>
    <w:rsid w:val="00F754D3"/>
    <w:rsid w:val="00F759EB"/>
    <w:rsid w:val="00F75D2D"/>
    <w:rsid w:val="00F76312"/>
    <w:rsid w:val="00F76A93"/>
    <w:rsid w:val="00F76FB3"/>
    <w:rsid w:val="00F770C1"/>
    <w:rsid w:val="00F7767F"/>
    <w:rsid w:val="00F77825"/>
    <w:rsid w:val="00F77870"/>
    <w:rsid w:val="00F77C27"/>
    <w:rsid w:val="00F77DAA"/>
    <w:rsid w:val="00F8015B"/>
    <w:rsid w:val="00F8059A"/>
    <w:rsid w:val="00F80B33"/>
    <w:rsid w:val="00F80C62"/>
    <w:rsid w:val="00F80C77"/>
    <w:rsid w:val="00F80E3C"/>
    <w:rsid w:val="00F8102E"/>
    <w:rsid w:val="00F81361"/>
    <w:rsid w:val="00F816C0"/>
    <w:rsid w:val="00F819EB"/>
    <w:rsid w:val="00F8246E"/>
    <w:rsid w:val="00F8252C"/>
    <w:rsid w:val="00F8274D"/>
    <w:rsid w:val="00F82793"/>
    <w:rsid w:val="00F82E41"/>
    <w:rsid w:val="00F82FE0"/>
    <w:rsid w:val="00F834DE"/>
    <w:rsid w:val="00F83A60"/>
    <w:rsid w:val="00F8406A"/>
    <w:rsid w:val="00F840E1"/>
    <w:rsid w:val="00F85716"/>
    <w:rsid w:val="00F8653A"/>
    <w:rsid w:val="00F86575"/>
    <w:rsid w:val="00F86623"/>
    <w:rsid w:val="00F86FF9"/>
    <w:rsid w:val="00F875E0"/>
    <w:rsid w:val="00F902C6"/>
    <w:rsid w:val="00F90AB9"/>
    <w:rsid w:val="00F91AD7"/>
    <w:rsid w:val="00F91F8C"/>
    <w:rsid w:val="00F92015"/>
    <w:rsid w:val="00F92725"/>
    <w:rsid w:val="00F92A29"/>
    <w:rsid w:val="00F92E08"/>
    <w:rsid w:val="00F93313"/>
    <w:rsid w:val="00F93CC5"/>
    <w:rsid w:val="00F93E86"/>
    <w:rsid w:val="00F9456A"/>
    <w:rsid w:val="00F94635"/>
    <w:rsid w:val="00F9482F"/>
    <w:rsid w:val="00F94A68"/>
    <w:rsid w:val="00F94F68"/>
    <w:rsid w:val="00F951CB"/>
    <w:rsid w:val="00F95408"/>
    <w:rsid w:val="00F95B52"/>
    <w:rsid w:val="00F95BA8"/>
    <w:rsid w:val="00F95C49"/>
    <w:rsid w:val="00F96176"/>
    <w:rsid w:val="00F96832"/>
    <w:rsid w:val="00F96D8F"/>
    <w:rsid w:val="00F96FF4"/>
    <w:rsid w:val="00F974AA"/>
    <w:rsid w:val="00F978DD"/>
    <w:rsid w:val="00F97C5D"/>
    <w:rsid w:val="00F97E27"/>
    <w:rsid w:val="00F97E35"/>
    <w:rsid w:val="00FA028E"/>
    <w:rsid w:val="00FA0651"/>
    <w:rsid w:val="00FA073F"/>
    <w:rsid w:val="00FA0A18"/>
    <w:rsid w:val="00FA1D07"/>
    <w:rsid w:val="00FA1D1D"/>
    <w:rsid w:val="00FA1F4D"/>
    <w:rsid w:val="00FA2098"/>
    <w:rsid w:val="00FA2381"/>
    <w:rsid w:val="00FA2492"/>
    <w:rsid w:val="00FA28A6"/>
    <w:rsid w:val="00FA293C"/>
    <w:rsid w:val="00FA3093"/>
    <w:rsid w:val="00FA3357"/>
    <w:rsid w:val="00FA35B9"/>
    <w:rsid w:val="00FA3E75"/>
    <w:rsid w:val="00FA3F42"/>
    <w:rsid w:val="00FA4576"/>
    <w:rsid w:val="00FA45EE"/>
    <w:rsid w:val="00FA53AE"/>
    <w:rsid w:val="00FA5506"/>
    <w:rsid w:val="00FA5511"/>
    <w:rsid w:val="00FA5C4D"/>
    <w:rsid w:val="00FA6C27"/>
    <w:rsid w:val="00FA6C76"/>
    <w:rsid w:val="00FA7399"/>
    <w:rsid w:val="00FA73D2"/>
    <w:rsid w:val="00FA74A9"/>
    <w:rsid w:val="00FA7AFD"/>
    <w:rsid w:val="00FA7BAF"/>
    <w:rsid w:val="00FA7C9F"/>
    <w:rsid w:val="00FA7F26"/>
    <w:rsid w:val="00FB0457"/>
    <w:rsid w:val="00FB048C"/>
    <w:rsid w:val="00FB05C7"/>
    <w:rsid w:val="00FB06E0"/>
    <w:rsid w:val="00FB0BF1"/>
    <w:rsid w:val="00FB0DB7"/>
    <w:rsid w:val="00FB216A"/>
    <w:rsid w:val="00FB26F9"/>
    <w:rsid w:val="00FB273B"/>
    <w:rsid w:val="00FB29C6"/>
    <w:rsid w:val="00FB2AE3"/>
    <w:rsid w:val="00FB2B9B"/>
    <w:rsid w:val="00FB2CE3"/>
    <w:rsid w:val="00FB3E30"/>
    <w:rsid w:val="00FB40D5"/>
    <w:rsid w:val="00FB416B"/>
    <w:rsid w:val="00FB4293"/>
    <w:rsid w:val="00FB4458"/>
    <w:rsid w:val="00FB4715"/>
    <w:rsid w:val="00FB4777"/>
    <w:rsid w:val="00FB4850"/>
    <w:rsid w:val="00FB48D4"/>
    <w:rsid w:val="00FB49F5"/>
    <w:rsid w:val="00FB4CCD"/>
    <w:rsid w:val="00FB5028"/>
    <w:rsid w:val="00FB50EA"/>
    <w:rsid w:val="00FB517C"/>
    <w:rsid w:val="00FB5383"/>
    <w:rsid w:val="00FB56E8"/>
    <w:rsid w:val="00FB5750"/>
    <w:rsid w:val="00FB6194"/>
    <w:rsid w:val="00FB6847"/>
    <w:rsid w:val="00FB6A2C"/>
    <w:rsid w:val="00FB6AA2"/>
    <w:rsid w:val="00FB706A"/>
    <w:rsid w:val="00FB7280"/>
    <w:rsid w:val="00FB7373"/>
    <w:rsid w:val="00FB7481"/>
    <w:rsid w:val="00FC019D"/>
    <w:rsid w:val="00FC06BB"/>
    <w:rsid w:val="00FC07AC"/>
    <w:rsid w:val="00FC0A32"/>
    <w:rsid w:val="00FC146C"/>
    <w:rsid w:val="00FC14AC"/>
    <w:rsid w:val="00FC1A5B"/>
    <w:rsid w:val="00FC1CA0"/>
    <w:rsid w:val="00FC1CB6"/>
    <w:rsid w:val="00FC2290"/>
    <w:rsid w:val="00FC26C5"/>
    <w:rsid w:val="00FC2B20"/>
    <w:rsid w:val="00FC2C77"/>
    <w:rsid w:val="00FC2F4F"/>
    <w:rsid w:val="00FC2F8A"/>
    <w:rsid w:val="00FC3CF5"/>
    <w:rsid w:val="00FC3D27"/>
    <w:rsid w:val="00FC4055"/>
    <w:rsid w:val="00FC41B9"/>
    <w:rsid w:val="00FC4393"/>
    <w:rsid w:val="00FC494A"/>
    <w:rsid w:val="00FC4BC9"/>
    <w:rsid w:val="00FC4E47"/>
    <w:rsid w:val="00FC5207"/>
    <w:rsid w:val="00FC56D9"/>
    <w:rsid w:val="00FC5869"/>
    <w:rsid w:val="00FC5987"/>
    <w:rsid w:val="00FC5BA0"/>
    <w:rsid w:val="00FC615D"/>
    <w:rsid w:val="00FC6384"/>
    <w:rsid w:val="00FC6FD8"/>
    <w:rsid w:val="00FC7135"/>
    <w:rsid w:val="00FC7C9B"/>
    <w:rsid w:val="00FC7D1A"/>
    <w:rsid w:val="00FC7F5B"/>
    <w:rsid w:val="00FD0435"/>
    <w:rsid w:val="00FD08B4"/>
    <w:rsid w:val="00FD0BFF"/>
    <w:rsid w:val="00FD0F9C"/>
    <w:rsid w:val="00FD0FC0"/>
    <w:rsid w:val="00FD117D"/>
    <w:rsid w:val="00FD189E"/>
    <w:rsid w:val="00FD1914"/>
    <w:rsid w:val="00FD194B"/>
    <w:rsid w:val="00FD1A1F"/>
    <w:rsid w:val="00FD1A68"/>
    <w:rsid w:val="00FD1FF4"/>
    <w:rsid w:val="00FD241F"/>
    <w:rsid w:val="00FD2647"/>
    <w:rsid w:val="00FD3021"/>
    <w:rsid w:val="00FD323B"/>
    <w:rsid w:val="00FD3334"/>
    <w:rsid w:val="00FD3370"/>
    <w:rsid w:val="00FD3BA5"/>
    <w:rsid w:val="00FD41D2"/>
    <w:rsid w:val="00FD4599"/>
    <w:rsid w:val="00FD49FA"/>
    <w:rsid w:val="00FD5020"/>
    <w:rsid w:val="00FD50FD"/>
    <w:rsid w:val="00FD52F1"/>
    <w:rsid w:val="00FD5DC5"/>
    <w:rsid w:val="00FD62DD"/>
    <w:rsid w:val="00FD738F"/>
    <w:rsid w:val="00FD7620"/>
    <w:rsid w:val="00FD78A6"/>
    <w:rsid w:val="00FD7C62"/>
    <w:rsid w:val="00FD7C99"/>
    <w:rsid w:val="00FD7E8C"/>
    <w:rsid w:val="00FE00CB"/>
    <w:rsid w:val="00FE012B"/>
    <w:rsid w:val="00FE036D"/>
    <w:rsid w:val="00FE04EB"/>
    <w:rsid w:val="00FE0536"/>
    <w:rsid w:val="00FE0A37"/>
    <w:rsid w:val="00FE0D9C"/>
    <w:rsid w:val="00FE0E43"/>
    <w:rsid w:val="00FE0FDF"/>
    <w:rsid w:val="00FE1315"/>
    <w:rsid w:val="00FE15A7"/>
    <w:rsid w:val="00FE22F5"/>
    <w:rsid w:val="00FE269C"/>
    <w:rsid w:val="00FE2913"/>
    <w:rsid w:val="00FE2C16"/>
    <w:rsid w:val="00FE2FDE"/>
    <w:rsid w:val="00FE3513"/>
    <w:rsid w:val="00FE35D7"/>
    <w:rsid w:val="00FE3C82"/>
    <w:rsid w:val="00FE3F9F"/>
    <w:rsid w:val="00FE40F6"/>
    <w:rsid w:val="00FE41E9"/>
    <w:rsid w:val="00FE445E"/>
    <w:rsid w:val="00FE4CC1"/>
    <w:rsid w:val="00FE4D8B"/>
    <w:rsid w:val="00FE5017"/>
    <w:rsid w:val="00FE5B6A"/>
    <w:rsid w:val="00FE5C27"/>
    <w:rsid w:val="00FE612F"/>
    <w:rsid w:val="00FE6141"/>
    <w:rsid w:val="00FE6294"/>
    <w:rsid w:val="00FE62F0"/>
    <w:rsid w:val="00FE68A6"/>
    <w:rsid w:val="00FE68B5"/>
    <w:rsid w:val="00FE6992"/>
    <w:rsid w:val="00FE6A16"/>
    <w:rsid w:val="00FE6E04"/>
    <w:rsid w:val="00FE7123"/>
    <w:rsid w:val="00FE72A2"/>
    <w:rsid w:val="00FE7A1B"/>
    <w:rsid w:val="00FE7CAF"/>
    <w:rsid w:val="00FE7D41"/>
    <w:rsid w:val="00FE7FE1"/>
    <w:rsid w:val="00FF0144"/>
    <w:rsid w:val="00FF0183"/>
    <w:rsid w:val="00FF0D34"/>
    <w:rsid w:val="00FF0E55"/>
    <w:rsid w:val="00FF14D3"/>
    <w:rsid w:val="00FF15E3"/>
    <w:rsid w:val="00FF187B"/>
    <w:rsid w:val="00FF23D8"/>
    <w:rsid w:val="00FF2779"/>
    <w:rsid w:val="00FF2946"/>
    <w:rsid w:val="00FF2F51"/>
    <w:rsid w:val="00FF32BF"/>
    <w:rsid w:val="00FF3731"/>
    <w:rsid w:val="00FF382E"/>
    <w:rsid w:val="00FF3DCC"/>
    <w:rsid w:val="00FF3E83"/>
    <w:rsid w:val="00FF3F5E"/>
    <w:rsid w:val="00FF3FE6"/>
    <w:rsid w:val="00FF4072"/>
    <w:rsid w:val="00FF4161"/>
    <w:rsid w:val="00FF42A4"/>
    <w:rsid w:val="00FF477E"/>
    <w:rsid w:val="00FF4AB4"/>
    <w:rsid w:val="00FF4DB8"/>
    <w:rsid w:val="00FF5438"/>
    <w:rsid w:val="00FF57D7"/>
    <w:rsid w:val="00FF5DEF"/>
    <w:rsid w:val="00FF5F8D"/>
    <w:rsid w:val="00FF600B"/>
    <w:rsid w:val="00FF60D9"/>
    <w:rsid w:val="00FF6276"/>
    <w:rsid w:val="00FF62AE"/>
    <w:rsid w:val="00FF62F2"/>
    <w:rsid w:val="00FF6B38"/>
    <w:rsid w:val="00FF6EA3"/>
    <w:rsid w:val="00FF7246"/>
    <w:rsid w:val="00FF789A"/>
    <w:rsid w:val="00FF7B31"/>
    <w:rsid w:val="00FF7BF8"/>
    <w:rsid w:val="00FF7CD6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43C037A9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" w:eastAsia="Times" w:hAnsi="Times" w:cs="Times New Roman"/>
        <w:lang w:val="de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/>
    <w:lsdException w:name="line number" w:semiHidden="1" w:unhideWhenUsed="1"/>
    <w:lsdException w:name="page number" w:semiHidden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Standard">
    <w:name w:val="Normal"/>
    <w:qFormat/>
    <w:rsid w:val="00F86FF9"/>
    <w:rPr>
      <w:rFonts w:ascii="Times New Roman" w:hAnsi="Times New Roman"/>
      <w:sz w:val="24"/>
      <w:szCs w:val="24"/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Standa">
    <w:name w:val="Standa"/>
    <w:uiPriority w:val="99"/>
    <w:rsid w:val="00B81D29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">
    <w:name w:val="Absatz-Standardschrift"/>
    <w:uiPriority w:val="99"/>
    <w:semiHidden/>
  </w:style>
  <w:style w:type="table" w:customStyle="1" w:styleId="NormaleTabe">
    <w:name w:val="Normale Tabe"/>
    <w:uiPriority w:val="99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30">
    <w:name w:val="Standa30"/>
    <w:uiPriority w:val="99"/>
    <w:rsid w:val="00595B1D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30">
    <w:name w:val="Absatz-Standardschrift30"/>
    <w:uiPriority w:val="99"/>
    <w:semiHidden/>
    <w:rsid w:val="00B81D29"/>
  </w:style>
  <w:style w:type="table" w:customStyle="1" w:styleId="NormaleTabe30">
    <w:name w:val="Normale Tabe30"/>
    <w:uiPriority w:val="99"/>
    <w:semiHidden/>
    <w:rsid w:val="00B81D29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9">
    <w:name w:val="Standa29"/>
    <w:uiPriority w:val="99"/>
    <w:rsid w:val="00934060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9">
    <w:name w:val="Absatz-Standardschrift29"/>
    <w:uiPriority w:val="99"/>
    <w:semiHidden/>
    <w:rsid w:val="00595B1D"/>
  </w:style>
  <w:style w:type="table" w:customStyle="1" w:styleId="NormaleTabe29">
    <w:name w:val="Normale Tabe29"/>
    <w:uiPriority w:val="99"/>
    <w:semiHidden/>
    <w:rsid w:val="00595B1D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8">
    <w:name w:val="Standa28"/>
    <w:uiPriority w:val="99"/>
    <w:rsid w:val="00DD576C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8">
    <w:name w:val="Absatz-Standardschrift28"/>
    <w:uiPriority w:val="99"/>
    <w:semiHidden/>
    <w:rsid w:val="00934060"/>
  </w:style>
  <w:style w:type="table" w:customStyle="1" w:styleId="NormaleTabe28">
    <w:name w:val="Normale Tabe28"/>
    <w:uiPriority w:val="99"/>
    <w:semiHidden/>
    <w:rsid w:val="00934060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7">
    <w:name w:val="Standa27"/>
    <w:uiPriority w:val="99"/>
    <w:rsid w:val="0094152C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7">
    <w:name w:val="Absatz-Standardschrift27"/>
    <w:uiPriority w:val="99"/>
    <w:semiHidden/>
    <w:rsid w:val="00DD576C"/>
  </w:style>
  <w:style w:type="table" w:customStyle="1" w:styleId="NormaleTabe27">
    <w:name w:val="Normale Tabe27"/>
    <w:uiPriority w:val="99"/>
    <w:semiHidden/>
    <w:rsid w:val="00DD576C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6">
    <w:name w:val="Standa26"/>
    <w:uiPriority w:val="99"/>
    <w:rsid w:val="00D02244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6">
    <w:name w:val="Absatz-Standardschrift26"/>
    <w:uiPriority w:val="99"/>
    <w:semiHidden/>
    <w:rsid w:val="0094152C"/>
  </w:style>
  <w:style w:type="table" w:customStyle="1" w:styleId="NormaleTabe26">
    <w:name w:val="Normale Tabe26"/>
    <w:uiPriority w:val="99"/>
    <w:semiHidden/>
    <w:rsid w:val="0094152C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5">
    <w:name w:val="Standa25"/>
    <w:uiPriority w:val="99"/>
    <w:rsid w:val="00C90DE5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5">
    <w:name w:val="Absatz-Standardschrift25"/>
    <w:uiPriority w:val="99"/>
    <w:semiHidden/>
    <w:rsid w:val="00D02244"/>
  </w:style>
  <w:style w:type="table" w:customStyle="1" w:styleId="NormaleTabe25">
    <w:name w:val="Normale Tabe25"/>
    <w:uiPriority w:val="99"/>
    <w:semiHidden/>
    <w:rsid w:val="00D02244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4">
    <w:name w:val="Standa24"/>
    <w:uiPriority w:val="99"/>
    <w:rsid w:val="000C6D83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4">
    <w:name w:val="Absatz-Standardschrift24"/>
    <w:uiPriority w:val="99"/>
    <w:semiHidden/>
    <w:rsid w:val="00C90DE5"/>
  </w:style>
  <w:style w:type="table" w:customStyle="1" w:styleId="NormaleTabe24">
    <w:name w:val="Normale Tabe24"/>
    <w:uiPriority w:val="99"/>
    <w:semiHidden/>
    <w:rsid w:val="00C90DE5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3">
    <w:name w:val="Standa23"/>
    <w:uiPriority w:val="99"/>
    <w:rsid w:val="00AF4DDF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3">
    <w:name w:val="Absatz-Standardschrift23"/>
    <w:uiPriority w:val="99"/>
    <w:semiHidden/>
    <w:rsid w:val="000C6D83"/>
  </w:style>
  <w:style w:type="table" w:customStyle="1" w:styleId="NormaleTabe23">
    <w:name w:val="Normale Tabe23"/>
    <w:uiPriority w:val="99"/>
    <w:semiHidden/>
    <w:rsid w:val="000C6D83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2">
    <w:name w:val="Standa22"/>
    <w:uiPriority w:val="99"/>
    <w:rsid w:val="007605DE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2">
    <w:name w:val="Absatz-Standardschrift22"/>
    <w:uiPriority w:val="99"/>
    <w:semiHidden/>
    <w:rsid w:val="00AF4DDF"/>
  </w:style>
  <w:style w:type="table" w:customStyle="1" w:styleId="NormaleTabe22">
    <w:name w:val="Normale Tabe22"/>
    <w:uiPriority w:val="99"/>
    <w:semiHidden/>
    <w:rsid w:val="00AF4DDF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1">
    <w:name w:val="Standa21"/>
    <w:uiPriority w:val="99"/>
    <w:rsid w:val="00560D8A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1">
    <w:name w:val="Absatz-Standardschrift21"/>
    <w:uiPriority w:val="99"/>
    <w:semiHidden/>
    <w:rsid w:val="007605DE"/>
  </w:style>
  <w:style w:type="table" w:customStyle="1" w:styleId="NormaleTabe21">
    <w:name w:val="Normale Tabe21"/>
    <w:uiPriority w:val="99"/>
    <w:semiHidden/>
    <w:rsid w:val="007605DE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0">
    <w:name w:val="Standa20"/>
    <w:uiPriority w:val="99"/>
    <w:rsid w:val="00A20BFB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0">
    <w:name w:val="Absatz-Standardschrift20"/>
    <w:uiPriority w:val="99"/>
    <w:semiHidden/>
    <w:rsid w:val="00560D8A"/>
  </w:style>
  <w:style w:type="table" w:customStyle="1" w:styleId="NormaleTabe20">
    <w:name w:val="Normale Tabe20"/>
    <w:uiPriority w:val="99"/>
    <w:semiHidden/>
    <w:rsid w:val="00560D8A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9">
    <w:name w:val="Standa19"/>
    <w:uiPriority w:val="99"/>
    <w:rsid w:val="00A91DFF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9">
    <w:name w:val="Absatz-Standardschrift19"/>
    <w:uiPriority w:val="99"/>
    <w:semiHidden/>
    <w:rsid w:val="00A20BFB"/>
  </w:style>
  <w:style w:type="table" w:customStyle="1" w:styleId="NormaleTabe19">
    <w:name w:val="Normale Tabe19"/>
    <w:uiPriority w:val="99"/>
    <w:semiHidden/>
    <w:rsid w:val="00A20BFB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8">
    <w:name w:val="Standa18"/>
    <w:uiPriority w:val="99"/>
    <w:rsid w:val="00DD22F3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8">
    <w:name w:val="Absatz-Standardschrift18"/>
    <w:uiPriority w:val="99"/>
    <w:semiHidden/>
    <w:rsid w:val="00A91DFF"/>
  </w:style>
  <w:style w:type="table" w:customStyle="1" w:styleId="NormaleTabe18">
    <w:name w:val="Normale Tabe18"/>
    <w:uiPriority w:val="99"/>
    <w:semiHidden/>
    <w:rsid w:val="00A91DFF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7">
    <w:name w:val="Standa17"/>
    <w:uiPriority w:val="99"/>
    <w:rsid w:val="00DC27E5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7">
    <w:name w:val="Absatz-Standardschrift17"/>
    <w:uiPriority w:val="99"/>
    <w:semiHidden/>
    <w:rsid w:val="00DD22F3"/>
  </w:style>
  <w:style w:type="table" w:customStyle="1" w:styleId="NormaleTabe17">
    <w:name w:val="Normale Tabe17"/>
    <w:uiPriority w:val="99"/>
    <w:semiHidden/>
    <w:rsid w:val="00DD22F3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6">
    <w:name w:val="Standa16"/>
    <w:uiPriority w:val="99"/>
    <w:rsid w:val="00DB7EA3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6">
    <w:name w:val="Absatz-Standardschrift16"/>
    <w:uiPriority w:val="99"/>
    <w:semiHidden/>
    <w:rsid w:val="00DC27E5"/>
  </w:style>
  <w:style w:type="table" w:customStyle="1" w:styleId="NormaleTabe16">
    <w:name w:val="Normale Tabe16"/>
    <w:uiPriority w:val="99"/>
    <w:semiHidden/>
    <w:rsid w:val="00DC27E5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5">
    <w:name w:val="Standa15"/>
    <w:uiPriority w:val="99"/>
    <w:rsid w:val="0079542D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5">
    <w:name w:val="Absatz-Standardschrift15"/>
    <w:uiPriority w:val="99"/>
    <w:semiHidden/>
    <w:rsid w:val="00DB7EA3"/>
  </w:style>
  <w:style w:type="table" w:customStyle="1" w:styleId="NormaleTabe15">
    <w:name w:val="Normale Tabe15"/>
    <w:uiPriority w:val="99"/>
    <w:semiHidden/>
    <w:rsid w:val="00DB7EA3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4">
    <w:name w:val="Standa14"/>
    <w:uiPriority w:val="99"/>
    <w:rsid w:val="008E5B85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4">
    <w:name w:val="Absatz-Standardschrift14"/>
    <w:uiPriority w:val="99"/>
    <w:semiHidden/>
    <w:rsid w:val="0079542D"/>
  </w:style>
  <w:style w:type="table" w:customStyle="1" w:styleId="NormaleTabe14">
    <w:name w:val="Normale Tabe14"/>
    <w:uiPriority w:val="99"/>
    <w:semiHidden/>
    <w:rsid w:val="0079542D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3">
    <w:name w:val="Standa13"/>
    <w:uiPriority w:val="99"/>
    <w:rsid w:val="00626832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3">
    <w:name w:val="Absatz-Standardschrift13"/>
    <w:uiPriority w:val="99"/>
    <w:semiHidden/>
    <w:rsid w:val="008E5B85"/>
  </w:style>
  <w:style w:type="table" w:customStyle="1" w:styleId="NormaleTabe13">
    <w:name w:val="Normale Tabe13"/>
    <w:uiPriority w:val="99"/>
    <w:semiHidden/>
    <w:rsid w:val="008E5B85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2">
    <w:name w:val="Standa12"/>
    <w:uiPriority w:val="99"/>
    <w:rsid w:val="00924DDE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2">
    <w:name w:val="Absatz-Standardschrift12"/>
    <w:uiPriority w:val="99"/>
    <w:semiHidden/>
    <w:rsid w:val="00626832"/>
  </w:style>
  <w:style w:type="table" w:customStyle="1" w:styleId="NormaleTabe12">
    <w:name w:val="Normale Tabe12"/>
    <w:uiPriority w:val="99"/>
    <w:semiHidden/>
    <w:rsid w:val="00626832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1">
    <w:name w:val="Standa11"/>
    <w:uiPriority w:val="99"/>
    <w:rsid w:val="002D2CDC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1">
    <w:name w:val="Absatz-Standardschrift11"/>
    <w:uiPriority w:val="99"/>
    <w:semiHidden/>
    <w:rsid w:val="00924DDE"/>
  </w:style>
  <w:style w:type="table" w:customStyle="1" w:styleId="NormaleTabe11">
    <w:name w:val="Normale Tabe11"/>
    <w:uiPriority w:val="99"/>
    <w:semiHidden/>
    <w:rsid w:val="00924DDE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0">
    <w:name w:val="Standa10"/>
    <w:uiPriority w:val="99"/>
    <w:rsid w:val="00323CD1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0">
    <w:name w:val="Absatz-Standardschrift10"/>
    <w:uiPriority w:val="99"/>
    <w:semiHidden/>
    <w:rsid w:val="002D2CDC"/>
  </w:style>
  <w:style w:type="table" w:customStyle="1" w:styleId="NormaleTabe10">
    <w:name w:val="Normale Tabe10"/>
    <w:uiPriority w:val="99"/>
    <w:semiHidden/>
    <w:rsid w:val="002D2CDC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9">
    <w:name w:val="Standa9"/>
    <w:uiPriority w:val="99"/>
    <w:rsid w:val="003B09AA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9">
    <w:name w:val="Absatz-Standardschrift9"/>
    <w:uiPriority w:val="99"/>
    <w:semiHidden/>
    <w:rsid w:val="00323CD1"/>
  </w:style>
  <w:style w:type="table" w:customStyle="1" w:styleId="NormaleTabe9">
    <w:name w:val="Normale Tabe9"/>
    <w:uiPriority w:val="99"/>
    <w:semiHidden/>
    <w:rsid w:val="00323CD1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8">
    <w:name w:val="Standa8"/>
    <w:uiPriority w:val="99"/>
    <w:rsid w:val="00231F6A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8">
    <w:name w:val="Absatz-Standardschrift8"/>
    <w:uiPriority w:val="99"/>
    <w:semiHidden/>
    <w:rsid w:val="003B09AA"/>
  </w:style>
  <w:style w:type="table" w:customStyle="1" w:styleId="NormaleTabe8">
    <w:name w:val="Normale Tabe8"/>
    <w:uiPriority w:val="99"/>
    <w:semiHidden/>
    <w:rsid w:val="003B09AA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7">
    <w:name w:val="Standa7"/>
    <w:uiPriority w:val="99"/>
    <w:rsid w:val="00903541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7">
    <w:name w:val="Absatz-Standardschrift7"/>
    <w:uiPriority w:val="99"/>
    <w:semiHidden/>
    <w:rsid w:val="00231F6A"/>
  </w:style>
  <w:style w:type="table" w:customStyle="1" w:styleId="NormaleTabe7">
    <w:name w:val="Normale Tabe7"/>
    <w:uiPriority w:val="99"/>
    <w:semiHidden/>
    <w:rsid w:val="00231F6A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6">
    <w:name w:val="Standa6"/>
    <w:uiPriority w:val="99"/>
    <w:rsid w:val="007A67E4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6">
    <w:name w:val="Absatz-Standardschrift6"/>
    <w:uiPriority w:val="99"/>
    <w:semiHidden/>
    <w:rsid w:val="00903541"/>
  </w:style>
  <w:style w:type="table" w:customStyle="1" w:styleId="NormaleTabe6">
    <w:name w:val="Normale Tabe6"/>
    <w:uiPriority w:val="99"/>
    <w:semiHidden/>
    <w:rsid w:val="00903541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5">
    <w:name w:val="Standa5"/>
    <w:uiPriority w:val="99"/>
    <w:rsid w:val="008822B7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5">
    <w:name w:val="Absatz-Standardschrift5"/>
    <w:uiPriority w:val="99"/>
    <w:semiHidden/>
    <w:rsid w:val="007A67E4"/>
  </w:style>
  <w:style w:type="table" w:customStyle="1" w:styleId="NormaleTabe5">
    <w:name w:val="Normale Tabe5"/>
    <w:uiPriority w:val="99"/>
    <w:semiHidden/>
    <w:rsid w:val="007A67E4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4">
    <w:name w:val="Standa4"/>
    <w:uiPriority w:val="99"/>
    <w:rsid w:val="00051D9E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4">
    <w:name w:val="Absatz-Standardschrift4"/>
    <w:uiPriority w:val="99"/>
    <w:semiHidden/>
    <w:rsid w:val="008822B7"/>
  </w:style>
  <w:style w:type="table" w:customStyle="1" w:styleId="NormaleTabe4">
    <w:name w:val="Normale Tabe4"/>
    <w:uiPriority w:val="99"/>
    <w:semiHidden/>
    <w:rsid w:val="008822B7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3">
    <w:name w:val="Standa3"/>
    <w:uiPriority w:val="99"/>
    <w:rsid w:val="008B1C1F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3">
    <w:name w:val="Absatz-Standardschrift3"/>
    <w:uiPriority w:val="99"/>
    <w:semiHidden/>
    <w:rsid w:val="00051D9E"/>
  </w:style>
  <w:style w:type="table" w:customStyle="1" w:styleId="NormaleTabe3">
    <w:name w:val="Normale Tabe3"/>
    <w:uiPriority w:val="99"/>
    <w:semiHidden/>
    <w:rsid w:val="00051D9E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">
    <w:name w:val="Standa2"/>
    <w:uiPriority w:val="99"/>
    <w:rsid w:val="009839F1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">
    <w:name w:val="Absatz-Standardschrift2"/>
    <w:uiPriority w:val="99"/>
    <w:semiHidden/>
    <w:rsid w:val="008B1C1F"/>
  </w:style>
  <w:style w:type="table" w:customStyle="1" w:styleId="NormaleTabe2">
    <w:name w:val="Normale Tabe2"/>
    <w:uiPriority w:val="99"/>
    <w:semiHidden/>
    <w:rsid w:val="008B1C1F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">
    <w:name w:val="Standa1"/>
    <w:uiPriority w:val="99"/>
    <w:rsid w:val="002C18A5"/>
    <w:rPr>
      <w:sz w:val="24"/>
      <w:lang w:eastAsia="de-DE"/>
    </w:rPr>
  </w:style>
  <w:style w:type="character" w:customStyle="1" w:styleId="Absatz-Standardschrift1">
    <w:name w:val="Absatz-Standardschrift1"/>
    <w:uiPriority w:val="99"/>
    <w:semiHidden/>
    <w:rsid w:val="009839F1"/>
  </w:style>
  <w:style w:type="table" w:customStyle="1" w:styleId="NormaleTabe1">
    <w:name w:val="Normale Tabe1"/>
    <w:uiPriority w:val="99"/>
    <w:semiHidden/>
    <w:rsid w:val="009839F1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Kopfze">
    <w:name w:val="Kopfze"/>
    <w:basedOn w:val="Standa1"/>
    <w:uiPriority w:val="99"/>
    <w:rsid w:val="002C18A5"/>
    <w:pPr>
      <w:tabs>
        <w:tab w:val="center" w:pos="4536"/>
        <w:tab w:val="right" w:pos="9072"/>
      </w:tabs>
    </w:pPr>
  </w:style>
  <w:style w:type="paragraph" w:customStyle="1" w:styleId="Fuzei">
    <w:name w:val="Fu_zei"/>
    <w:basedOn w:val="Standa1"/>
    <w:uiPriority w:val="99"/>
    <w:rsid w:val="002C18A5"/>
    <w:pPr>
      <w:tabs>
        <w:tab w:val="center" w:pos="4536"/>
        <w:tab w:val="right" w:pos="9072"/>
      </w:tabs>
    </w:pPr>
  </w:style>
  <w:style w:type="character" w:styleId="Seitenzahl">
    <w:name w:val="page number"/>
    <w:basedOn w:val="Absatz-Standardschrift1"/>
    <w:uiPriority w:val="99"/>
    <w:rsid w:val="002C18A5"/>
    <w:rPr>
      <w:rFonts w:cs="Times New Roman"/>
    </w:rPr>
  </w:style>
  <w:style w:type="paragraph" w:customStyle="1" w:styleId="Textkrpe">
    <w:name w:val="Textk_rpe"/>
    <w:basedOn w:val="Standa1"/>
    <w:uiPriority w:val="99"/>
    <w:rsid w:val="009839F1"/>
    <w:pPr>
      <w:spacing w:line="480" w:lineRule="auto"/>
      <w:jc w:val="both"/>
    </w:pPr>
    <w:rPr>
      <w:rFonts w:ascii="Times New Roman" w:hAnsi="Times New Roman"/>
      <w:lang w:val="en-GB"/>
    </w:rPr>
  </w:style>
  <w:style w:type="table" w:customStyle="1" w:styleId="Tabellengi">
    <w:name w:val="Tabellengi"/>
    <w:basedOn w:val="NormaleTabe1"/>
    <w:uiPriority w:val="99"/>
    <w:rsid w:val="009839F1"/>
    <w:rPr>
      <w:rFonts w:ascii="Times New Roman" w:hAnsi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Absatz-Standardschrift1"/>
    <w:uiPriority w:val="99"/>
    <w:rsid w:val="009839F1"/>
    <w:rPr>
      <w:rFonts w:cs="Times New Roman"/>
      <w:color w:val="0000FF"/>
      <w:u w:val="single"/>
    </w:rPr>
  </w:style>
  <w:style w:type="character" w:customStyle="1" w:styleId="GesichteterHyperl">
    <w:name w:val="GesichteterHyperl"/>
    <w:basedOn w:val="Absatz-Standardschrift1"/>
    <w:uiPriority w:val="99"/>
    <w:rsid w:val="009839F1"/>
    <w:rPr>
      <w:rFonts w:cs="Times New Roman"/>
      <w:color w:val="800080"/>
      <w:u w:val="single"/>
    </w:rPr>
  </w:style>
  <w:style w:type="character" w:styleId="Kommentarzeichen">
    <w:name w:val="annotation reference"/>
    <w:basedOn w:val="Absatz-Standardschrift8"/>
    <w:uiPriority w:val="99"/>
    <w:semiHidden/>
    <w:rsid w:val="001A397E"/>
    <w:rPr>
      <w:rFonts w:cs="Times New Roman"/>
      <w:sz w:val="18"/>
    </w:rPr>
  </w:style>
  <w:style w:type="paragraph" w:styleId="Kommentartext">
    <w:name w:val="annotation text"/>
    <w:basedOn w:val="Standa8"/>
    <w:link w:val="KommentartextZchn"/>
    <w:uiPriority w:val="99"/>
    <w:semiHidden/>
    <w:rsid w:val="001A397E"/>
  </w:style>
  <w:style w:type="character" w:customStyle="1" w:styleId="KommentartextZchn">
    <w:name w:val="Kommentartext Zchn"/>
    <w:basedOn w:val="Absatz-Standardschrift8"/>
    <w:link w:val="Kommentartext"/>
    <w:uiPriority w:val="99"/>
    <w:semiHidden/>
    <w:rsid w:val="003B09AA"/>
    <w:rPr>
      <w:rFonts w:ascii="Times New Roman" w:hAnsi="Times New Roman" w:cs="Times New Roman"/>
      <w:sz w:val="24"/>
      <w:lang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rsid w:val="001A397E"/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3B09AA"/>
    <w:rPr>
      <w:rFonts w:ascii="Times New Roman" w:hAnsi="Times New Roman" w:cs="Times New Roman"/>
      <w:b/>
      <w:bCs/>
      <w:sz w:val="24"/>
      <w:lang w:eastAsia="de-DE"/>
    </w:rPr>
  </w:style>
  <w:style w:type="paragraph" w:customStyle="1" w:styleId="Sprechblasen">
    <w:name w:val="Sprechblasen"/>
    <w:basedOn w:val="Standa8"/>
    <w:uiPriority w:val="99"/>
    <w:semiHidden/>
    <w:rsid w:val="001A397E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Absatz-Standardschrift8"/>
    <w:uiPriority w:val="99"/>
    <w:semiHidden/>
    <w:rsid w:val="003B09AA"/>
    <w:rPr>
      <w:rFonts w:ascii="Lucida Grande" w:hAnsi="Lucida Grande" w:cs="Times New Roman"/>
      <w:sz w:val="18"/>
      <w:lang w:eastAsia="de-DE"/>
    </w:rPr>
  </w:style>
  <w:style w:type="paragraph" w:customStyle="1" w:styleId="Sprechblasen1">
    <w:name w:val="Sprechblasen1"/>
    <w:basedOn w:val="Standa9"/>
    <w:uiPriority w:val="99"/>
    <w:semiHidden/>
    <w:rsid w:val="005A1365"/>
    <w:rPr>
      <w:rFonts w:ascii="Lucida Grande" w:hAnsi="Lucida Grande"/>
      <w:sz w:val="18"/>
      <w:szCs w:val="18"/>
    </w:rPr>
  </w:style>
  <w:style w:type="character" w:customStyle="1" w:styleId="BalloonTextChar1">
    <w:name w:val="Balloon Text Char1"/>
    <w:basedOn w:val="Absatz-Standardschrift9"/>
    <w:uiPriority w:val="99"/>
    <w:semiHidden/>
    <w:rsid w:val="00323CD1"/>
    <w:rPr>
      <w:rFonts w:ascii="Lucida Grande" w:hAnsi="Lucida Grande" w:cs="Times New Roman"/>
      <w:sz w:val="18"/>
      <w:lang w:eastAsia="de-DE"/>
    </w:rPr>
  </w:style>
  <w:style w:type="paragraph" w:customStyle="1" w:styleId="Sprechblasen2">
    <w:name w:val="Sprechblasen2"/>
    <w:basedOn w:val="Standa10"/>
    <w:uiPriority w:val="99"/>
    <w:semiHidden/>
    <w:rsid w:val="000D2C76"/>
    <w:rPr>
      <w:rFonts w:ascii="Lucida Grande" w:hAnsi="Lucida Grande"/>
      <w:sz w:val="18"/>
      <w:szCs w:val="18"/>
    </w:rPr>
  </w:style>
  <w:style w:type="character" w:customStyle="1" w:styleId="BalloonTextChar2">
    <w:name w:val="Balloon Text Char2"/>
    <w:basedOn w:val="Absatz-Standardschrift10"/>
    <w:uiPriority w:val="99"/>
    <w:semiHidden/>
    <w:rsid w:val="002D2CDC"/>
    <w:rPr>
      <w:rFonts w:ascii="Lucida Grande" w:hAnsi="Lucida Grande" w:cs="Times New Roman"/>
      <w:sz w:val="18"/>
      <w:lang w:eastAsia="de-DE"/>
    </w:rPr>
  </w:style>
  <w:style w:type="paragraph" w:customStyle="1" w:styleId="Sprechblasen3">
    <w:name w:val="Sprechblasen3"/>
    <w:basedOn w:val="Standa11"/>
    <w:uiPriority w:val="99"/>
    <w:semiHidden/>
    <w:rsid w:val="00C11FDD"/>
    <w:rPr>
      <w:rFonts w:ascii="Lucida Grande" w:hAnsi="Lucida Grande"/>
      <w:sz w:val="18"/>
      <w:szCs w:val="18"/>
    </w:rPr>
  </w:style>
  <w:style w:type="character" w:customStyle="1" w:styleId="BalloonTextChar3">
    <w:name w:val="Balloon Text Char3"/>
    <w:basedOn w:val="Absatz-Standardschrift11"/>
    <w:uiPriority w:val="99"/>
    <w:semiHidden/>
    <w:rsid w:val="00924DDE"/>
    <w:rPr>
      <w:rFonts w:ascii="Lucida Grande" w:hAnsi="Lucida Grande" w:cs="Times New Roman"/>
      <w:sz w:val="18"/>
      <w:lang w:eastAsia="de-DE"/>
    </w:rPr>
  </w:style>
  <w:style w:type="paragraph" w:customStyle="1" w:styleId="Sprechblasen4">
    <w:name w:val="Sprechblasen4"/>
    <w:basedOn w:val="Standa12"/>
    <w:uiPriority w:val="99"/>
    <w:semiHidden/>
    <w:rsid w:val="007E6F4B"/>
    <w:rPr>
      <w:rFonts w:ascii="Lucida Grande" w:hAnsi="Lucida Grande"/>
      <w:sz w:val="18"/>
      <w:szCs w:val="18"/>
    </w:rPr>
  </w:style>
  <w:style w:type="character" w:customStyle="1" w:styleId="BalloonTextChar4">
    <w:name w:val="Balloon Text Char4"/>
    <w:basedOn w:val="Absatz-Standardschrift12"/>
    <w:uiPriority w:val="99"/>
    <w:semiHidden/>
    <w:rsid w:val="00626832"/>
    <w:rPr>
      <w:rFonts w:ascii="Lucida Grande" w:hAnsi="Lucida Grande" w:cs="Times New Roman"/>
      <w:sz w:val="18"/>
      <w:lang w:eastAsia="de-DE"/>
    </w:rPr>
  </w:style>
  <w:style w:type="paragraph" w:customStyle="1" w:styleId="Sprechblasen5">
    <w:name w:val="Sprechblasen5"/>
    <w:basedOn w:val="Standa13"/>
    <w:uiPriority w:val="99"/>
    <w:semiHidden/>
    <w:rsid w:val="00496EF6"/>
    <w:rPr>
      <w:rFonts w:ascii="Lucida Grande" w:hAnsi="Lucida Grande"/>
      <w:sz w:val="18"/>
      <w:szCs w:val="18"/>
    </w:rPr>
  </w:style>
  <w:style w:type="character" w:customStyle="1" w:styleId="BalloonTextChar5">
    <w:name w:val="Balloon Text Char5"/>
    <w:basedOn w:val="Absatz-Standardschrift13"/>
    <w:uiPriority w:val="99"/>
    <w:semiHidden/>
    <w:rsid w:val="008E5B85"/>
    <w:rPr>
      <w:rFonts w:ascii="Lucida Grande" w:hAnsi="Lucida Grande" w:cs="Times New Roman"/>
      <w:sz w:val="18"/>
      <w:lang w:eastAsia="de-DE"/>
    </w:rPr>
  </w:style>
  <w:style w:type="paragraph" w:customStyle="1" w:styleId="Sprechblasen6">
    <w:name w:val="Sprechblasen6"/>
    <w:basedOn w:val="Standa14"/>
    <w:uiPriority w:val="99"/>
    <w:semiHidden/>
    <w:rsid w:val="005A09B7"/>
    <w:rPr>
      <w:rFonts w:ascii="Lucida Grande" w:hAnsi="Lucida Grande"/>
      <w:sz w:val="18"/>
      <w:szCs w:val="18"/>
    </w:rPr>
  </w:style>
  <w:style w:type="character" w:customStyle="1" w:styleId="BalloonTextChar6">
    <w:name w:val="Balloon Text Char6"/>
    <w:basedOn w:val="Absatz-Standardschrift14"/>
    <w:uiPriority w:val="99"/>
    <w:semiHidden/>
    <w:rsid w:val="0079542D"/>
    <w:rPr>
      <w:rFonts w:ascii="Lucida Grande" w:hAnsi="Lucida Grande" w:cs="Times New Roman"/>
      <w:sz w:val="18"/>
      <w:lang w:eastAsia="de-DE"/>
    </w:rPr>
  </w:style>
  <w:style w:type="character" w:customStyle="1" w:styleId="st">
    <w:name w:val="st"/>
    <w:basedOn w:val="Absatz-Standardschrift14"/>
    <w:uiPriority w:val="99"/>
    <w:rsid w:val="00946A6E"/>
    <w:rPr>
      <w:rFonts w:cs="Times New Roman"/>
    </w:rPr>
  </w:style>
  <w:style w:type="paragraph" w:customStyle="1" w:styleId="Sprechblasen7">
    <w:name w:val="Sprechblasen7"/>
    <w:basedOn w:val="Standa15"/>
    <w:uiPriority w:val="99"/>
    <w:semiHidden/>
    <w:rsid w:val="000830AB"/>
    <w:rPr>
      <w:rFonts w:ascii="Lucida Grande" w:hAnsi="Lucida Grande"/>
      <w:sz w:val="18"/>
      <w:szCs w:val="18"/>
    </w:rPr>
  </w:style>
  <w:style w:type="character" w:customStyle="1" w:styleId="BalloonTextChar7">
    <w:name w:val="Balloon Text Char7"/>
    <w:basedOn w:val="Absatz-Standardschrift15"/>
    <w:uiPriority w:val="99"/>
    <w:semiHidden/>
    <w:rsid w:val="00DB7EA3"/>
    <w:rPr>
      <w:rFonts w:ascii="Lucida Grande" w:hAnsi="Lucida Grande" w:cs="Times New Roman"/>
      <w:sz w:val="18"/>
      <w:lang w:eastAsia="de-DE"/>
    </w:rPr>
  </w:style>
  <w:style w:type="paragraph" w:customStyle="1" w:styleId="Sprechblasen8">
    <w:name w:val="Sprechblasen8"/>
    <w:basedOn w:val="Standa16"/>
    <w:uiPriority w:val="99"/>
    <w:semiHidden/>
    <w:rsid w:val="00DA62ED"/>
    <w:rPr>
      <w:rFonts w:ascii="Lucida Grande" w:hAnsi="Lucida Grande"/>
      <w:sz w:val="18"/>
      <w:szCs w:val="18"/>
    </w:rPr>
  </w:style>
  <w:style w:type="character" w:customStyle="1" w:styleId="BalloonTextChar8">
    <w:name w:val="Balloon Text Char8"/>
    <w:basedOn w:val="Absatz-Standardschrift16"/>
    <w:uiPriority w:val="99"/>
    <w:semiHidden/>
    <w:rsid w:val="00DC27E5"/>
    <w:rPr>
      <w:rFonts w:ascii="Lucida Grande" w:hAnsi="Lucida Grande" w:cs="Times New Roman"/>
      <w:sz w:val="18"/>
      <w:lang w:eastAsia="de-DE"/>
    </w:rPr>
  </w:style>
  <w:style w:type="paragraph" w:customStyle="1" w:styleId="Sprechblasen9">
    <w:name w:val="Sprechblasen9"/>
    <w:basedOn w:val="Standa17"/>
    <w:uiPriority w:val="99"/>
    <w:semiHidden/>
    <w:rsid w:val="00F63885"/>
    <w:rPr>
      <w:rFonts w:ascii="Lucida Grande" w:hAnsi="Lucida Grande"/>
      <w:sz w:val="18"/>
      <w:szCs w:val="18"/>
    </w:rPr>
  </w:style>
  <w:style w:type="character" w:customStyle="1" w:styleId="BalloonTextChar9">
    <w:name w:val="Balloon Text Char9"/>
    <w:basedOn w:val="Absatz-Standardschrift17"/>
    <w:uiPriority w:val="99"/>
    <w:semiHidden/>
    <w:rsid w:val="00DD22F3"/>
    <w:rPr>
      <w:rFonts w:ascii="Lucida Grande" w:hAnsi="Lucida Grande" w:cs="Times New Roman"/>
      <w:sz w:val="18"/>
      <w:lang w:eastAsia="de-DE"/>
    </w:rPr>
  </w:style>
  <w:style w:type="paragraph" w:customStyle="1" w:styleId="Sprechblasen10">
    <w:name w:val="Sprechblasen10"/>
    <w:basedOn w:val="Standa18"/>
    <w:uiPriority w:val="99"/>
    <w:semiHidden/>
    <w:rsid w:val="00F2318A"/>
    <w:rPr>
      <w:rFonts w:ascii="Lucida Grande" w:hAnsi="Lucida Grande"/>
      <w:sz w:val="18"/>
      <w:szCs w:val="18"/>
    </w:rPr>
  </w:style>
  <w:style w:type="character" w:customStyle="1" w:styleId="BalloonTextChar10">
    <w:name w:val="Balloon Text Char10"/>
    <w:basedOn w:val="Absatz-Standardschrift18"/>
    <w:uiPriority w:val="99"/>
    <w:semiHidden/>
    <w:rsid w:val="00A91DFF"/>
    <w:rPr>
      <w:rFonts w:ascii="Lucida Grande" w:hAnsi="Lucida Grande" w:cs="Times New Roman"/>
      <w:sz w:val="18"/>
      <w:lang w:eastAsia="de-DE"/>
    </w:rPr>
  </w:style>
  <w:style w:type="paragraph" w:customStyle="1" w:styleId="Sprechblasen11">
    <w:name w:val="Sprechblasen11"/>
    <w:basedOn w:val="Standa19"/>
    <w:uiPriority w:val="99"/>
    <w:semiHidden/>
    <w:rsid w:val="000F548D"/>
    <w:rPr>
      <w:rFonts w:ascii="Lucida Grande" w:hAnsi="Lucida Grande"/>
      <w:sz w:val="18"/>
      <w:szCs w:val="18"/>
    </w:rPr>
  </w:style>
  <w:style w:type="character" w:customStyle="1" w:styleId="BalloonTextChar11">
    <w:name w:val="Balloon Text Char11"/>
    <w:basedOn w:val="Absatz-Standardschrift19"/>
    <w:uiPriority w:val="99"/>
    <w:semiHidden/>
    <w:rsid w:val="00A20BFB"/>
    <w:rPr>
      <w:rFonts w:ascii="Lucida Grande" w:hAnsi="Lucida Grande" w:cs="Times New Roman"/>
      <w:sz w:val="18"/>
      <w:lang w:eastAsia="de-DE"/>
    </w:rPr>
  </w:style>
  <w:style w:type="paragraph" w:customStyle="1" w:styleId="Sprechblasen12">
    <w:name w:val="Sprechblasen12"/>
    <w:basedOn w:val="Standa20"/>
    <w:uiPriority w:val="99"/>
    <w:semiHidden/>
    <w:rsid w:val="00930112"/>
    <w:rPr>
      <w:rFonts w:ascii="Lucida Grande" w:hAnsi="Lucida Grande"/>
      <w:sz w:val="18"/>
      <w:szCs w:val="18"/>
    </w:rPr>
  </w:style>
  <w:style w:type="character" w:customStyle="1" w:styleId="BalloonTextChar12">
    <w:name w:val="Balloon Text Char12"/>
    <w:basedOn w:val="Absatz-Standardschrift20"/>
    <w:uiPriority w:val="99"/>
    <w:semiHidden/>
    <w:rsid w:val="00560D8A"/>
    <w:rPr>
      <w:rFonts w:ascii="Lucida Grande" w:hAnsi="Lucida Grande" w:cs="Times New Roman"/>
      <w:sz w:val="18"/>
      <w:lang w:eastAsia="de-DE"/>
    </w:rPr>
  </w:style>
  <w:style w:type="paragraph" w:customStyle="1" w:styleId="Sprechblasen13">
    <w:name w:val="Sprechblasen13"/>
    <w:basedOn w:val="Standa21"/>
    <w:uiPriority w:val="99"/>
    <w:semiHidden/>
    <w:rsid w:val="008327C1"/>
    <w:rPr>
      <w:rFonts w:ascii="Lucida Grande" w:hAnsi="Lucida Grande"/>
      <w:sz w:val="18"/>
      <w:szCs w:val="18"/>
    </w:rPr>
  </w:style>
  <w:style w:type="character" w:customStyle="1" w:styleId="BalloonTextChar13">
    <w:name w:val="Balloon Text Char13"/>
    <w:basedOn w:val="Absatz-Standardschrift21"/>
    <w:uiPriority w:val="99"/>
    <w:semiHidden/>
    <w:rsid w:val="007605DE"/>
    <w:rPr>
      <w:rFonts w:ascii="Lucida Grande" w:hAnsi="Lucida Grande" w:cs="Times New Roman"/>
      <w:sz w:val="18"/>
      <w:lang w:eastAsia="de-DE"/>
    </w:rPr>
  </w:style>
  <w:style w:type="paragraph" w:customStyle="1" w:styleId="Sprechblasen14">
    <w:name w:val="Sprechblasen14"/>
    <w:basedOn w:val="Standa22"/>
    <w:uiPriority w:val="99"/>
    <w:semiHidden/>
    <w:rsid w:val="00DF2F69"/>
    <w:rPr>
      <w:rFonts w:ascii="Lucida Grande" w:hAnsi="Lucida Grande"/>
      <w:sz w:val="18"/>
      <w:szCs w:val="18"/>
    </w:rPr>
  </w:style>
  <w:style w:type="character" w:customStyle="1" w:styleId="BalloonTextChar14">
    <w:name w:val="Balloon Text Char14"/>
    <w:basedOn w:val="Absatz-Standardschrift22"/>
    <w:uiPriority w:val="99"/>
    <w:semiHidden/>
    <w:rsid w:val="00AF4DDF"/>
    <w:rPr>
      <w:rFonts w:ascii="Lucida Grande" w:hAnsi="Lucida Grande" w:cs="Times New Roman"/>
      <w:sz w:val="18"/>
      <w:lang w:eastAsia="de-DE"/>
    </w:rPr>
  </w:style>
  <w:style w:type="character" w:customStyle="1" w:styleId="GesichteterHyperl1">
    <w:name w:val="GesichteterHyperl1"/>
    <w:basedOn w:val="Absatz-Standardschrift22"/>
    <w:uiPriority w:val="99"/>
    <w:rsid w:val="00DF2F69"/>
    <w:rPr>
      <w:rFonts w:cs="Times New Roman"/>
      <w:color w:val="800080"/>
      <w:u w:val="single"/>
    </w:rPr>
  </w:style>
  <w:style w:type="character" w:customStyle="1" w:styleId="b">
    <w:name w:val="b"/>
    <w:basedOn w:val="Absatz-Standardschrift22"/>
    <w:uiPriority w:val="99"/>
    <w:rsid w:val="00DF2F69"/>
    <w:rPr>
      <w:rFonts w:cs="Times New Roman"/>
    </w:rPr>
  </w:style>
  <w:style w:type="character" w:customStyle="1" w:styleId="bi">
    <w:name w:val="b i"/>
    <w:basedOn w:val="Absatz-Standardschrift22"/>
    <w:uiPriority w:val="99"/>
    <w:rsid w:val="00DF2F69"/>
    <w:rPr>
      <w:rFonts w:cs="Times New Roman"/>
    </w:rPr>
  </w:style>
  <w:style w:type="character" w:customStyle="1" w:styleId="i">
    <w:name w:val="i"/>
    <w:basedOn w:val="Absatz-Standardschrift22"/>
    <w:uiPriority w:val="99"/>
    <w:rsid w:val="00DF2F69"/>
    <w:rPr>
      <w:rFonts w:cs="Times New Roman"/>
    </w:rPr>
  </w:style>
  <w:style w:type="character" w:customStyle="1" w:styleId="sup">
    <w:name w:val="sup"/>
    <w:basedOn w:val="Absatz-Standardschrift22"/>
    <w:uiPriority w:val="99"/>
    <w:rsid w:val="00DF2F69"/>
    <w:rPr>
      <w:rFonts w:cs="Times New Roman"/>
    </w:rPr>
  </w:style>
  <w:style w:type="character" w:customStyle="1" w:styleId="Herausst">
    <w:name w:val="Herausst"/>
    <w:basedOn w:val="Absatz-Standardschrift22"/>
    <w:uiPriority w:val="99"/>
    <w:rsid w:val="00DF2F69"/>
    <w:rPr>
      <w:rFonts w:cs="Times New Roman"/>
      <w:i/>
    </w:rPr>
  </w:style>
  <w:style w:type="paragraph" w:customStyle="1" w:styleId="Sprechblasen15">
    <w:name w:val="Sprechblasen15"/>
    <w:basedOn w:val="Standa23"/>
    <w:uiPriority w:val="99"/>
    <w:semiHidden/>
    <w:rsid w:val="00A43FEB"/>
    <w:rPr>
      <w:rFonts w:ascii="Lucida Grande" w:hAnsi="Lucida Grande"/>
      <w:sz w:val="18"/>
      <w:szCs w:val="18"/>
    </w:rPr>
  </w:style>
  <w:style w:type="character" w:customStyle="1" w:styleId="BalloonTextChar15">
    <w:name w:val="Balloon Text Char15"/>
    <w:basedOn w:val="Absatz-Standardschrift23"/>
    <w:uiPriority w:val="99"/>
    <w:semiHidden/>
    <w:rsid w:val="000C6D83"/>
    <w:rPr>
      <w:rFonts w:ascii="Lucida Grande" w:hAnsi="Lucida Grande" w:cs="Times New Roman"/>
      <w:sz w:val="18"/>
      <w:lang w:eastAsia="de-DE"/>
    </w:rPr>
  </w:style>
  <w:style w:type="paragraph" w:customStyle="1" w:styleId="Sprechblasen16">
    <w:name w:val="Sprechblasen16"/>
    <w:basedOn w:val="Standa24"/>
    <w:uiPriority w:val="99"/>
    <w:semiHidden/>
    <w:rsid w:val="002B7D51"/>
    <w:rPr>
      <w:rFonts w:ascii="Lucida Grande" w:hAnsi="Lucida Grande"/>
      <w:sz w:val="18"/>
      <w:szCs w:val="18"/>
    </w:rPr>
  </w:style>
  <w:style w:type="character" w:customStyle="1" w:styleId="BalloonTextChar16">
    <w:name w:val="Balloon Text Char16"/>
    <w:basedOn w:val="Absatz-Standardschrift24"/>
    <w:uiPriority w:val="99"/>
    <w:semiHidden/>
    <w:rsid w:val="00C90DE5"/>
    <w:rPr>
      <w:rFonts w:ascii="Lucida Grande" w:hAnsi="Lucida Grande" w:cs="Times New Roman"/>
      <w:sz w:val="18"/>
      <w:lang w:eastAsia="de-DE"/>
    </w:rPr>
  </w:style>
  <w:style w:type="paragraph" w:customStyle="1" w:styleId="Sprechblasen17">
    <w:name w:val="Sprechblasen17"/>
    <w:basedOn w:val="Standa25"/>
    <w:uiPriority w:val="99"/>
    <w:semiHidden/>
    <w:rsid w:val="00BA44F5"/>
    <w:rPr>
      <w:rFonts w:ascii="Lucida Grande" w:hAnsi="Lucida Grande"/>
      <w:sz w:val="18"/>
      <w:szCs w:val="18"/>
    </w:rPr>
  </w:style>
  <w:style w:type="character" w:customStyle="1" w:styleId="BalloonTextChar17">
    <w:name w:val="Balloon Text Char17"/>
    <w:basedOn w:val="Absatz-Standardschrift25"/>
    <w:uiPriority w:val="99"/>
    <w:semiHidden/>
    <w:rsid w:val="00D02244"/>
    <w:rPr>
      <w:rFonts w:ascii="Lucida Grande" w:hAnsi="Lucida Grande" w:cs="Times New Roman"/>
      <w:sz w:val="18"/>
      <w:lang w:eastAsia="de-DE"/>
    </w:rPr>
  </w:style>
  <w:style w:type="paragraph" w:customStyle="1" w:styleId="Sprechblasen18">
    <w:name w:val="Sprechblasen18"/>
    <w:basedOn w:val="Standa26"/>
    <w:uiPriority w:val="99"/>
    <w:semiHidden/>
    <w:rsid w:val="00755831"/>
    <w:rPr>
      <w:rFonts w:ascii="Lucida Grande" w:hAnsi="Lucida Grande"/>
      <w:sz w:val="18"/>
      <w:szCs w:val="18"/>
    </w:rPr>
  </w:style>
  <w:style w:type="character" w:customStyle="1" w:styleId="BalloonTextChar18">
    <w:name w:val="Balloon Text Char18"/>
    <w:basedOn w:val="Absatz-Standardschrift26"/>
    <w:uiPriority w:val="99"/>
    <w:semiHidden/>
    <w:rsid w:val="0094152C"/>
    <w:rPr>
      <w:rFonts w:ascii="Lucida Grande" w:hAnsi="Lucida Grande" w:cs="Times New Roman"/>
      <w:sz w:val="18"/>
      <w:lang w:eastAsia="de-DE"/>
    </w:rPr>
  </w:style>
  <w:style w:type="paragraph" w:customStyle="1" w:styleId="Sprechblasen19">
    <w:name w:val="Sprechblasen19"/>
    <w:basedOn w:val="Standa27"/>
    <w:uiPriority w:val="99"/>
    <w:semiHidden/>
    <w:rsid w:val="00057053"/>
    <w:rPr>
      <w:rFonts w:ascii="Lucida Grande" w:hAnsi="Lucida Grande"/>
      <w:sz w:val="18"/>
      <w:szCs w:val="18"/>
    </w:rPr>
  </w:style>
  <w:style w:type="character" w:customStyle="1" w:styleId="BalloonTextChar19">
    <w:name w:val="Balloon Text Char19"/>
    <w:basedOn w:val="Absatz-Standardschrift27"/>
    <w:uiPriority w:val="99"/>
    <w:semiHidden/>
    <w:rsid w:val="00DD576C"/>
    <w:rPr>
      <w:rFonts w:ascii="Lucida Grande" w:hAnsi="Lucida Grande" w:cs="Times New Roman"/>
      <w:sz w:val="18"/>
      <w:lang w:eastAsia="de-DE"/>
    </w:rPr>
  </w:style>
  <w:style w:type="paragraph" w:customStyle="1" w:styleId="Sprechblasen20">
    <w:name w:val="Sprechblasen20"/>
    <w:basedOn w:val="Standa28"/>
    <w:uiPriority w:val="99"/>
    <w:semiHidden/>
    <w:rsid w:val="009D1BC8"/>
    <w:rPr>
      <w:rFonts w:ascii="Lucida Grande" w:hAnsi="Lucida Grande"/>
      <w:sz w:val="18"/>
      <w:szCs w:val="18"/>
    </w:rPr>
  </w:style>
  <w:style w:type="character" w:customStyle="1" w:styleId="BalloonTextChar20">
    <w:name w:val="Balloon Text Char20"/>
    <w:basedOn w:val="Absatz-Standardschrift28"/>
    <w:uiPriority w:val="99"/>
    <w:semiHidden/>
    <w:rsid w:val="00934060"/>
    <w:rPr>
      <w:rFonts w:ascii="Lucida Grande" w:hAnsi="Lucida Grande" w:cs="Times New Roman"/>
      <w:sz w:val="18"/>
      <w:lang w:eastAsia="de-DE"/>
    </w:rPr>
  </w:style>
  <w:style w:type="character" w:customStyle="1" w:styleId="Herausst1">
    <w:name w:val="Herausst1"/>
    <w:basedOn w:val="Absatz-Standardschrift28"/>
    <w:uiPriority w:val="99"/>
    <w:rsid w:val="009D1BC8"/>
    <w:rPr>
      <w:rFonts w:cs="Times New Roman"/>
      <w:i/>
    </w:rPr>
  </w:style>
  <w:style w:type="paragraph" w:customStyle="1" w:styleId="Sprechblasen21">
    <w:name w:val="Sprechblasen21"/>
    <w:basedOn w:val="Standa29"/>
    <w:uiPriority w:val="99"/>
    <w:semiHidden/>
    <w:rsid w:val="00FA6C76"/>
    <w:rPr>
      <w:rFonts w:ascii="Lucida Grande" w:hAnsi="Lucida Grande"/>
      <w:sz w:val="18"/>
      <w:szCs w:val="18"/>
    </w:rPr>
  </w:style>
  <w:style w:type="character" w:customStyle="1" w:styleId="BalloonTextChar21">
    <w:name w:val="Balloon Text Char21"/>
    <w:basedOn w:val="Absatz-Standardschrift29"/>
    <w:uiPriority w:val="99"/>
    <w:semiHidden/>
    <w:rsid w:val="00595B1D"/>
    <w:rPr>
      <w:rFonts w:ascii="Lucida Grande" w:hAnsi="Lucida Grande" w:cs="Times New Roman"/>
      <w:sz w:val="18"/>
      <w:lang w:eastAsia="de-DE"/>
    </w:rPr>
  </w:style>
  <w:style w:type="character" w:customStyle="1" w:styleId="Herausst2">
    <w:name w:val="Herausst2"/>
    <w:basedOn w:val="Absatz-Standardschrift30"/>
    <w:uiPriority w:val="99"/>
    <w:rsid w:val="001A6612"/>
    <w:rPr>
      <w:rFonts w:cs="Times New Roman"/>
      <w:i/>
      <w:iCs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5111C2"/>
    <w:rPr>
      <w:rFonts w:ascii="Lucida Grande" w:hAnsi="Lucida Grande" w:cs="Lucida Grande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5111C2"/>
    <w:rPr>
      <w:rFonts w:ascii="Lucida Grande" w:hAnsi="Lucida Grande" w:cs="Lucida Grande"/>
      <w:sz w:val="18"/>
      <w:szCs w:val="18"/>
      <w:lang w:eastAsia="de-DE"/>
    </w:rPr>
  </w:style>
  <w:style w:type="character" w:styleId="Zeilennummer">
    <w:name w:val="line number"/>
    <w:basedOn w:val="Absatz-Standardschriftart"/>
    <w:uiPriority w:val="99"/>
    <w:semiHidden/>
    <w:unhideWhenUsed/>
    <w:rsid w:val="0014682F"/>
  </w:style>
  <w:style w:type="paragraph" w:styleId="Kopfzeile">
    <w:name w:val="header"/>
    <w:basedOn w:val="Standard"/>
    <w:link w:val="KopfzeileZchn"/>
    <w:uiPriority w:val="99"/>
    <w:unhideWhenUsed/>
    <w:rsid w:val="00445EE0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445EE0"/>
    <w:rPr>
      <w:rFonts w:ascii="Times New Roman" w:hAnsi="Times New Roman"/>
      <w:sz w:val="24"/>
      <w:szCs w:val="24"/>
      <w:lang w:eastAsia="de-DE"/>
    </w:rPr>
  </w:style>
  <w:style w:type="paragraph" w:styleId="Fuzeile">
    <w:name w:val="footer"/>
    <w:basedOn w:val="Standard"/>
    <w:link w:val="FuzeileZchn"/>
    <w:uiPriority w:val="99"/>
    <w:unhideWhenUsed/>
    <w:rsid w:val="00445EE0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445EE0"/>
    <w:rPr>
      <w:rFonts w:ascii="Times New Roman" w:hAnsi="Times New Roman"/>
      <w:sz w:val="24"/>
      <w:szCs w:val="24"/>
      <w:lang w:eastAsia="de-DE"/>
    </w:rPr>
  </w:style>
  <w:style w:type="paragraph" w:customStyle="1" w:styleId="EndNoteBibliographyTitle">
    <w:name w:val="EndNote Bibliography Title"/>
    <w:basedOn w:val="Standard"/>
    <w:rsid w:val="001F64DA"/>
    <w:pPr>
      <w:jc w:val="center"/>
    </w:pPr>
    <w:rPr>
      <w:rFonts w:ascii="Arial" w:hAnsi="Arial" w:cs="Arial"/>
    </w:rPr>
  </w:style>
  <w:style w:type="paragraph" w:customStyle="1" w:styleId="EndNoteBibliography">
    <w:name w:val="EndNote Bibliography"/>
    <w:basedOn w:val="Standard"/>
    <w:link w:val="EndNoteBibliographyZchn"/>
    <w:rsid w:val="001F64DA"/>
    <w:rPr>
      <w:rFonts w:ascii="Arial" w:hAnsi="Arial" w:cs="Arial"/>
    </w:rPr>
  </w:style>
  <w:style w:type="table" w:styleId="Tabellenraster">
    <w:name w:val="Table Grid"/>
    <w:basedOn w:val="NormaleTabelle"/>
    <w:uiPriority w:val="59"/>
    <w:rsid w:val="00EE69DD"/>
    <w:rPr>
      <w:rFonts w:asciiTheme="minorHAnsi" w:eastAsiaTheme="minorHAnsi" w:hAnsiTheme="minorHAnsi" w:cstheme="minorBidi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nabsatz">
    <w:name w:val="List Paragraph"/>
    <w:basedOn w:val="Standard"/>
    <w:uiPriority w:val="34"/>
    <w:qFormat/>
    <w:rsid w:val="002B3181"/>
    <w:pPr>
      <w:ind w:left="720"/>
      <w:contextualSpacing/>
    </w:pPr>
  </w:style>
  <w:style w:type="paragraph" w:styleId="berarbeitung">
    <w:name w:val="Revision"/>
    <w:hidden/>
    <w:uiPriority w:val="99"/>
    <w:semiHidden/>
    <w:rsid w:val="00C370DB"/>
    <w:rPr>
      <w:rFonts w:ascii="Times New Roman" w:hAnsi="Times New Roman"/>
      <w:sz w:val="24"/>
      <w:szCs w:val="24"/>
      <w:lang w:eastAsia="de-DE"/>
    </w:rPr>
  </w:style>
  <w:style w:type="character" w:customStyle="1" w:styleId="apple-converted-space">
    <w:name w:val="apple-converted-space"/>
    <w:basedOn w:val="Absatz-Standardschriftart"/>
    <w:rsid w:val="00AC41F1"/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6C009E"/>
    <w:pPr>
      <w:spacing w:after="120" w:line="276" w:lineRule="auto"/>
      <w:ind w:left="283"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6C009E"/>
    <w:rPr>
      <w:rFonts w:asciiTheme="minorHAnsi" w:eastAsiaTheme="minorHAnsi" w:hAnsiTheme="minorHAnsi" w:cstheme="minorBidi"/>
      <w:sz w:val="22"/>
      <w:szCs w:val="22"/>
    </w:rPr>
  </w:style>
  <w:style w:type="character" w:customStyle="1" w:styleId="EndNoteBibliographyZchn">
    <w:name w:val="EndNote Bibliography Zchn"/>
    <w:basedOn w:val="Absatz-Standardschriftart"/>
    <w:link w:val="EndNoteBibliography"/>
    <w:rsid w:val="007D79B7"/>
    <w:rPr>
      <w:rFonts w:ascii="Arial" w:hAnsi="Arial" w:cs="Arial"/>
      <w:sz w:val="24"/>
      <w:szCs w:val="24"/>
      <w:lang w:val="en-US"/>
    </w:rPr>
  </w:style>
  <w:style w:type="paragraph" w:styleId="Beschriftung">
    <w:name w:val="caption"/>
    <w:basedOn w:val="Standard"/>
    <w:next w:val="Standard"/>
    <w:uiPriority w:val="35"/>
    <w:unhideWhenUsed/>
    <w:qFormat/>
    <w:rsid w:val="002772D7"/>
    <w:pPr>
      <w:spacing w:after="200"/>
    </w:pPr>
    <w:rPr>
      <w:rFonts w:eastAsiaTheme="minorHAnsi" w:cstheme="minorBidi"/>
      <w:b/>
      <w:bCs/>
      <w:caps/>
      <w:sz w:val="22"/>
      <w:szCs w:val="18"/>
    </w:rPr>
  </w:style>
  <w:style w:type="paragraph" w:customStyle="1" w:styleId="NoteLevel11">
    <w:name w:val="Note Level 11"/>
    <w:basedOn w:val="Standard"/>
    <w:uiPriority w:val="99"/>
    <w:unhideWhenUsed/>
    <w:rsid w:val="00AD1494"/>
    <w:pPr>
      <w:keepNext/>
      <w:numPr>
        <w:numId w:val="12"/>
      </w:numPr>
      <w:contextualSpacing/>
      <w:outlineLvl w:val="0"/>
    </w:pPr>
    <w:rPr>
      <w:rFonts w:ascii="Verdana" w:hAnsi="Verdana"/>
    </w:rPr>
  </w:style>
  <w:style w:type="paragraph" w:customStyle="1" w:styleId="NoteLevel21">
    <w:name w:val="Note Level 21"/>
    <w:basedOn w:val="Standard"/>
    <w:uiPriority w:val="99"/>
    <w:semiHidden/>
    <w:unhideWhenUsed/>
    <w:rsid w:val="00AD1494"/>
    <w:pPr>
      <w:keepNext/>
      <w:numPr>
        <w:ilvl w:val="1"/>
        <w:numId w:val="12"/>
      </w:numPr>
      <w:contextualSpacing/>
      <w:outlineLvl w:val="1"/>
    </w:pPr>
    <w:rPr>
      <w:rFonts w:ascii="Verdana" w:hAnsi="Verdana"/>
    </w:rPr>
  </w:style>
  <w:style w:type="paragraph" w:customStyle="1" w:styleId="NoteLevel31">
    <w:name w:val="Note Level 31"/>
    <w:basedOn w:val="Standard"/>
    <w:uiPriority w:val="99"/>
    <w:semiHidden/>
    <w:unhideWhenUsed/>
    <w:rsid w:val="00AD1494"/>
    <w:pPr>
      <w:keepNext/>
      <w:numPr>
        <w:ilvl w:val="2"/>
        <w:numId w:val="12"/>
      </w:numPr>
      <w:contextualSpacing/>
      <w:outlineLvl w:val="2"/>
    </w:pPr>
    <w:rPr>
      <w:rFonts w:ascii="Verdana" w:hAnsi="Verdana"/>
    </w:rPr>
  </w:style>
  <w:style w:type="paragraph" w:customStyle="1" w:styleId="NoteLevel41">
    <w:name w:val="Note Level 41"/>
    <w:basedOn w:val="Standard"/>
    <w:uiPriority w:val="99"/>
    <w:semiHidden/>
    <w:unhideWhenUsed/>
    <w:rsid w:val="00AD1494"/>
    <w:pPr>
      <w:keepNext/>
      <w:numPr>
        <w:ilvl w:val="3"/>
        <w:numId w:val="12"/>
      </w:numPr>
      <w:contextualSpacing/>
      <w:outlineLvl w:val="3"/>
    </w:pPr>
    <w:rPr>
      <w:rFonts w:ascii="Verdana" w:hAnsi="Verdana"/>
    </w:rPr>
  </w:style>
  <w:style w:type="paragraph" w:customStyle="1" w:styleId="NoteLevel51">
    <w:name w:val="Note Level 51"/>
    <w:basedOn w:val="Standard"/>
    <w:uiPriority w:val="99"/>
    <w:semiHidden/>
    <w:unhideWhenUsed/>
    <w:rsid w:val="00AD1494"/>
    <w:pPr>
      <w:keepNext/>
      <w:numPr>
        <w:ilvl w:val="4"/>
        <w:numId w:val="12"/>
      </w:numPr>
      <w:contextualSpacing/>
      <w:outlineLvl w:val="4"/>
    </w:pPr>
    <w:rPr>
      <w:rFonts w:ascii="Verdana" w:hAnsi="Verdana"/>
    </w:rPr>
  </w:style>
  <w:style w:type="paragraph" w:customStyle="1" w:styleId="NoteLevel61">
    <w:name w:val="Note Level 61"/>
    <w:basedOn w:val="Standard"/>
    <w:uiPriority w:val="99"/>
    <w:semiHidden/>
    <w:unhideWhenUsed/>
    <w:rsid w:val="00AD1494"/>
    <w:pPr>
      <w:keepNext/>
      <w:numPr>
        <w:ilvl w:val="5"/>
        <w:numId w:val="12"/>
      </w:numPr>
      <w:contextualSpacing/>
      <w:outlineLvl w:val="5"/>
    </w:pPr>
    <w:rPr>
      <w:rFonts w:ascii="Verdana" w:hAnsi="Verdana"/>
    </w:rPr>
  </w:style>
  <w:style w:type="paragraph" w:customStyle="1" w:styleId="NoteLevel71">
    <w:name w:val="Note Level 71"/>
    <w:basedOn w:val="Standard"/>
    <w:uiPriority w:val="99"/>
    <w:semiHidden/>
    <w:unhideWhenUsed/>
    <w:rsid w:val="00AD1494"/>
    <w:pPr>
      <w:keepNext/>
      <w:numPr>
        <w:ilvl w:val="6"/>
        <w:numId w:val="12"/>
      </w:numPr>
      <w:contextualSpacing/>
      <w:outlineLvl w:val="6"/>
    </w:pPr>
    <w:rPr>
      <w:rFonts w:ascii="Verdana" w:hAnsi="Verdana"/>
    </w:rPr>
  </w:style>
  <w:style w:type="paragraph" w:customStyle="1" w:styleId="NoteLevel81">
    <w:name w:val="Note Level 81"/>
    <w:basedOn w:val="Standard"/>
    <w:uiPriority w:val="99"/>
    <w:semiHidden/>
    <w:unhideWhenUsed/>
    <w:rsid w:val="00AD1494"/>
    <w:pPr>
      <w:keepNext/>
      <w:numPr>
        <w:ilvl w:val="7"/>
        <w:numId w:val="12"/>
      </w:numPr>
      <w:contextualSpacing/>
      <w:outlineLvl w:val="7"/>
    </w:pPr>
    <w:rPr>
      <w:rFonts w:ascii="Verdana" w:hAnsi="Verdana"/>
    </w:rPr>
  </w:style>
  <w:style w:type="paragraph" w:customStyle="1" w:styleId="NoteLevel91">
    <w:name w:val="Note Level 91"/>
    <w:basedOn w:val="Standard"/>
    <w:uiPriority w:val="99"/>
    <w:semiHidden/>
    <w:unhideWhenUsed/>
    <w:rsid w:val="00AD1494"/>
    <w:pPr>
      <w:keepNext/>
      <w:numPr>
        <w:ilvl w:val="8"/>
        <w:numId w:val="12"/>
      </w:numPr>
      <w:contextualSpacing/>
      <w:outlineLvl w:val="8"/>
    </w:pPr>
    <w:rPr>
      <w:rFonts w:ascii="Verdana" w:hAnsi="Verdana"/>
    </w:rPr>
  </w:style>
  <w:style w:type="character" w:styleId="BesuchterLink">
    <w:name w:val="FollowedHyperlink"/>
    <w:basedOn w:val="Absatz-Standardschriftart"/>
    <w:uiPriority w:val="99"/>
    <w:semiHidden/>
    <w:unhideWhenUsed/>
    <w:rsid w:val="00D25E3E"/>
    <w:rPr>
      <w:color w:val="800080" w:themeColor="followedHyperlink"/>
      <w:u w:val="single"/>
    </w:rPr>
  </w:style>
  <w:style w:type="paragraph" w:customStyle="1" w:styleId="p1">
    <w:name w:val="p1"/>
    <w:basedOn w:val="Standard"/>
    <w:rsid w:val="00D25E3E"/>
    <w:rPr>
      <w:rFonts w:ascii="Helvetica" w:eastAsiaTheme="minorHAnsi" w:hAnsi="Helvetica"/>
      <w:sz w:val="17"/>
      <w:szCs w:val="17"/>
      <w:lang w:val="en-GB" w:eastAsia="en-GB"/>
    </w:rPr>
  </w:style>
  <w:style w:type="paragraph" w:customStyle="1" w:styleId="NotizEbene11">
    <w:name w:val="Notiz Ebene 11"/>
    <w:basedOn w:val="Standard"/>
    <w:uiPriority w:val="99"/>
    <w:unhideWhenUsed/>
    <w:rsid w:val="00CA51F2"/>
    <w:pPr>
      <w:keepNext/>
      <w:tabs>
        <w:tab w:val="num" w:pos="0"/>
      </w:tabs>
      <w:contextualSpacing/>
      <w:outlineLvl w:val="0"/>
    </w:pPr>
    <w:rPr>
      <w:rFonts w:ascii="Verdana" w:hAnsi="Verdana"/>
    </w:rPr>
  </w:style>
  <w:style w:type="paragraph" w:customStyle="1" w:styleId="NotizEbene21">
    <w:name w:val="Notiz Ebene 21"/>
    <w:basedOn w:val="Standard"/>
    <w:uiPriority w:val="99"/>
    <w:unhideWhenUsed/>
    <w:rsid w:val="00CA51F2"/>
    <w:pPr>
      <w:keepNext/>
      <w:tabs>
        <w:tab w:val="num" w:pos="720"/>
      </w:tabs>
      <w:ind w:left="1080" w:hanging="360"/>
      <w:contextualSpacing/>
      <w:outlineLvl w:val="1"/>
    </w:pPr>
    <w:rPr>
      <w:rFonts w:ascii="Verdana" w:hAnsi="Verdana"/>
    </w:rPr>
  </w:style>
  <w:style w:type="paragraph" w:customStyle="1" w:styleId="NotizEbene31">
    <w:name w:val="Notiz Ebene 31"/>
    <w:basedOn w:val="Standard"/>
    <w:uiPriority w:val="99"/>
    <w:unhideWhenUsed/>
    <w:rsid w:val="00CA51F2"/>
    <w:pPr>
      <w:keepNext/>
      <w:tabs>
        <w:tab w:val="num" w:pos="1440"/>
      </w:tabs>
      <w:ind w:left="1800" w:hanging="360"/>
      <w:contextualSpacing/>
      <w:outlineLvl w:val="2"/>
    </w:pPr>
    <w:rPr>
      <w:rFonts w:ascii="Verdana" w:hAnsi="Verdana"/>
    </w:rPr>
  </w:style>
  <w:style w:type="paragraph" w:customStyle="1" w:styleId="NotizEbene41">
    <w:name w:val="Notiz Ebene 41"/>
    <w:basedOn w:val="Standard"/>
    <w:uiPriority w:val="99"/>
    <w:unhideWhenUsed/>
    <w:rsid w:val="00CA51F2"/>
    <w:pPr>
      <w:keepNext/>
      <w:tabs>
        <w:tab w:val="num" w:pos="2160"/>
      </w:tabs>
      <w:ind w:left="2520" w:hanging="360"/>
      <w:contextualSpacing/>
      <w:outlineLvl w:val="3"/>
    </w:pPr>
    <w:rPr>
      <w:rFonts w:ascii="Verdana" w:hAnsi="Verdana"/>
    </w:rPr>
  </w:style>
  <w:style w:type="paragraph" w:customStyle="1" w:styleId="NotizEbene51">
    <w:name w:val="Notiz Ebene 51"/>
    <w:basedOn w:val="Standard"/>
    <w:uiPriority w:val="99"/>
    <w:unhideWhenUsed/>
    <w:rsid w:val="00CA51F2"/>
    <w:pPr>
      <w:keepNext/>
      <w:tabs>
        <w:tab w:val="num" w:pos="2880"/>
      </w:tabs>
      <w:ind w:left="3240" w:hanging="360"/>
      <w:contextualSpacing/>
      <w:outlineLvl w:val="4"/>
    </w:pPr>
    <w:rPr>
      <w:rFonts w:ascii="Verdana" w:hAnsi="Verdana"/>
    </w:rPr>
  </w:style>
  <w:style w:type="paragraph" w:customStyle="1" w:styleId="NotizEbene61">
    <w:name w:val="Notiz Ebene 61"/>
    <w:basedOn w:val="Standard"/>
    <w:uiPriority w:val="99"/>
    <w:unhideWhenUsed/>
    <w:rsid w:val="00CA51F2"/>
    <w:pPr>
      <w:keepNext/>
      <w:tabs>
        <w:tab w:val="num" w:pos="3600"/>
      </w:tabs>
      <w:ind w:left="3960" w:hanging="360"/>
      <w:contextualSpacing/>
      <w:outlineLvl w:val="5"/>
    </w:pPr>
    <w:rPr>
      <w:rFonts w:ascii="Verdana" w:hAnsi="Verdana"/>
    </w:rPr>
  </w:style>
  <w:style w:type="paragraph" w:customStyle="1" w:styleId="NotizEbene71">
    <w:name w:val="Notiz Ebene 71"/>
    <w:basedOn w:val="Standard"/>
    <w:uiPriority w:val="99"/>
    <w:unhideWhenUsed/>
    <w:rsid w:val="00CA51F2"/>
    <w:pPr>
      <w:keepNext/>
      <w:tabs>
        <w:tab w:val="num" w:pos="4320"/>
      </w:tabs>
      <w:ind w:left="4680" w:hanging="360"/>
      <w:contextualSpacing/>
      <w:outlineLvl w:val="6"/>
    </w:pPr>
    <w:rPr>
      <w:rFonts w:ascii="Verdana" w:hAnsi="Verdana"/>
    </w:rPr>
  </w:style>
  <w:style w:type="paragraph" w:customStyle="1" w:styleId="NotizEbene81">
    <w:name w:val="Notiz Ebene 81"/>
    <w:basedOn w:val="Standard"/>
    <w:uiPriority w:val="99"/>
    <w:unhideWhenUsed/>
    <w:rsid w:val="00CA51F2"/>
    <w:pPr>
      <w:keepNext/>
      <w:tabs>
        <w:tab w:val="num" w:pos="5040"/>
      </w:tabs>
      <w:ind w:left="5400" w:hanging="360"/>
      <w:contextualSpacing/>
      <w:outlineLvl w:val="7"/>
    </w:pPr>
    <w:rPr>
      <w:rFonts w:ascii="Verdana" w:hAnsi="Verdana"/>
    </w:rPr>
  </w:style>
  <w:style w:type="paragraph" w:customStyle="1" w:styleId="NotizEbene91">
    <w:name w:val="Notiz Ebene 91"/>
    <w:basedOn w:val="Standard"/>
    <w:uiPriority w:val="99"/>
    <w:unhideWhenUsed/>
    <w:rsid w:val="00CA51F2"/>
    <w:pPr>
      <w:keepNext/>
      <w:tabs>
        <w:tab w:val="num" w:pos="5760"/>
      </w:tabs>
      <w:ind w:left="6120" w:hanging="360"/>
      <w:contextualSpacing/>
      <w:outlineLvl w:val="8"/>
    </w:pPr>
    <w:rPr>
      <w:rFonts w:ascii="Verdana" w:hAnsi="Verdana"/>
    </w:rPr>
  </w:style>
  <w:style w:type="paragraph" w:styleId="StandardWeb">
    <w:name w:val="Normal (Web)"/>
    <w:basedOn w:val="Standard"/>
    <w:uiPriority w:val="99"/>
    <w:unhideWhenUsed/>
    <w:rsid w:val="004038F5"/>
    <w:pPr>
      <w:spacing w:before="100" w:beforeAutospacing="1" w:after="100" w:afterAutospacing="1"/>
    </w:pPr>
  </w:style>
  <w:style w:type="character" w:styleId="NichtaufgelsteErwhnung">
    <w:name w:val="Unresolved Mention"/>
    <w:basedOn w:val="Absatz-Standardschriftart"/>
    <w:uiPriority w:val="99"/>
    <w:rsid w:val="00416AA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55948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9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46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3082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6003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6787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745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31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78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RelyOnCSS/>
  <w:doNotOrganizeInFolder/>
  <w:doNotUseLongFileNames/>
  <w:pixelsPerInch w:val="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F3E46217-02AC-4D4E-86C8-094B746A04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6</Pages>
  <Words>2040</Words>
  <Characters>12858</Characters>
  <Application>Microsoft Office Word</Application>
  <DocSecurity>0</DocSecurity>
  <Lines>107</Lines>
  <Paragraphs>2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Program-specific target gene control by Tec1-Ste12 complex formation involves several distinct mechanisms</vt:lpstr>
    </vt:vector>
  </TitlesOfParts>
  <Company>Institut f_r Mikrobiologie und Genetik, Georg-August-</Company>
  <LinksUpToDate>false</LinksUpToDate>
  <CharactersWithSpaces>148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ogram-specific target gene control by Tec1-Ste12 complex formation involves several distinct mechanisms</dc:title>
  <dc:creator>Hans-Ulrich M_sch</dc:creator>
  <cp:lastModifiedBy>moesch@staff.uni-marburg.de</cp:lastModifiedBy>
  <cp:revision>146</cp:revision>
  <cp:lastPrinted>2016-07-14T07:56:00Z</cp:lastPrinted>
  <dcterms:created xsi:type="dcterms:W3CDTF">2018-04-26T15:46:00Z</dcterms:created>
  <dcterms:modified xsi:type="dcterms:W3CDTF">2020-03-25T06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apa"/&gt;&lt;format class="1"/&gt;&lt;/info&gt;PAPERS2_INFO_END</vt:lpwstr>
  </property>
</Properties>
</file>